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41C51E" w14:textId="6505A4D2" w:rsidR="00E86608" w:rsidRPr="001A61C6" w:rsidRDefault="0056048D" w:rsidP="00DA1625">
      <w:pPr>
        <w:jc w:val="center"/>
        <w:rPr>
          <w:rFonts w:cstheme="minorHAnsi"/>
          <w:b/>
          <w:u w:val="single"/>
        </w:rPr>
      </w:pPr>
      <w:bookmarkStart w:id="0" w:name="_Hlk36533615"/>
      <w:r w:rsidRPr="001A61C6">
        <w:rPr>
          <w:rFonts w:cstheme="minorHAnsi"/>
          <w:b/>
          <w:u w:val="single"/>
        </w:rPr>
        <w:t>PHARMACOGENOMICS OF ANTI-CANCER DRUGS</w:t>
      </w:r>
      <w:r w:rsidR="008C0B54" w:rsidRPr="001A61C6">
        <w:rPr>
          <w:rFonts w:cstheme="minorHAnsi"/>
          <w:b/>
          <w:u w:val="single"/>
        </w:rPr>
        <w:t>:</w:t>
      </w:r>
      <w:r w:rsidR="008C0B54" w:rsidRPr="001A61C6">
        <w:rPr>
          <w:rFonts w:cstheme="minorHAnsi"/>
        </w:rPr>
        <w:t xml:space="preserve"> </w:t>
      </w:r>
      <w:r w:rsidR="008C0B54" w:rsidRPr="001A61C6">
        <w:rPr>
          <w:rFonts w:cstheme="minorHAnsi"/>
          <w:b/>
          <w:caps/>
          <w:u w:val="single"/>
        </w:rPr>
        <w:t xml:space="preserve">personalizing the </w:t>
      </w:r>
      <w:r w:rsidR="00AF701E" w:rsidRPr="001A61C6">
        <w:rPr>
          <w:rFonts w:cstheme="minorHAnsi"/>
          <w:b/>
          <w:caps/>
          <w:u w:val="single"/>
        </w:rPr>
        <w:t>CHOICE AND dose TO managE</w:t>
      </w:r>
      <w:r w:rsidR="008C0B54" w:rsidRPr="001A61C6">
        <w:rPr>
          <w:rFonts w:cstheme="minorHAnsi"/>
          <w:b/>
          <w:caps/>
          <w:u w:val="single"/>
        </w:rPr>
        <w:t xml:space="preserve"> </w:t>
      </w:r>
      <w:r w:rsidR="00EF5EBA" w:rsidRPr="001A61C6">
        <w:rPr>
          <w:rFonts w:cstheme="minorHAnsi"/>
          <w:b/>
          <w:caps/>
          <w:u w:val="single"/>
        </w:rPr>
        <w:t>drug response</w:t>
      </w:r>
      <w:bookmarkEnd w:id="0"/>
      <w:r w:rsidR="0057492F" w:rsidRPr="001A61C6">
        <w:rPr>
          <w:rFonts w:cstheme="minorHAnsi"/>
          <w:b/>
          <w:caps/>
          <w:u w:val="single"/>
        </w:rPr>
        <w:t>.</w:t>
      </w:r>
    </w:p>
    <w:p w14:paraId="3F3DB9C1" w14:textId="5CE54EC8" w:rsidR="00FC113F" w:rsidRPr="001A61C6" w:rsidRDefault="00D660C4">
      <w:pPr>
        <w:rPr>
          <w:rFonts w:cstheme="minorHAnsi"/>
        </w:rPr>
      </w:pPr>
      <w:r w:rsidRPr="001A61C6">
        <w:rPr>
          <w:rFonts w:cstheme="minorHAnsi"/>
          <w:vertAlign w:val="superscript"/>
        </w:rPr>
        <w:t>1</w:t>
      </w:r>
      <w:r w:rsidR="000274C4" w:rsidRPr="001A61C6">
        <w:rPr>
          <w:rFonts w:cstheme="minorHAnsi"/>
        </w:rPr>
        <w:t>Daniel F. C</w:t>
      </w:r>
      <w:r w:rsidR="0056048D" w:rsidRPr="001A61C6">
        <w:rPr>
          <w:rFonts w:cstheme="minorHAnsi"/>
        </w:rPr>
        <w:t xml:space="preserve">arr, </w:t>
      </w:r>
      <w:r w:rsidRPr="001A61C6">
        <w:rPr>
          <w:rFonts w:cstheme="minorHAnsi"/>
          <w:vertAlign w:val="superscript"/>
        </w:rPr>
        <w:t>1</w:t>
      </w:r>
      <w:r w:rsidR="000274C4" w:rsidRPr="001A61C6">
        <w:rPr>
          <w:rFonts w:cstheme="minorHAnsi"/>
        </w:rPr>
        <w:t>Richard M T</w:t>
      </w:r>
      <w:r w:rsidRPr="001A61C6">
        <w:rPr>
          <w:rFonts w:cstheme="minorHAnsi"/>
        </w:rPr>
        <w:t>urner</w:t>
      </w:r>
      <w:r w:rsidR="0056048D" w:rsidRPr="001A61C6">
        <w:rPr>
          <w:rFonts w:cstheme="minorHAnsi"/>
        </w:rPr>
        <w:t xml:space="preserve">, </w:t>
      </w:r>
      <w:r w:rsidRPr="001A61C6">
        <w:rPr>
          <w:rFonts w:cstheme="minorHAnsi"/>
          <w:vertAlign w:val="superscript"/>
        </w:rPr>
        <w:t>1</w:t>
      </w:r>
      <w:r w:rsidR="000274C4" w:rsidRPr="001A61C6">
        <w:rPr>
          <w:rFonts w:cstheme="minorHAnsi"/>
        </w:rPr>
        <w:t xml:space="preserve">Munir </w:t>
      </w:r>
      <w:proofErr w:type="spellStart"/>
      <w:r w:rsidR="000274C4" w:rsidRPr="001A61C6">
        <w:rPr>
          <w:rFonts w:cstheme="minorHAnsi"/>
        </w:rPr>
        <w:t>P</w:t>
      </w:r>
      <w:r w:rsidR="0056048D" w:rsidRPr="001A61C6">
        <w:rPr>
          <w:rFonts w:cstheme="minorHAnsi"/>
        </w:rPr>
        <w:t>irmohamed</w:t>
      </w:r>
      <w:proofErr w:type="spellEnd"/>
      <w:r w:rsidR="0056048D" w:rsidRPr="001A61C6">
        <w:rPr>
          <w:rFonts w:cstheme="minorHAnsi"/>
        </w:rPr>
        <w:t>.</w:t>
      </w:r>
    </w:p>
    <w:p w14:paraId="3E0BF675" w14:textId="77777777" w:rsidR="00D660C4" w:rsidRPr="001A61C6" w:rsidRDefault="00D660C4">
      <w:pPr>
        <w:rPr>
          <w:rFonts w:cstheme="minorHAnsi"/>
        </w:rPr>
      </w:pPr>
      <w:r w:rsidRPr="001A61C6">
        <w:rPr>
          <w:rFonts w:cstheme="minorHAnsi"/>
          <w:vertAlign w:val="superscript"/>
        </w:rPr>
        <w:t>1</w:t>
      </w:r>
      <w:r w:rsidRPr="001A61C6">
        <w:rPr>
          <w:rFonts w:cstheme="minorHAnsi"/>
        </w:rPr>
        <w:t>Department of Molecular and Clinical Pharmacology, University of Liverpool, Liverpool, UK.</w:t>
      </w:r>
    </w:p>
    <w:p w14:paraId="6BFABC12" w14:textId="77777777" w:rsidR="00D660C4" w:rsidRPr="001A61C6" w:rsidRDefault="00D660C4" w:rsidP="00D660C4">
      <w:pPr>
        <w:contextualSpacing/>
        <w:jc w:val="both"/>
        <w:rPr>
          <w:rFonts w:cstheme="minorHAnsi"/>
          <w:b/>
        </w:rPr>
      </w:pPr>
    </w:p>
    <w:p w14:paraId="0D0DE904" w14:textId="77777777" w:rsidR="00D660C4" w:rsidRPr="001A61C6" w:rsidRDefault="00D660C4" w:rsidP="00D660C4">
      <w:pPr>
        <w:contextualSpacing/>
        <w:jc w:val="both"/>
        <w:rPr>
          <w:rFonts w:cstheme="minorHAnsi"/>
          <w:b/>
        </w:rPr>
      </w:pPr>
    </w:p>
    <w:p w14:paraId="69B0F646" w14:textId="77777777" w:rsidR="00D660C4" w:rsidRPr="001A61C6" w:rsidRDefault="00D660C4" w:rsidP="00D660C4">
      <w:pPr>
        <w:contextualSpacing/>
        <w:jc w:val="both"/>
        <w:rPr>
          <w:rFonts w:cstheme="minorHAnsi"/>
          <w:b/>
        </w:rPr>
      </w:pPr>
      <w:r w:rsidRPr="001A61C6">
        <w:rPr>
          <w:rFonts w:cstheme="minorHAnsi"/>
          <w:b/>
        </w:rPr>
        <w:t>CORRESPONDING AUTHOR:</w:t>
      </w:r>
    </w:p>
    <w:p w14:paraId="44E4C1A2" w14:textId="77777777" w:rsidR="00D660C4" w:rsidRPr="001A61C6" w:rsidRDefault="00D660C4" w:rsidP="00D660C4">
      <w:pPr>
        <w:contextualSpacing/>
        <w:jc w:val="both"/>
        <w:rPr>
          <w:rFonts w:cstheme="minorHAnsi"/>
          <w:b/>
        </w:rPr>
      </w:pPr>
    </w:p>
    <w:p w14:paraId="16E53467" w14:textId="77777777" w:rsidR="00D660C4" w:rsidRPr="001A61C6" w:rsidRDefault="00D660C4" w:rsidP="00D660C4">
      <w:pPr>
        <w:spacing w:line="480" w:lineRule="auto"/>
        <w:contextualSpacing/>
        <w:jc w:val="both"/>
        <w:rPr>
          <w:rFonts w:cstheme="minorHAnsi"/>
        </w:rPr>
      </w:pPr>
      <w:r w:rsidRPr="001A61C6">
        <w:rPr>
          <w:rFonts w:cstheme="minorHAnsi"/>
        </w:rPr>
        <w:t xml:space="preserve">Prof Sir Munir </w:t>
      </w:r>
      <w:proofErr w:type="spellStart"/>
      <w:r w:rsidRPr="001A61C6">
        <w:rPr>
          <w:rFonts w:cstheme="minorHAnsi"/>
        </w:rPr>
        <w:t>Pirmohamed</w:t>
      </w:r>
      <w:proofErr w:type="spellEnd"/>
    </w:p>
    <w:p w14:paraId="72181102" w14:textId="77777777" w:rsidR="00D660C4" w:rsidRPr="001A61C6" w:rsidRDefault="00D660C4" w:rsidP="00D660C4">
      <w:pPr>
        <w:jc w:val="both"/>
        <w:rPr>
          <w:rFonts w:cstheme="minorHAnsi"/>
        </w:rPr>
      </w:pPr>
      <w:r w:rsidRPr="001A61C6">
        <w:rPr>
          <w:rFonts w:cstheme="minorHAnsi"/>
        </w:rPr>
        <w:t>Wolfson Centre for Personalised Medicine</w:t>
      </w:r>
    </w:p>
    <w:p w14:paraId="20515F68" w14:textId="77777777" w:rsidR="00D660C4" w:rsidRPr="001A61C6" w:rsidRDefault="00D660C4" w:rsidP="00D660C4">
      <w:pPr>
        <w:jc w:val="both"/>
        <w:rPr>
          <w:rFonts w:cstheme="minorHAnsi"/>
        </w:rPr>
      </w:pPr>
      <w:r w:rsidRPr="001A61C6">
        <w:rPr>
          <w:rFonts w:cstheme="minorHAnsi"/>
        </w:rPr>
        <w:t>Department of Molecular and Clinical Pharmacology,</w:t>
      </w:r>
    </w:p>
    <w:p w14:paraId="6CC5DEFD" w14:textId="77777777" w:rsidR="00D660C4" w:rsidRPr="001A61C6" w:rsidRDefault="00D660C4" w:rsidP="00D660C4">
      <w:pPr>
        <w:jc w:val="both"/>
        <w:rPr>
          <w:rFonts w:cstheme="minorHAnsi"/>
        </w:rPr>
      </w:pPr>
      <w:r w:rsidRPr="001A61C6">
        <w:rPr>
          <w:rFonts w:cstheme="minorHAnsi"/>
        </w:rPr>
        <w:t>University of Liverpool</w:t>
      </w:r>
    </w:p>
    <w:p w14:paraId="7E087150" w14:textId="77777777" w:rsidR="00D660C4" w:rsidRPr="001A61C6" w:rsidRDefault="00D660C4" w:rsidP="00D660C4">
      <w:pPr>
        <w:jc w:val="both"/>
        <w:rPr>
          <w:rFonts w:cstheme="minorHAnsi"/>
        </w:rPr>
      </w:pPr>
      <w:r w:rsidRPr="001A61C6">
        <w:rPr>
          <w:rFonts w:cstheme="minorHAnsi"/>
        </w:rPr>
        <w:t xml:space="preserve">Block A: Waterhouse Buildings, </w:t>
      </w:r>
    </w:p>
    <w:p w14:paraId="24F00F5D" w14:textId="77777777" w:rsidR="00D660C4" w:rsidRPr="001A61C6" w:rsidRDefault="00D660C4" w:rsidP="00D660C4">
      <w:pPr>
        <w:jc w:val="both"/>
        <w:rPr>
          <w:rFonts w:cstheme="minorHAnsi"/>
        </w:rPr>
      </w:pPr>
      <w:r w:rsidRPr="001A61C6">
        <w:rPr>
          <w:rFonts w:cstheme="minorHAnsi"/>
        </w:rPr>
        <w:t>1-5 Brownlow Street</w:t>
      </w:r>
    </w:p>
    <w:p w14:paraId="288A1BA8" w14:textId="77777777" w:rsidR="00D660C4" w:rsidRPr="001A61C6" w:rsidRDefault="00D660C4" w:rsidP="00D660C4">
      <w:pPr>
        <w:jc w:val="both"/>
        <w:rPr>
          <w:rFonts w:cstheme="minorHAnsi"/>
        </w:rPr>
      </w:pPr>
      <w:r w:rsidRPr="001A61C6">
        <w:rPr>
          <w:rFonts w:cstheme="minorHAnsi"/>
        </w:rPr>
        <w:t>Liverpool, L69 3GL</w:t>
      </w:r>
    </w:p>
    <w:p w14:paraId="5553D0B3" w14:textId="77777777" w:rsidR="00D660C4" w:rsidRPr="001A61C6" w:rsidRDefault="00D660C4" w:rsidP="00D660C4">
      <w:pPr>
        <w:jc w:val="both"/>
        <w:rPr>
          <w:rFonts w:cstheme="minorHAnsi"/>
          <w:lang w:val="en-US"/>
        </w:rPr>
      </w:pPr>
      <w:r w:rsidRPr="001A61C6">
        <w:rPr>
          <w:rFonts w:cstheme="minorHAnsi"/>
          <w:lang w:val="en-US"/>
        </w:rPr>
        <w:t>Phone: +44 151 794 5549</w:t>
      </w:r>
    </w:p>
    <w:p w14:paraId="0B7A469C" w14:textId="77777777" w:rsidR="00D660C4" w:rsidRPr="001A61C6" w:rsidRDefault="00D660C4" w:rsidP="00D660C4">
      <w:pPr>
        <w:jc w:val="both"/>
        <w:rPr>
          <w:rFonts w:cstheme="minorHAnsi"/>
          <w:lang w:val="en-US"/>
        </w:rPr>
      </w:pPr>
      <w:r w:rsidRPr="001A61C6">
        <w:rPr>
          <w:rFonts w:cstheme="minorHAnsi"/>
          <w:lang w:val="en-US"/>
        </w:rPr>
        <w:t>Email: munirp@liverpool.ac.uk</w:t>
      </w:r>
    </w:p>
    <w:p w14:paraId="5454B65B" w14:textId="77777777" w:rsidR="00130915" w:rsidRPr="001A61C6" w:rsidRDefault="00130915">
      <w:pPr>
        <w:rPr>
          <w:rFonts w:cstheme="minorHAnsi"/>
        </w:rPr>
      </w:pPr>
    </w:p>
    <w:p w14:paraId="6DCC5314" w14:textId="77777777" w:rsidR="00130915" w:rsidRPr="001A61C6" w:rsidRDefault="00130915">
      <w:pPr>
        <w:rPr>
          <w:rFonts w:cstheme="minorHAnsi"/>
        </w:rPr>
      </w:pPr>
    </w:p>
    <w:p w14:paraId="4D1F6C82" w14:textId="5FE59606" w:rsidR="00130915" w:rsidRPr="001A61C6" w:rsidRDefault="00130915">
      <w:pPr>
        <w:rPr>
          <w:rFonts w:cstheme="minorHAnsi"/>
        </w:rPr>
      </w:pPr>
      <w:r w:rsidRPr="001A61C6">
        <w:rPr>
          <w:rFonts w:cstheme="minorHAnsi"/>
          <w:b/>
        </w:rPr>
        <w:t>RUNNING HEADER:</w:t>
      </w:r>
      <w:r w:rsidRPr="001A61C6">
        <w:rPr>
          <w:rFonts w:cstheme="minorHAnsi"/>
        </w:rPr>
        <w:t xml:space="preserve"> </w:t>
      </w:r>
      <w:r w:rsidR="00FF0F12" w:rsidRPr="001A61C6">
        <w:rPr>
          <w:rFonts w:cstheme="minorHAnsi"/>
        </w:rPr>
        <w:t xml:space="preserve">Germline Pharmacogenomics and Cancer </w:t>
      </w:r>
    </w:p>
    <w:p w14:paraId="17E51E90" w14:textId="77777777" w:rsidR="00130915" w:rsidRPr="001A61C6" w:rsidRDefault="00130915">
      <w:pPr>
        <w:rPr>
          <w:rFonts w:cstheme="minorHAnsi"/>
        </w:rPr>
      </w:pPr>
    </w:p>
    <w:p w14:paraId="6CF39181" w14:textId="48714B8C" w:rsidR="00D660C4" w:rsidRPr="001A61C6" w:rsidRDefault="00130915">
      <w:pPr>
        <w:rPr>
          <w:rFonts w:cstheme="minorHAnsi"/>
        </w:rPr>
      </w:pPr>
      <w:r w:rsidRPr="001A61C6">
        <w:rPr>
          <w:rFonts w:cstheme="minorHAnsi"/>
          <w:b/>
        </w:rPr>
        <w:t>KEYWORDS:</w:t>
      </w:r>
      <w:r w:rsidRPr="001A61C6">
        <w:rPr>
          <w:rFonts w:cstheme="minorHAnsi"/>
        </w:rPr>
        <w:t xml:space="preserve"> Oncology, Cancer, Pharmacogenomics, </w:t>
      </w:r>
      <w:r w:rsidR="00FF0F12" w:rsidRPr="001A61C6">
        <w:rPr>
          <w:rFonts w:cstheme="minorHAnsi"/>
        </w:rPr>
        <w:t xml:space="preserve">Drug efficacy, </w:t>
      </w:r>
      <w:r w:rsidRPr="001A61C6">
        <w:rPr>
          <w:rFonts w:cstheme="minorHAnsi"/>
        </w:rPr>
        <w:t>Drug Safety, Personalised Medicine</w:t>
      </w:r>
      <w:r w:rsidR="00D660C4" w:rsidRPr="001A61C6">
        <w:rPr>
          <w:rFonts w:cstheme="minorHAnsi"/>
        </w:rPr>
        <w:br w:type="page"/>
      </w:r>
    </w:p>
    <w:p w14:paraId="6851F453" w14:textId="5F5E4EAF" w:rsidR="00D250EB" w:rsidRPr="001A61C6" w:rsidRDefault="00DB2153">
      <w:pPr>
        <w:rPr>
          <w:b/>
          <w:u w:val="single"/>
        </w:rPr>
      </w:pPr>
      <w:r w:rsidRPr="001A61C6">
        <w:rPr>
          <w:b/>
          <w:u w:val="single"/>
        </w:rPr>
        <w:lastRenderedPageBreak/>
        <w:t xml:space="preserve">Abstract </w:t>
      </w:r>
    </w:p>
    <w:p w14:paraId="3207CBD9" w14:textId="3FFD8B35" w:rsidR="00552919" w:rsidRPr="001A61C6" w:rsidRDefault="00D250EB" w:rsidP="00552919">
      <w:pPr>
        <w:jc w:val="both"/>
      </w:pPr>
      <w:r w:rsidRPr="001A61C6">
        <w:t>The field of pharmacogenomics has made great strides in oncology over the last 20 years and indeed a significant number of pre-emptive genetic tests are now routinely undertaken prior to anti-cancer</w:t>
      </w:r>
      <w:r w:rsidR="00552919" w:rsidRPr="001A61C6">
        <w:t xml:space="preserve"> drug administration. Many of these gene-drug interactions are the fruits of candidate gene and genome-wide association stud</w:t>
      </w:r>
      <w:r w:rsidR="005947AA" w:rsidRPr="001A61C6">
        <w:t>ies which have largely focused on</w:t>
      </w:r>
      <w:r w:rsidR="009200A7" w:rsidRPr="001A61C6">
        <w:t xml:space="preserve"> common genetic variants (allele frequency&gt;1%)</w:t>
      </w:r>
      <w:r w:rsidR="00552919" w:rsidRPr="001A61C6">
        <w:t xml:space="preserve">.  </w:t>
      </w:r>
      <w:r w:rsidR="005947AA" w:rsidRPr="001A61C6">
        <w:t xml:space="preserve">Examples where there is clinical utility include genotyping or phenotyping for </w:t>
      </w:r>
      <w:r w:rsidR="00552919" w:rsidRPr="001A61C6">
        <w:rPr>
          <w:i/>
        </w:rPr>
        <w:t>G6PD</w:t>
      </w:r>
      <w:r w:rsidR="00552919" w:rsidRPr="001A61C6">
        <w:t xml:space="preserve"> </w:t>
      </w:r>
      <w:r w:rsidR="005947AA" w:rsidRPr="001A61C6">
        <w:t xml:space="preserve">to prevent </w:t>
      </w:r>
      <w:proofErr w:type="spellStart"/>
      <w:r w:rsidR="00552919" w:rsidRPr="001A61C6">
        <w:t>rasburicase</w:t>
      </w:r>
      <w:proofErr w:type="spellEnd"/>
      <w:r w:rsidR="005947AA" w:rsidRPr="001A61C6">
        <w:t>-induced RBC haemolysis</w:t>
      </w:r>
      <w:r w:rsidR="00552919" w:rsidRPr="001A61C6">
        <w:t xml:space="preserve">, </w:t>
      </w:r>
      <w:r w:rsidR="005947AA" w:rsidRPr="001A61C6">
        <w:t xml:space="preserve">and </w:t>
      </w:r>
      <w:r w:rsidR="00552919" w:rsidRPr="001A61C6">
        <w:rPr>
          <w:i/>
        </w:rPr>
        <w:t xml:space="preserve">TPMT </w:t>
      </w:r>
      <w:r w:rsidR="005947AA" w:rsidRPr="001A61C6">
        <w:t xml:space="preserve">to prevent </w:t>
      </w:r>
      <w:r w:rsidR="00552919" w:rsidRPr="001A61C6">
        <w:t>thiopurine</w:t>
      </w:r>
      <w:r w:rsidR="005947AA" w:rsidRPr="001A61C6">
        <w:t>-induced bone marrow suppression</w:t>
      </w:r>
      <w:r w:rsidR="00552919" w:rsidRPr="001A61C6">
        <w:t xml:space="preserve">. </w:t>
      </w:r>
      <w:r w:rsidR="009200A7" w:rsidRPr="001A61C6">
        <w:t>Other</w:t>
      </w:r>
      <w:r w:rsidR="00A118C4" w:rsidRPr="001A61C6">
        <w:t xml:space="preserve"> associations such as </w:t>
      </w:r>
      <w:r w:rsidR="00552919" w:rsidRPr="001A61C6">
        <w:t>CYP2D6</w:t>
      </w:r>
      <w:r w:rsidR="00A118C4" w:rsidRPr="001A61C6">
        <w:t xml:space="preserve"> status in determining the efficacy of </w:t>
      </w:r>
      <w:r w:rsidR="00552919" w:rsidRPr="001A61C6">
        <w:t xml:space="preserve">tamoxifen </w:t>
      </w:r>
      <w:r w:rsidR="00A118C4" w:rsidRPr="001A61C6">
        <w:t>are more controversial because of contradictory evidence from different sources, which has led to variability in the implementation of testing.</w:t>
      </w:r>
      <w:r w:rsidR="00552919" w:rsidRPr="001A61C6">
        <w:t xml:space="preserve"> </w:t>
      </w:r>
    </w:p>
    <w:p w14:paraId="5678D06C" w14:textId="546605A2" w:rsidR="009200A7" w:rsidRPr="001A61C6" w:rsidRDefault="00552919" w:rsidP="00552919">
      <w:pPr>
        <w:jc w:val="both"/>
      </w:pPr>
      <w:r w:rsidRPr="001A61C6">
        <w:t xml:space="preserve">As genomic technology becomes ever cheaper and more accessible, we must look to the additional data our genome can provide to explain inter-individual variability in anti-cancer drug response.  </w:t>
      </w:r>
      <w:r w:rsidR="00A118C4" w:rsidRPr="001A61C6">
        <w:t xml:space="preserve">Clearly genes do not act on their own and it is therefore important to investigate genetic factors in conjunction with clinical factors, interacting concomitant drug therapies, and other factors such as the microbiome, which can all affect drug disposition.  Taking account of all of these factors, in conjunction with the somatic genome, is more likely to provide better predictive accuracy in determining anti-cancer drug response, both efficacy and safety. </w:t>
      </w:r>
    </w:p>
    <w:p w14:paraId="0C4B902F" w14:textId="4F3C9649" w:rsidR="00DB2153" w:rsidRPr="001A61C6" w:rsidRDefault="009200A7" w:rsidP="00552919">
      <w:pPr>
        <w:jc w:val="both"/>
      </w:pPr>
      <w:r w:rsidRPr="001A61C6">
        <w:t xml:space="preserve">This review summarises the existing knowledge related to the pharmacogenomics of anti-cancer drugs and discusses areas of opportunity for further advances in personalisation of therapy in order to improve both </w:t>
      </w:r>
      <w:r w:rsidR="00A118C4" w:rsidRPr="001A61C6">
        <w:t xml:space="preserve">drug </w:t>
      </w:r>
      <w:r w:rsidRPr="001A61C6">
        <w:t>safety and efficacy.</w:t>
      </w:r>
      <w:r w:rsidR="00DB2153" w:rsidRPr="001A61C6">
        <w:br w:type="page"/>
      </w:r>
    </w:p>
    <w:p w14:paraId="572202F7" w14:textId="217E7B43" w:rsidR="00E715AF" w:rsidRPr="001A61C6" w:rsidRDefault="0068256D" w:rsidP="00B1417C">
      <w:pPr>
        <w:spacing w:line="22" w:lineRule="atLeast"/>
        <w:jc w:val="both"/>
        <w:rPr>
          <w:b/>
          <w:caps/>
          <w:u w:val="single"/>
        </w:rPr>
      </w:pPr>
      <w:r w:rsidRPr="001A61C6">
        <w:rPr>
          <w:b/>
          <w:caps/>
          <w:u w:val="single"/>
        </w:rPr>
        <w:lastRenderedPageBreak/>
        <w:t xml:space="preserve">1. </w:t>
      </w:r>
      <w:r w:rsidR="00E715AF" w:rsidRPr="001A61C6">
        <w:rPr>
          <w:b/>
          <w:caps/>
          <w:u w:val="single"/>
        </w:rPr>
        <w:t>Introduction</w:t>
      </w:r>
    </w:p>
    <w:p w14:paraId="7653E5AA" w14:textId="586F867E" w:rsidR="00552729" w:rsidRPr="001A61C6" w:rsidRDefault="008A56EF" w:rsidP="00B1417C">
      <w:pPr>
        <w:spacing w:line="22" w:lineRule="atLeast"/>
        <w:jc w:val="both"/>
      </w:pPr>
      <w:r w:rsidRPr="001A61C6">
        <w:t>The fundamental</w:t>
      </w:r>
      <w:r w:rsidR="00A118C4" w:rsidRPr="001A61C6">
        <w:t xml:space="preserve"> aspects</w:t>
      </w:r>
      <w:r w:rsidRPr="001A61C6">
        <w:t xml:space="preserve"> of pharmacogenom</w:t>
      </w:r>
      <w:r w:rsidR="006B2E70" w:rsidRPr="001A61C6">
        <w:t>ics can be traced back</w:t>
      </w:r>
      <w:r w:rsidR="00454669" w:rsidRPr="001A61C6">
        <w:t xml:space="preserve"> to 510BC </w:t>
      </w:r>
      <w:r w:rsidR="006B2E70" w:rsidRPr="001A61C6">
        <w:t>and</w:t>
      </w:r>
      <w:r w:rsidRPr="001A61C6">
        <w:t xml:space="preserve"> the observations of Pythagor</w:t>
      </w:r>
      <w:r w:rsidR="002F716B" w:rsidRPr="001A61C6">
        <w:t>a</w:t>
      </w:r>
      <w:r w:rsidRPr="001A61C6">
        <w:t xml:space="preserve">s who noted that some individuals </w:t>
      </w:r>
      <w:r w:rsidR="002F716B" w:rsidRPr="001A61C6">
        <w:t>became ill after eating</w:t>
      </w:r>
      <w:r w:rsidRPr="001A61C6">
        <w:t xml:space="preserve"> fava beans</w:t>
      </w:r>
      <w:r w:rsidR="007043D4" w:rsidRPr="001A61C6">
        <w:t xml:space="preserve"> (Favism). </w:t>
      </w:r>
      <w:r w:rsidR="002F716B" w:rsidRPr="001A61C6">
        <w:t>We now know this intolerance of fava bean is due to</w:t>
      </w:r>
      <w:r w:rsidR="00A118C4" w:rsidRPr="001A61C6">
        <w:t xml:space="preserve"> glucose-</w:t>
      </w:r>
      <w:r w:rsidR="00C30E94" w:rsidRPr="001A61C6">
        <w:t xml:space="preserve">6-phosphate dehydrogenase (G6PD) deficiency </w:t>
      </w:r>
      <w:r w:rsidR="00C30E94" w:rsidRPr="001A61C6">
        <w:fldChar w:fldCharType="begin"/>
      </w:r>
      <w:r w:rsidR="00C30E94" w:rsidRPr="001A61C6">
        <w:instrText xml:space="preserve"> ADDIN EN.CITE &lt;EndNote&gt;&lt;Cite&gt;&lt;Author&gt;Luzzatto&lt;/Author&gt;&lt;Year&gt;2018&lt;/Year&gt;&lt;RecNum&gt;474&lt;/RecNum&gt;&lt;DisplayText&gt;[1]&lt;/DisplayText&gt;&lt;record&gt;&lt;rec-number&gt;474&lt;/rec-number&gt;&lt;foreign-keys&gt;&lt;key app="EN" db-id="estrw05vtwaprzeeftl5fdfqztfzftsxftvw" timestamp="1573723605"&gt;474&lt;/key&gt;&lt;/foreign-keys&gt;&lt;ref-type name="Journal Article"&gt;17&lt;/ref-type&gt;&lt;contributors&gt;&lt;authors&gt;&lt;author&gt;Luzzatto, L.&lt;/author&gt;&lt;author&gt;Arese, P.&lt;/author&gt;&lt;/authors&gt;&lt;/contributors&gt;&lt;auth-address&gt;From the Department of Hematology, Muhimbili University of Health and Allied Sciences, Dar es Salaam, Tanzania (L.L.); and the Department of Oncology, Biochemistry Unit, University of Turin, Turin, Italy (P.A.).&lt;/auth-address&gt;&lt;titles&gt;&lt;title&gt;Favism and Glucose-6-Phosphate Dehydrogenase Deficiency&lt;/title&gt;&lt;secondary-title&gt;N Engl J Med&lt;/secondary-title&gt;&lt;/titles&gt;&lt;periodical&gt;&lt;full-title&gt;N Engl J Med&lt;/full-title&gt;&lt;/periodical&gt;&lt;pages&gt;60-71&lt;/pages&gt;&lt;volume&gt;378&lt;/volume&gt;&lt;number&gt;1&lt;/number&gt;&lt;edition&gt;2018/01/04&lt;/edition&gt;&lt;keywords&gt;&lt;keyword&gt;Erythrocytes/metabolism/pathology&lt;/keyword&gt;&lt;keyword&gt;Favism/epidemiology/*etiology&lt;/keyword&gt;&lt;keyword&gt;Free Radicals/metabolism&lt;/keyword&gt;&lt;keyword&gt;Glucosephosphate Dehydrogenase Deficiency/*complications/genetics/metabolism&lt;/keyword&gt;&lt;keyword&gt;Glucosides/*adverse effects/metabolism&lt;/keyword&gt;&lt;keyword&gt;Humans&lt;/keyword&gt;&lt;keyword&gt;Pyrimidinones/*adverse effects&lt;/keyword&gt;&lt;keyword&gt;Vicia faba/*adverse effects/chemistry&lt;/keyword&gt;&lt;/keywords&gt;&lt;dates&gt;&lt;year&gt;2018&lt;/year&gt;&lt;pub-dates&gt;&lt;date&gt;Jan 4&lt;/date&gt;&lt;/pub-dates&gt;&lt;/dates&gt;&lt;isbn&gt;1533-4406 (Electronic)&amp;#xD;0028-4793 (Linking)&lt;/isbn&gt;&lt;accession-num&gt;29298156&lt;/accession-num&gt;&lt;urls&gt;&lt;related-urls&gt;&lt;url&gt;https://www.ncbi.nlm.nih.gov/pubmed/29298156&lt;/url&gt;&lt;/related-urls&gt;&lt;/urls&gt;&lt;electronic-resource-num&gt;10.1056/nejmra1708111&lt;/electronic-resource-num&gt;&lt;/record&gt;&lt;/Cite&gt;&lt;/EndNote&gt;</w:instrText>
      </w:r>
      <w:r w:rsidR="00C30E94" w:rsidRPr="001A61C6">
        <w:fldChar w:fldCharType="separate"/>
      </w:r>
      <w:r w:rsidR="00C30E94" w:rsidRPr="001A61C6">
        <w:rPr>
          <w:noProof/>
        </w:rPr>
        <w:t>[1]</w:t>
      </w:r>
      <w:r w:rsidR="00C30E94" w:rsidRPr="001A61C6">
        <w:fldChar w:fldCharType="end"/>
      </w:r>
      <w:r w:rsidR="00C30E94" w:rsidRPr="001A61C6">
        <w:t xml:space="preserve"> </w:t>
      </w:r>
      <w:r w:rsidR="002F716B" w:rsidRPr="001A61C6">
        <w:t xml:space="preserve">caused by </w:t>
      </w:r>
      <w:r w:rsidR="007043D4" w:rsidRPr="001A61C6">
        <w:t xml:space="preserve">deleterious variants in the gene encoding the enzyme.  </w:t>
      </w:r>
      <w:r w:rsidR="00C30E94" w:rsidRPr="001A61C6">
        <w:t xml:space="preserve">Coincidentally, </w:t>
      </w:r>
      <w:r w:rsidR="007043D4" w:rsidRPr="001A61C6">
        <w:t xml:space="preserve">G6PD </w:t>
      </w:r>
      <w:r w:rsidR="006B2E70" w:rsidRPr="001A61C6">
        <w:t>deficiency is</w:t>
      </w:r>
      <w:r w:rsidR="007043D4" w:rsidRPr="001A61C6">
        <w:t xml:space="preserve"> </w:t>
      </w:r>
      <w:r w:rsidR="003C2B95" w:rsidRPr="001A61C6">
        <w:t xml:space="preserve">now known to be </w:t>
      </w:r>
      <w:r w:rsidR="007043D4" w:rsidRPr="001A61C6">
        <w:t xml:space="preserve">important in oncology as it is associated with </w:t>
      </w:r>
      <w:r w:rsidR="00FA1325" w:rsidRPr="001A61C6">
        <w:t xml:space="preserve">an </w:t>
      </w:r>
      <w:r w:rsidR="007043D4" w:rsidRPr="001A61C6">
        <w:t>increased risk of h</w:t>
      </w:r>
      <w:r w:rsidR="002F716B" w:rsidRPr="001A61C6">
        <w:t>a</w:t>
      </w:r>
      <w:r w:rsidR="007043D4" w:rsidRPr="001A61C6">
        <w:t xml:space="preserve">emolysis in patients administered </w:t>
      </w:r>
      <w:hyperlink r:id="rId6" w:history="1">
        <w:proofErr w:type="spellStart"/>
        <w:r w:rsidR="007043D4" w:rsidRPr="001A61C6">
          <w:rPr>
            <w:rStyle w:val="Hyperlink"/>
          </w:rPr>
          <w:t>rasburicase</w:t>
        </w:r>
        <w:proofErr w:type="spellEnd"/>
      </w:hyperlink>
      <w:r w:rsidR="007043D4" w:rsidRPr="001A61C6">
        <w:t xml:space="preserve"> for prevention of tumour lysis syndrome </w:t>
      </w:r>
      <w:r w:rsidR="007043D4" w:rsidRPr="001A61C6">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C30E94" w:rsidRPr="001A61C6">
        <w:instrText xml:space="preserve"> ADDIN EN.CITE </w:instrText>
      </w:r>
      <w:r w:rsidR="00C30E94" w:rsidRPr="001A61C6">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C30E94" w:rsidRPr="001A61C6">
        <w:instrText xml:space="preserve"> ADDIN EN.CITE.DATA </w:instrText>
      </w:r>
      <w:r w:rsidR="00C30E94" w:rsidRPr="001A61C6">
        <w:fldChar w:fldCharType="end"/>
      </w:r>
      <w:r w:rsidR="007043D4" w:rsidRPr="001A61C6">
        <w:fldChar w:fldCharType="separate"/>
      </w:r>
      <w:r w:rsidR="00C30E94" w:rsidRPr="001A61C6">
        <w:rPr>
          <w:noProof/>
        </w:rPr>
        <w:t>[2]</w:t>
      </w:r>
      <w:r w:rsidR="007043D4" w:rsidRPr="001A61C6">
        <w:fldChar w:fldCharType="end"/>
      </w:r>
      <w:r w:rsidR="007043D4" w:rsidRPr="001A61C6">
        <w:t>.</w:t>
      </w:r>
    </w:p>
    <w:p w14:paraId="56D2684E" w14:textId="1327BB62" w:rsidR="005D57B7" w:rsidRPr="001A61C6" w:rsidRDefault="005D57B7" w:rsidP="00B1417C">
      <w:pPr>
        <w:spacing w:line="22" w:lineRule="atLeast"/>
        <w:jc w:val="both"/>
      </w:pPr>
      <w:r w:rsidRPr="001A61C6">
        <w:t xml:space="preserve">Oncology is considered to be the field of medicine in which pharmacogenomics and personalised medicine is perhaps most established. Indeed, oncology indications represent 140/362 (39%) of all </w:t>
      </w:r>
      <w:r w:rsidR="002F716B" w:rsidRPr="001A61C6">
        <w:t>F</w:t>
      </w:r>
      <w:r w:rsidRPr="001A61C6">
        <w:t xml:space="preserve">ederal </w:t>
      </w:r>
      <w:r w:rsidR="002F716B" w:rsidRPr="001A61C6">
        <w:t>D</w:t>
      </w:r>
      <w:r w:rsidRPr="001A61C6">
        <w:t xml:space="preserve">rug </w:t>
      </w:r>
      <w:r w:rsidR="002F716B" w:rsidRPr="001A61C6">
        <w:t>A</w:t>
      </w:r>
      <w:r w:rsidRPr="001A61C6">
        <w:t xml:space="preserve">dministration (FDA) drug label warnings related to pharmacogenomic markers </w:t>
      </w:r>
      <w:r w:rsidR="00D2636F" w:rsidRPr="001A61C6">
        <w:fldChar w:fldCharType="begin"/>
      </w:r>
      <w:r w:rsidR="00D2636F" w:rsidRPr="001A61C6">
        <w:instrText xml:space="preserve"> ADDIN EN.CITE &lt;EndNote&gt;&lt;Cite&gt;&lt;Author&gt;Adminsitration&lt;/Author&gt;&lt;Year&gt;2019&lt;/Year&gt;&lt;RecNum&gt;497&lt;/RecNum&gt;&lt;DisplayText&gt;[3]&lt;/DisplayText&gt;&lt;record&gt;&lt;rec-number&gt;497&lt;/rec-number&gt;&lt;foreign-keys&gt;&lt;key app="EN" db-id="estrw05vtwaprzeeftl5fdfqztfzftsxftvw" timestamp="1579596134"&gt;497&lt;/key&gt;&lt;/foreign-keys&gt;&lt;ref-type name="Web Page"&gt;12&lt;/ref-type&gt;&lt;contributors&gt;&lt;authors&gt;&lt;author&gt;Federal Drug Adminsitration&lt;/author&gt;&lt;/authors&gt;&lt;/contributors&gt;&lt;titles&gt;&lt;title&gt;Table of Pharmacogenomic Biomarkers in Drug Labeling&lt;/title&gt;&lt;/titles&gt;&lt;dates&gt;&lt;year&gt;2019&lt;/year&gt;&lt;/dates&gt;&lt;urls&gt;&lt;related-urls&gt;&lt;url&gt;https://www.fda.gov/drugs/science-and-research-drugs/table-pharmacogenomic-biomarkers-drug-labeling&lt;/url&gt;&lt;/related-urls&gt;&lt;/urls&gt;&lt;/record&gt;&lt;/Cite&gt;&lt;/EndNote&gt;</w:instrText>
      </w:r>
      <w:r w:rsidR="00D2636F" w:rsidRPr="001A61C6">
        <w:fldChar w:fldCharType="separate"/>
      </w:r>
      <w:r w:rsidR="00D2636F" w:rsidRPr="001A61C6">
        <w:rPr>
          <w:noProof/>
        </w:rPr>
        <w:t>[3]</w:t>
      </w:r>
      <w:r w:rsidR="00D2636F" w:rsidRPr="001A61C6">
        <w:fldChar w:fldCharType="end"/>
      </w:r>
      <w:r w:rsidRPr="001A61C6">
        <w:t xml:space="preserve"> (accessed 1</w:t>
      </w:r>
      <w:r w:rsidRPr="001A61C6">
        <w:rPr>
          <w:vertAlign w:val="superscript"/>
        </w:rPr>
        <w:t>st</w:t>
      </w:r>
      <w:r w:rsidRPr="001A61C6">
        <w:t xml:space="preserve"> August 2019). However</w:t>
      </w:r>
      <w:r w:rsidR="00844FB5" w:rsidRPr="001A61C6">
        <w:t>,</w:t>
      </w:r>
      <w:r w:rsidRPr="001A61C6">
        <w:t xml:space="preserve"> only 24 of these (20%) relate to germline, non-tumou</w:t>
      </w:r>
      <w:r w:rsidR="00615094" w:rsidRPr="001A61C6">
        <w:t xml:space="preserve">r </w:t>
      </w:r>
      <w:r w:rsidRPr="001A61C6">
        <w:t>variants associated with inter-individual variability in response (either safety or efficacy). Furthermore, just 21 of these drug label warnings report/describe a</w:t>
      </w:r>
      <w:r w:rsidR="002D0865" w:rsidRPr="001A61C6">
        <w:t>n actual</w:t>
      </w:r>
      <w:r w:rsidR="000F2E91" w:rsidRPr="001A61C6">
        <w:t xml:space="preserve"> </w:t>
      </w:r>
      <w:r w:rsidRPr="001A61C6">
        <w:t xml:space="preserve">association (Table 1). </w:t>
      </w:r>
    </w:p>
    <w:p w14:paraId="764C4B41" w14:textId="20B1F5D4" w:rsidR="00F925F6" w:rsidRPr="001A61C6" w:rsidRDefault="00F925F6" w:rsidP="00B1417C">
      <w:pPr>
        <w:spacing w:line="22" w:lineRule="atLeast"/>
        <w:jc w:val="both"/>
      </w:pPr>
      <w:r w:rsidRPr="001A61C6">
        <w:t>A number of different approaches to the identification of predictive genetic biomarkers</w:t>
      </w:r>
      <w:r w:rsidR="003F279A" w:rsidRPr="001A61C6">
        <w:t xml:space="preserve"> have been utilised in the previous two decades.  Initially candidate genes studies analysing </w:t>
      </w:r>
      <w:r w:rsidR="00253093" w:rsidRPr="001A61C6">
        <w:t>associations</w:t>
      </w:r>
      <w:r w:rsidR="003F279A" w:rsidRPr="001A61C6">
        <w:t xml:space="preserve"> with variants in genes with a</w:t>
      </w:r>
      <w:r w:rsidR="003F279A" w:rsidRPr="001A61C6">
        <w:rPr>
          <w:i/>
        </w:rPr>
        <w:t xml:space="preserve"> priori</w:t>
      </w:r>
      <w:r w:rsidR="003F279A" w:rsidRPr="001A61C6">
        <w:t xml:space="preserve"> knowledge of impact on drug pharmacokinetics and pharmacodynamics were undertaken.  However, as our understanding on population genetics, linkage </w:t>
      </w:r>
      <w:r w:rsidR="00FF0F12" w:rsidRPr="001A61C6">
        <w:t>disequilibrium</w:t>
      </w:r>
      <w:r w:rsidR="003F279A" w:rsidRPr="001A61C6">
        <w:t xml:space="preserve"> </w:t>
      </w:r>
      <w:r w:rsidR="00FF0F12" w:rsidRPr="001A61C6">
        <w:t xml:space="preserve">(LD) </w:t>
      </w:r>
      <w:r w:rsidR="003F279A" w:rsidRPr="001A61C6">
        <w:t xml:space="preserve">and haplotype </w:t>
      </w:r>
      <w:r w:rsidR="00FF0F12" w:rsidRPr="001A61C6">
        <w:t xml:space="preserve">structure </w:t>
      </w:r>
      <w:r w:rsidR="003F279A" w:rsidRPr="001A61C6">
        <w:t xml:space="preserve">developed, genome-wide associations studies allowed us to conduct unbiased studies and thus identify novel </w:t>
      </w:r>
      <w:r w:rsidR="00FF0F12" w:rsidRPr="001A61C6">
        <w:t>loci</w:t>
      </w:r>
      <w:r w:rsidR="003F279A" w:rsidRPr="001A61C6">
        <w:t xml:space="preserve"> associat</w:t>
      </w:r>
      <w:r w:rsidR="00FF0F12" w:rsidRPr="001A61C6">
        <w:t>ed with drug response</w:t>
      </w:r>
      <w:r w:rsidR="003F279A" w:rsidRPr="001A61C6">
        <w:t xml:space="preserve">.  </w:t>
      </w:r>
      <w:r w:rsidR="00253093" w:rsidRPr="001A61C6">
        <w:t>This understanding of the complexities of population LD has given us an understanding of differences in LD and allele frequencies in different ethnicities</w:t>
      </w:r>
      <w:r w:rsidR="00FF0F12" w:rsidRPr="001A61C6">
        <w:t>, evidenced by differences in drug responses between different ethnic groups</w:t>
      </w:r>
      <w:r w:rsidR="004F5706" w:rsidRPr="001A61C6">
        <w:t xml:space="preserve"> </w:t>
      </w:r>
      <w:r w:rsidR="004F5706" w:rsidRPr="001A61C6">
        <w:fldChar w:fldCharType="begin">
          <w:fldData xml:space="preserve">PEVuZE5vdGU+PENpdGU+PEF1dGhvcj5TaGFoPC9BdXRob3I+PFllYXI+MjAxODwvWWVhcj48UmVj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</w:fldData>
        </w:fldChar>
      </w:r>
      <w:r w:rsidR="004F5706" w:rsidRPr="001A61C6">
        <w:instrText xml:space="preserve"> ADDIN EN.CITE </w:instrText>
      </w:r>
      <w:r w:rsidR="004F5706" w:rsidRPr="001A61C6">
        <w:fldChar w:fldCharType="begin">
          <w:fldData xml:space="preserve">PEVuZE5vdGU+PENpdGU+PEF1dGhvcj5TaGFoPC9BdXRob3I+PFllYXI+MjAxODwvWWVhcj48UmVj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</w:fldData>
        </w:fldChar>
      </w:r>
      <w:r w:rsidR="004F5706" w:rsidRPr="001A61C6">
        <w:instrText xml:space="preserve"> ADDIN EN.CITE.DATA </w:instrText>
      </w:r>
      <w:r w:rsidR="004F5706" w:rsidRPr="001A61C6">
        <w:fldChar w:fldCharType="end"/>
      </w:r>
      <w:r w:rsidR="004F5706" w:rsidRPr="001A61C6">
        <w:fldChar w:fldCharType="separate"/>
      </w:r>
      <w:r w:rsidR="004F5706" w:rsidRPr="001A61C6">
        <w:rPr>
          <w:noProof/>
        </w:rPr>
        <w:t>[4]</w:t>
      </w:r>
      <w:r w:rsidR="004F5706" w:rsidRPr="001A61C6">
        <w:fldChar w:fldCharType="end"/>
      </w:r>
      <w:r w:rsidR="004F5706" w:rsidRPr="001A61C6">
        <w:t xml:space="preserve">.  </w:t>
      </w:r>
      <w:r w:rsidR="00A04EBB" w:rsidRPr="001A61C6">
        <w:t>It is important to note however that m</w:t>
      </w:r>
      <w:r w:rsidR="003F279A" w:rsidRPr="001A61C6">
        <w:t xml:space="preserve">uch of this work is </w:t>
      </w:r>
      <w:r w:rsidR="00A04EBB" w:rsidRPr="001A61C6">
        <w:t>based on associations with genetic variants that are common, often with a minor allele frequency &gt;5%.  Looking forward</w:t>
      </w:r>
      <w:r w:rsidR="003F279A" w:rsidRPr="001A61C6">
        <w:t xml:space="preserve">, </w:t>
      </w:r>
      <w:r w:rsidR="00A04EBB" w:rsidRPr="001A61C6">
        <w:t xml:space="preserve">as </w:t>
      </w:r>
      <w:r w:rsidR="003F279A" w:rsidRPr="001A61C6">
        <w:t xml:space="preserve">next-generation sequencing </w:t>
      </w:r>
      <w:r w:rsidR="00A04EBB" w:rsidRPr="001A61C6">
        <w:t xml:space="preserve">becomes more routinely embedded within research studies, and eventually into clinical practice, the role of </w:t>
      </w:r>
      <w:r w:rsidR="003F279A" w:rsidRPr="001A61C6">
        <w:t xml:space="preserve">low </w:t>
      </w:r>
      <w:r w:rsidR="00253093" w:rsidRPr="001A61C6">
        <w:t>penetrance, low frequency and even “personal” variants</w:t>
      </w:r>
      <w:r w:rsidR="00A04EBB" w:rsidRPr="001A61C6">
        <w:t>, will need to be evaluated in drug response, which will only be possible with large-scale population studies linked to electronic health record databases.</w:t>
      </w:r>
    </w:p>
    <w:p w14:paraId="46A93004" w14:textId="40FFFE60" w:rsidR="001F4339" w:rsidRPr="001A61C6" w:rsidRDefault="002F716B" w:rsidP="00B1417C">
      <w:pPr>
        <w:spacing w:line="22" w:lineRule="atLeast"/>
        <w:jc w:val="both"/>
      </w:pPr>
      <w:r w:rsidRPr="001A61C6">
        <w:t>T</w:t>
      </w:r>
      <w:r w:rsidR="001F4339" w:rsidRPr="001A61C6">
        <w:t xml:space="preserve">here are some important </w:t>
      </w:r>
      <w:r w:rsidR="00011B80" w:rsidRPr="001A61C6">
        <w:t xml:space="preserve">examples of </w:t>
      </w:r>
      <w:r w:rsidR="001F4339" w:rsidRPr="001A61C6">
        <w:t>oncology drugs where the</w:t>
      </w:r>
      <w:r w:rsidR="009768AE" w:rsidRPr="001A61C6">
        <w:t xml:space="preserve"> level </w:t>
      </w:r>
      <w:r w:rsidR="00630046" w:rsidRPr="001A61C6">
        <w:t xml:space="preserve">of </w:t>
      </w:r>
      <w:r w:rsidR="009768AE" w:rsidRPr="001A61C6">
        <w:t>evidence</w:t>
      </w:r>
      <w:r w:rsidR="009431FD" w:rsidRPr="001A61C6">
        <w:t xml:space="preserve"> for gene-drug interactions</w:t>
      </w:r>
      <w:r w:rsidR="009768AE" w:rsidRPr="001A61C6">
        <w:t xml:space="preserve"> is substantial and</w:t>
      </w:r>
      <w:r w:rsidR="00011B80" w:rsidRPr="001A61C6">
        <w:t xml:space="preserve"> </w:t>
      </w:r>
      <w:r w:rsidR="001F4339" w:rsidRPr="001A61C6">
        <w:t>clinical validity</w:t>
      </w:r>
      <w:r w:rsidR="00011B80" w:rsidRPr="001A61C6">
        <w:t>/utility</w:t>
      </w:r>
      <w:r w:rsidR="001F4339" w:rsidRPr="001A61C6">
        <w:t xml:space="preserve"> of pre-emptive testing is demonstrable to the extent that it is recommended or, in some instances, mandated</w:t>
      </w:r>
      <w:r w:rsidR="009431FD" w:rsidRPr="001A61C6">
        <w:t>.  In this review, we provide an up-to-date analysis of gene-drug interactions in the field of oncology focusing on germline variants, rather than somatic variants.</w:t>
      </w:r>
      <w:r w:rsidR="009D5BF5" w:rsidRPr="001A61C6">
        <w:t xml:space="preserve">  There are number of oncology drugs where genetic variation in genes encoding drug metabolising enzymes are associated with inter-individual variability in outcome for efficacy and/or safety (Figure 1).</w:t>
      </w:r>
    </w:p>
    <w:p w14:paraId="0FB2035F" w14:textId="77777777" w:rsidR="00FD12D5" w:rsidRPr="001A61C6" w:rsidRDefault="00FD12D5" w:rsidP="00B1417C">
      <w:pPr>
        <w:spacing w:after="0" w:line="22" w:lineRule="atLeast"/>
        <w:jc w:val="both"/>
        <w:rPr>
          <w:b/>
          <w:caps/>
          <w:u w:val="single"/>
        </w:rPr>
      </w:pPr>
      <w:r w:rsidRPr="001A61C6">
        <w:rPr>
          <w:b/>
          <w:caps/>
          <w:u w:val="single"/>
        </w:rPr>
        <w:t>2. Associations with a High Level of Evidence</w:t>
      </w:r>
    </w:p>
    <w:p w14:paraId="6F290CD0" w14:textId="77777777" w:rsidR="00FD12D5" w:rsidRPr="001A61C6" w:rsidRDefault="00FD12D5" w:rsidP="00B1417C">
      <w:pPr>
        <w:spacing w:after="0" w:line="22" w:lineRule="atLeast"/>
        <w:jc w:val="both"/>
        <w:rPr>
          <w:b/>
          <w:u w:val="single"/>
        </w:rPr>
      </w:pPr>
    </w:p>
    <w:p w14:paraId="3983B2C6" w14:textId="3B38051D" w:rsidR="005B2DCC" w:rsidRPr="001A61C6" w:rsidRDefault="0068256D" w:rsidP="00B1417C">
      <w:pPr>
        <w:spacing w:after="0" w:line="22" w:lineRule="atLeast"/>
        <w:jc w:val="both"/>
        <w:rPr>
          <w:b/>
          <w:u w:val="single"/>
        </w:rPr>
      </w:pPr>
      <w:r w:rsidRPr="001A61C6">
        <w:rPr>
          <w:b/>
          <w:u w:val="single"/>
        </w:rPr>
        <w:t>2.</w:t>
      </w:r>
      <w:r w:rsidR="00F04F7D" w:rsidRPr="001A61C6">
        <w:rPr>
          <w:b/>
          <w:u w:val="single"/>
        </w:rPr>
        <w:t>1</w:t>
      </w:r>
      <w:r w:rsidRPr="001A61C6">
        <w:rPr>
          <w:b/>
          <w:u w:val="single"/>
        </w:rPr>
        <w:t xml:space="preserve"> </w:t>
      </w:r>
      <w:r w:rsidR="00FC39F4" w:rsidRPr="001A61C6">
        <w:rPr>
          <w:b/>
          <w:i/>
          <w:u w:val="single"/>
        </w:rPr>
        <w:t>TPMT</w:t>
      </w:r>
      <w:r w:rsidR="009E591B" w:rsidRPr="001A61C6">
        <w:rPr>
          <w:b/>
          <w:i/>
          <w:u w:val="single"/>
        </w:rPr>
        <w:t>/NUDT15</w:t>
      </w:r>
      <w:r w:rsidR="00FC39F4" w:rsidRPr="001A61C6">
        <w:rPr>
          <w:b/>
          <w:u w:val="single"/>
        </w:rPr>
        <w:t xml:space="preserve"> and </w:t>
      </w:r>
      <w:r w:rsidRPr="001A61C6">
        <w:rPr>
          <w:b/>
          <w:u w:val="single"/>
        </w:rPr>
        <w:t>Thiopurines</w:t>
      </w:r>
    </w:p>
    <w:p w14:paraId="059CD5B7" w14:textId="0F0F7DCB" w:rsidR="00176EF3" w:rsidRPr="001A61C6" w:rsidRDefault="001A61C6" w:rsidP="00B1417C">
      <w:pPr>
        <w:spacing w:after="0" w:line="22" w:lineRule="atLeast"/>
        <w:jc w:val="both"/>
      </w:pPr>
      <w:hyperlink r:id="rId7" w:history="1">
        <w:r w:rsidR="00DA6375" w:rsidRPr="001A61C6">
          <w:rPr>
            <w:rStyle w:val="Hyperlink"/>
          </w:rPr>
          <w:t>6-</w:t>
        </w:r>
        <w:r w:rsidR="007E0343" w:rsidRPr="001A61C6">
          <w:rPr>
            <w:rStyle w:val="Hyperlink"/>
          </w:rPr>
          <w:t>Mercaptopurine</w:t>
        </w:r>
      </w:hyperlink>
      <w:r w:rsidR="007E0343" w:rsidRPr="001A61C6">
        <w:t xml:space="preserve"> is </w:t>
      </w:r>
      <w:r w:rsidR="00C71FEE" w:rsidRPr="001A61C6">
        <w:t>used in the treatm</w:t>
      </w:r>
      <w:r w:rsidR="007E0343" w:rsidRPr="001A61C6">
        <w:t xml:space="preserve">ent of </w:t>
      </w:r>
      <w:r w:rsidR="00DA6375" w:rsidRPr="001A61C6">
        <w:t>acute lymphoblastic leukaemia</w:t>
      </w:r>
      <w:r w:rsidR="00C71FEE" w:rsidRPr="001A61C6">
        <w:t xml:space="preserve">.  </w:t>
      </w:r>
      <w:r w:rsidR="007E0343" w:rsidRPr="001A61C6">
        <w:t>It</w:t>
      </w:r>
      <w:r w:rsidR="00C71FEE" w:rsidRPr="001A61C6">
        <w:t xml:space="preserve"> is </w:t>
      </w:r>
      <w:r w:rsidR="00A56737" w:rsidRPr="001A61C6">
        <w:t>metabolised by</w:t>
      </w:r>
      <w:r w:rsidR="00C71FEE" w:rsidRPr="001A61C6">
        <w:t xml:space="preserve"> thi</w:t>
      </w:r>
      <w:r w:rsidR="00A56737" w:rsidRPr="001A61C6">
        <w:t>o</w:t>
      </w:r>
      <w:r w:rsidR="00C71FEE" w:rsidRPr="001A61C6">
        <w:t>purine methyltransferase (TPMT) to an inactive</w:t>
      </w:r>
      <w:r w:rsidR="00A56737" w:rsidRPr="001A61C6">
        <w:t xml:space="preserve"> </w:t>
      </w:r>
      <w:proofErr w:type="spellStart"/>
      <w:r w:rsidR="00A56737" w:rsidRPr="001A61C6">
        <w:t>methylmerca</w:t>
      </w:r>
      <w:r w:rsidR="008B306E" w:rsidRPr="001A61C6">
        <w:t>p</w:t>
      </w:r>
      <w:r w:rsidR="00A56737" w:rsidRPr="001A61C6">
        <w:t>turine</w:t>
      </w:r>
      <w:proofErr w:type="spellEnd"/>
      <w:r w:rsidR="007E0343" w:rsidRPr="001A61C6">
        <w:t xml:space="preserve"> resulting</w:t>
      </w:r>
      <w:r w:rsidR="009C5147" w:rsidRPr="001A61C6">
        <w:t xml:space="preserve"> in</w:t>
      </w:r>
      <w:r w:rsidR="00A56737" w:rsidRPr="001A61C6">
        <w:t xml:space="preserve"> less </w:t>
      </w:r>
      <w:r w:rsidR="009C5147" w:rsidRPr="001A61C6">
        <w:t>parent</w:t>
      </w:r>
      <w:r w:rsidR="00A56737" w:rsidRPr="001A61C6">
        <w:t xml:space="preserve"> drug </w:t>
      </w:r>
      <w:r w:rsidR="008B306E" w:rsidRPr="001A61C6">
        <w:t xml:space="preserve">available </w:t>
      </w:r>
      <w:r w:rsidR="00A56737" w:rsidRPr="001A61C6">
        <w:t xml:space="preserve">for </w:t>
      </w:r>
      <w:r w:rsidR="009C2C45" w:rsidRPr="001A61C6">
        <w:t xml:space="preserve">the </w:t>
      </w:r>
      <w:r w:rsidR="00A56737" w:rsidRPr="001A61C6">
        <w:t>formation of pharmacologically</w:t>
      </w:r>
      <w:r w:rsidR="009C5147" w:rsidRPr="001A61C6">
        <w:t>-</w:t>
      </w:r>
      <w:r w:rsidR="00A56737" w:rsidRPr="001A61C6">
        <w:t>active</w:t>
      </w:r>
      <w:r w:rsidR="00653C01" w:rsidRPr="001A61C6">
        <w:t>, and potentially toxic,</w:t>
      </w:r>
      <w:r w:rsidR="00A56737" w:rsidRPr="001A61C6">
        <w:t xml:space="preserve"> thioguanine nucleotide (TGN) metabolites.</w:t>
      </w:r>
      <w:r w:rsidR="00333E08" w:rsidRPr="001A61C6">
        <w:t xml:space="preserve">  </w:t>
      </w:r>
      <w:r w:rsidR="00653C01" w:rsidRPr="001A61C6">
        <w:t xml:space="preserve">Variant alleles of </w:t>
      </w:r>
      <w:r w:rsidR="00653C01" w:rsidRPr="001A61C6">
        <w:rPr>
          <w:i/>
        </w:rPr>
        <w:t>TPMT</w:t>
      </w:r>
      <w:r w:rsidR="00653C01" w:rsidRPr="001A61C6">
        <w:t xml:space="preserve"> are associated with low enzyme activity and consequently increased TGN levels leading to pronounced pharmacological effects. Indeed, individuals who inherit 2 loss-of-function</w:t>
      </w:r>
      <w:r w:rsidR="007E0343" w:rsidRPr="001A61C6">
        <w:t xml:space="preserve"> alleles are at significantly increased risk of life-threatening myelosuppression as a result</w:t>
      </w:r>
      <w:r w:rsidR="00A75646" w:rsidRPr="001A61C6">
        <w:t xml:space="preserve"> of increased TGN exposure</w:t>
      </w:r>
      <w:r w:rsidR="007E0343" w:rsidRPr="001A61C6">
        <w:t xml:space="preserve">.  </w:t>
      </w:r>
    </w:p>
    <w:p w14:paraId="4ACEF687" w14:textId="6D39B839" w:rsidR="00AA1DC3" w:rsidRPr="001A61C6" w:rsidRDefault="00AA1DC3" w:rsidP="00B1417C">
      <w:pPr>
        <w:spacing w:after="0" w:line="22" w:lineRule="atLeast"/>
        <w:jc w:val="both"/>
      </w:pPr>
    </w:p>
    <w:p w14:paraId="61802CD9" w14:textId="394A91A3" w:rsidR="00720E19" w:rsidRPr="001A61C6" w:rsidRDefault="001C1CC6" w:rsidP="00B1417C">
      <w:pPr>
        <w:spacing w:after="0" w:line="22" w:lineRule="atLeast"/>
        <w:jc w:val="both"/>
      </w:pPr>
      <w:r w:rsidRPr="001A61C6">
        <w:t xml:space="preserve">Estimates suggest that between 5.8 and 15.5% of individuals carry an actionable TPMT low activity genotype (Table 2).   </w:t>
      </w:r>
      <w:r w:rsidR="00931397" w:rsidRPr="001A61C6">
        <w:t>Three</w:t>
      </w:r>
      <w:r w:rsidR="00F36CA3" w:rsidRPr="001A61C6">
        <w:t xml:space="preserve"> </w:t>
      </w:r>
      <w:r w:rsidRPr="001A61C6">
        <w:t xml:space="preserve">key </w:t>
      </w:r>
      <w:r w:rsidR="00F36CA3" w:rsidRPr="001A61C6">
        <w:t>single nucleotide polymorphisms</w:t>
      </w:r>
      <w:r w:rsidR="00931397" w:rsidRPr="001A61C6">
        <w:t>,</w:t>
      </w:r>
      <w:r w:rsidR="00F36CA3" w:rsidRPr="001A61C6">
        <w:t xml:space="preserve"> </w:t>
      </w:r>
      <w:r w:rsidR="00B336FF" w:rsidRPr="001A61C6">
        <w:t>defined as</w:t>
      </w:r>
      <w:r w:rsidR="00931397" w:rsidRPr="001A61C6">
        <w:t xml:space="preserve"> variant alleles </w:t>
      </w:r>
      <w:r w:rsidR="00931397" w:rsidRPr="001A61C6">
        <w:rPr>
          <w:i/>
          <w:iCs/>
        </w:rPr>
        <w:t>*2,*3A</w:t>
      </w:r>
      <w:r w:rsidR="00931397" w:rsidRPr="001A61C6">
        <w:t xml:space="preserve"> and </w:t>
      </w:r>
      <w:r w:rsidR="00931397" w:rsidRPr="001A61C6">
        <w:rPr>
          <w:i/>
          <w:iCs/>
        </w:rPr>
        <w:t>*3C</w:t>
      </w:r>
      <w:r w:rsidR="00931397" w:rsidRPr="001A61C6">
        <w:t>,</w:t>
      </w:r>
      <w:r w:rsidR="00176EF3" w:rsidRPr="001A61C6">
        <w:t xml:space="preserve"> </w:t>
      </w:r>
      <w:r w:rsidR="009C2C45" w:rsidRPr="001A61C6">
        <w:t xml:space="preserve">lead to an </w:t>
      </w:r>
      <w:r w:rsidR="00176EF3" w:rsidRPr="001A61C6">
        <w:t xml:space="preserve">unstable TPMT protein and enhanced protein degradation </w:t>
      </w:r>
      <w:r w:rsidR="00A75646" w:rsidRPr="001A61C6">
        <w:fldChar w:fldCharType="begin"/>
      </w:r>
      <w:r w:rsidR="004F5706" w:rsidRPr="001A61C6">
        <w:instrText xml:space="preserve"> ADDIN EN.CITE &lt;EndNote&gt;&lt;Cite&gt;&lt;Author&gt;Evans&lt;/Author&gt;&lt;Year&gt;2004&lt;/Year&gt;&lt;RecNum&gt;496&lt;/RecNum&gt;&lt;DisplayText&gt;[5]&lt;/DisplayText&gt;&lt;record&gt;&lt;rec-number&gt;496&lt;/rec-number&gt;&lt;foreign-keys&gt;&lt;key app="EN" db-id="estrw05vtwaprzeeftl5fdfqztfzftsxftvw" timestamp="1579595756"&gt;496&lt;/key&gt;&lt;/foreign-keys&gt;&lt;ref-type name="Journal Article"&gt;17&lt;/ref-type&gt;&lt;contributors&gt;&lt;authors&gt;&lt;author&gt;Evans, W. E.&lt;/author&gt;&lt;/authors&gt;&lt;/contributors&gt;&lt;auth-address&gt;St. Jude Children&amp;apos;s Research Hospital and University of Tennessee Health Sciences Center, Memphis, TN 38101-0318, USA. william.evans@stjude.org&lt;/auth-address&gt;&lt;titles&gt;&lt;title&gt;Pharmacogenetics of thiopurine S-methyltransferase and thiopurine therapy&lt;/title&gt;&lt;secondary-title&gt;Ther Drug Monit&lt;/secondary-title&gt;&lt;alt-title&gt;Therapeutic drug monitoring&lt;/alt-title&gt;&lt;/titles&gt;&lt;periodical&gt;&lt;full-title&gt;Ther Drug Monit&lt;/full-title&gt;&lt;/periodical&gt;&lt;pages&gt;186-91&lt;/pages&gt;&lt;volume&gt;26&lt;/volume&gt;&lt;number&gt;2&lt;/number&gt;&lt;edition&gt;2004/07/02&lt;/edition&gt;&lt;keywords&gt;&lt;keyword&gt;Haplotypes&lt;/keyword&gt;&lt;keyword&gt;Humans&lt;/keyword&gt;&lt;keyword&gt;Methyltransferases/analysis/genetics/*metabolism&lt;/keyword&gt;&lt;keyword&gt;*Pharmacogenetics&lt;/keyword&gt;&lt;keyword&gt;Polymorphism, Genetic&lt;/keyword&gt;&lt;keyword&gt;Purines/metabolism/*pharmacokinetics/therapeutic use&lt;/keyword&gt;&lt;/keywords&gt;&lt;dates&gt;&lt;year&gt;2004&lt;/year&gt;&lt;pub-dates&gt;&lt;date&gt;Apr&lt;/date&gt;&lt;/pub-dates&gt;&lt;/dates&gt;&lt;isbn&gt;0163-4356 (Print)&amp;#xD;0163-4356&lt;/isbn&gt;&lt;accession-num&gt;15228163&lt;/accession-num&gt;&lt;urls&gt;&lt;/urls&gt;&lt;electronic-resource-num&gt;10.1097/00007691-200404000-00018&lt;/electronic-resource-num&gt;&lt;remote-database-provider&gt;NLM&lt;/remote-database-provider&gt;&lt;language&gt;eng&lt;/language&gt;&lt;/record&gt;&lt;/Cite&gt;&lt;/EndNote&gt;</w:instrText>
      </w:r>
      <w:r w:rsidR="00A75646" w:rsidRPr="001A61C6">
        <w:fldChar w:fldCharType="separate"/>
      </w:r>
      <w:r w:rsidR="004F5706" w:rsidRPr="001A61C6">
        <w:rPr>
          <w:noProof/>
        </w:rPr>
        <w:t>[5]</w:t>
      </w:r>
      <w:r w:rsidR="00A75646" w:rsidRPr="001A61C6">
        <w:fldChar w:fldCharType="end"/>
      </w:r>
      <w:r w:rsidRPr="001A61C6">
        <w:t>.</w:t>
      </w:r>
      <w:r w:rsidR="00B336FF" w:rsidRPr="001A61C6">
        <w:t xml:space="preserve"> </w:t>
      </w:r>
      <w:r w:rsidRPr="001A61C6">
        <w:t xml:space="preserve"> </w:t>
      </w:r>
      <w:r w:rsidR="00B336FF" w:rsidRPr="001A61C6">
        <w:t xml:space="preserve">They </w:t>
      </w:r>
      <w:r w:rsidR="00F36CA3" w:rsidRPr="001A61C6">
        <w:t xml:space="preserve">account for </w:t>
      </w:r>
      <w:r w:rsidR="00931397" w:rsidRPr="001A61C6">
        <w:t xml:space="preserve">&gt;90% </w:t>
      </w:r>
      <w:r w:rsidR="00931397" w:rsidRPr="001A61C6">
        <w:lastRenderedPageBreak/>
        <w:t xml:space="preserve">of low activity phenotypes </w:t>
      </w:r>
      <w:r w:rsidR="00DA6375" w:rsidRPr="001A61C6">
        <w:t xml:space="preserve">and </w:t>
      </w:r>
      <w:r w:rsidR="00931397" w:rsidRPr="001A61C6">
        <w:t xml:space="preserve">have been demonstrated to be highly predictive of the low </w:t>
      </w:r>
      <w:r w:rsidRPr="001A61C6">
        <w:t xml:space="preserve">TMPT </w:t>
      </w:r>
      <w:r w:rsidR="00931397" w:rsidRPr="001A61C6">
        <w:t xml:space="preserve">activity phenotype </w:t>
      </w:r>
      <w:r w:rsidR="00931397" w:rsidRPr="001A61C6">
        <w:fldChar w:fldCharType="begin">
          <w:fldData xml:space="preserve">PEVuZE5vdGU+PENpdGU+PEF1dGhvcj5TY2hhZWZmZWxlcjwvQXV0aG9yPjxZZWFyPjIwMDQ8L1ll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</w:fldData>
        </w:fldChar>
      </w:r>
      <w:r w:rsidR="004F5706" w:rsidRPr="001A61C6">
        <w:instrText xml:space="preserve"> ADDIN EN.CITE </w:instrText>
      </w:r>
      <w:r w:rsidR="004F5706" w:rsidRPr="001A61C6">
        <w:fldChar w:fldCharType="begin">
          <w:fldData xml:space="preserve">PEVuZE5vdGU+PENpdGU+PEF1dGhvcj5TY2hhZWZmZWxlcjwvQXV0aG9yPjxZZWFyPjIwMDQ8L1ll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</w:fldData>
        </w:fldChar>
      </w:r>
      <w:r w:rsidR="004F5706" w:rsidRPr="001A61C6">
        <w:instrText xml:space="preserve"> ADDIN EN.CITE.DATA </w:instrText>
      </w:r>
      <w:r w:rsidR="004F5706" w:rsidRPr="001A61C6">
        <w:fldChar w:fldCharType="end"/>
      </w:r>
      <w:r w:rsidR="00931397" w:rsidRPr="001A61C6">
        <w:fldChar w:fldCharType="separate"/>
      </w:r>
      <w:r w:rsidR="004F5706" w:rsidRPr="001A61C6">
        <w:rPr>
          <w:noProof/>
        </w:rPr>
        <w:t>[6]</w:t>
      </w:r>
      <w:r w:rsidR="00931397" w:rsidRPr="001A61C6">
        <w:fldChar w:fldCharType="end"/>
      </w:r>
    </w:p>
    <w:p w14:paraId="05AC53FA" w14:textId="3F1E46F5" w:rsidR="00F36CA3" w:rsidRPr="001A61C6" w:rsidRDefault="00F36CA3" w:rsidP="00B1417C">
      <w:pPr>
        <w:spacing w:after="0" w:line="22" w:lineRule="atLeast"/>
        <w:jc w:val="both"/>
      </w:pPr>
    </w:p>
    <w:p w14:paraId="6A4554D0" w14:textId="25D1D2BA" w:rsidR="00176EF3" w:rsidRPr="001A61C6" w:rsidRDefault="004158B7" w:rsidP="00B1417C">
      <w:pPr>
        <w:spacing w:after="0" w:line="22" w:lineRule="atLeast"/>
        <w:jc w:val="both"/>
      </w:pPr>
      <w:r w:rsidRPr="001A61C6">
        <w:t>In order to reduce the risk of myelosuppression in mercaptopurine</w:t>
      </w:r>
      <w:r w:rsidR="001F4339" w:rsidRPr="001A61C6">
        <w:t xml:space="preserve"> tr</w:t>
      </w:r>
      <w:r w:rsidRPr="001A61C6">
        <w:t>e</w:t>
      </w:r>
      <w:r w:rsidR="001F4339" w:rsidRPr="001A61C6">
        <w:t>ate</w:t>
      </w:r>
      <w:r w:rsidRPr="001A61C6">
        <w:t xml:space="preserve">d individuals, </w:t>
      </w:r>
      <w:r w:rsidR="00176EF3" w:rsidRPr="001A61C6">
        <w:t xml:space="preserve">clinical guidelines </w:t>
      </w:r>
      <w:r w:rsidR="009C2C45" w:rsidRPr="001A61C6">
        <w:t>on</w:t>
      </w:r>
      <w:r w:rsidR="00176EF3" w:rsidRPr="001A61C6">
        <w:t xml:space="preserve"> dose optimisation guided by </w:t>
      </w:r>
      <w:r w:rsidR="009C2C45" w:rsidRPr="001A61C6">
        <w:t xml:space="preserve">the </w:t>
      </w:r>
      <w:r w:rsidR="00176EF3" w:rsidRPr="001A61C6">
        <w:rPr>
          <w:i/>
        </w:rPr>
        <w:t>TPMT</w:t>
      </w:r>
      <w:r w:rsidR="00176EF3" w:rsidRPr="001A61C6">
        <w:t xml:space="preserve"> </w:t>
      </w:r>
      <w:r w:rsidRPr="001A61C6">
        <w:t xml:space="preserve">genotype </w:t>
      </w:r>
      <w:r w:rsidR="00176EF3" w:rsidRPr="001A61C6">
        <w:t>have been developed b</w:t>
      </w:r>
      <w:r w:rsidRPr="001A61C6">
        <w:t>y</w:t>
      </w:r>
      <w:r w:rsidR="00176EF3" w:rsidRPr="001A61C6">
        <w:rPr>
          <w:rFonts w:cstheme="minorHAnsi"/>
          <w:color w:val="231F20"/>
        </w:rPr>
        <w:t xml:space="preserve"> </w:t>
      </w:r>
      <w:r w:rsidRPr="001A61C6">
        <w:rPr>
          <w:rFonts w:cstheme="minorHAnsi"/>
          <w:color w:val="231F20"/>
        </w:rPr>
        <w:t xml:space="preserve">the </w:t>
      </w:r>
      <w:r w:rsidR="00176EF3" w:rsidRPr="001A61C6">
        <w:rPr>
          <w:rFonts w:cstheme="minorHAnsi"/>
          <w:color w:val="231F20"/>
        </w:rPr>
        <w:t xml:space="preserve">Clinical Pharmacogenetics Implementation Consortium (CPIC) </w:t>
      </w:r>
      <w:r w:rsidR="001F4339" w:rsidRPr="001A61C6">
        <w:rPr>
          <w:rFonts w:cstheme="minorHAnsi"/>
          <w:color w:val="231F20"/>
        </w:rPr>
        <w:fldChar w:fldCharType="begin">
          <w:fldData xml:space="preserve">PEVuZE5vdGU+PENpdGU+PEF1dGhvcj5SZWxsaW5nPC9BdXRob3I+PFllYXI+MjAxOTwvWWVhcj48
UmVjTnVtPjQ0OTwvUmVjTnVtPjxEaXNwbGF5VGV4dD5bN108L0Rpc3BsYXlUZXh0PjxyZWNvcmQ+
PHJlYy1udW1iZXI+NDQ5PC9yZWMtbnVtYmVyPjxmb3JlaWduLWtleXM+PGtleSBhcHA9IkVOIiBk
Yi1pZD0iZXN0cncwNXZ0d2FwcnplZWZ0bDVmZGZxenRmemZ0c3hmdHZ3IiB0aW1lc3RhbXA9IjE1
Njk1OTMwMzUiPjQ0OT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004F5706" w:rsidRPr="001A61C6">
        <w:rPr>
          <w:rFonts w:cstheme="minorHAnsi"/>
          <w:color w:val="231F20"/>
        </w:rPr>
        <w:instrText xml:space="preserve"> ADDIN EN.CITE </w:instrText>
      </w:r>
      <w:r w:rsidR="004F5706" w:rsidRPr="001A61C6">
        <w:rPr>
          <w:rFonts w:cstheme="minorHAnsi"/>
          <w:color w:val="231F20"/>
        </w:rPr>
        <w:fldChar w:fldCharType="begin">
          <w:fldData xml:space="preserve">PEVuZE5vdGU+PENpdGU+PEF1dGhvcj5SZWxsaW5nPC9BdXRob3I+PFllYXI+MjAxOTwvWWVhcj48
UmVjTnVtPjQ0OTwvUmVjTnVtPjxEaXNwbGF5VGV4dD5bN108L0Rpc3BsYXlUZXh0PjxyZWNvcmQ+
PHJlYy1udW1iZXI+NDQ5PC9yZWMtbnVtYmVyPjxmb3JlaWduLWtleXM+PGtleSBhcHA9IkVOIiBk
Yi1pZD0iZXN0cncwNXZ0d2FwcnplZWZ0bDVmZGZxenRmemZ0c3hmdHZ3IiB0aW1lc3RhbXA9IjE1
Njk1OTMwMzUiPjQ0OT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004F5706" w:rsidRPr="001A61C6">
        <w:rPr>
          <w:rFonts w:cstheme="minorHAnsi"/>
          <w:color w:val="231F20"/>
        </w:rPr>
        <w:instrText xml:space="preserve"> ADDIN EN.CITE.DATA </w:instrText>
      </w:r>
      <w:r w:rsidR="004F5706" w:rsidRPr="001A61C6">
        <w:rPr>
          <w:rFonts w:cstheme="minorHAnsi"/>
          <w:color w:val="231F20"/>
        </w:rPr>
      </w:r>
      <w:r w:rsidR="004F5706" w:rsidRPr="001A61C6">
        <w:rPr>
          <w:rFonts w:cstheme="minorHAnsi"/>
          <w:color w:val="231F20"/>
        </w:rPr>
        <w:fldChar w:fldCharType="end"/>
      </w:r>
      <w:r w:rsidR="001F4339" w:rsidRPr="001A61C6">
        <w:rPr>
          <w:rFonts w:cstheme="minorHAnsi"/>
          <w:color w:val="231F20"/>
        </w:rPr>
      </w:r>
      <w:r w:rsidR="001F4339" w:rsidRPr="001A61C6">
        <w:rPr>
          <w:rFonts w:cstheme="minorHAnsi"/>
          <w:color w:val="231F20"/>
        </w:rPr>
        <w:fldChar w:fldCharType="separate"/>
      </w:r>
      <w:r w:rsidR="004F5706" w:rsidRPr="001A61C6">
        <w:rPr>
          <w:rFonts w:cstheme="minorHAnsi"/>
          <w:noProof/>
          <w:color w:val="231F20"/>
        </w:rPr>
        <w:t>[7]</w:t>
      </w:r>
      <w:r w:rsidR="001F4339" w:rsidRPr="001A61C6">
        <w:rPr>
          <w:rFonts w:cstheme="minorHAnsi"/>
          <w:color w:val="231F20"/>
        </w:rPr>
        <w:fldChar w:fldCharType="end"/>
      </w:r>
      <w:r w:rsidR="00A75646" w:rsidRPr="001A61C6">
        <w:rPr>
          <w:rFonts w:cstheme="minorHAnsi"/>
          <w:color w:val="231F20"/>
        </w:rPr>
        <w:t xml:space="preserve"> </w:t>
      </w:r>
      <w:r w:rsidR="00176EF3" w:rsidRPr="001A61C6">
        <w:rPr>
          <w:rFonts w:cstheme="minorHAnsi"/>
          <w:color w:val="231F20"/>
        </w:rPr>
        <w:t>and Dutch Pharmacogenetics Working Group (DPWG</w:t>
      </w:r>
      <w:r w:rsidR="00176EF3" w:rsidRPr="001A61C6">
        <w:t xml:space="preserve">) </w:t>
      </w:r>
      <w:r w:rsidR="001F4339" w:rsidRPr="001A61C6">
        <w:fldChar w:fldCharType="begin"/>
      </w:r>
      <w:r w:rsidR="004F5706" w:rsidRPr="001A61C6">
        <w:instrText xml:space="preserve"> ADDIN EN.CITE &lt;EndNote&gt;&lt;Cite&gt;&lt;Author&gt;Group&lt;/Author&gt;&lt;Year&gt;2018&lt;/Year&gt;&lt;RecNum&gt;495&lt;/RecNum&gt;&lt;DisplayText&gt;[8]&lt;/DisplayText&gt;&lt;record&gt;&lt;rec-number&gt;495&lt;/rec-number&gt;&lt;foreign-keys&gt;&lt;key app="EN" db-id="estrw05vtwaprzeeftl5fdfqztfzftsxftvw" timestamp="1579080770"&gt;495&lt;/key&gt;&lt;/foreign-keys&gt;&lt;ref-type name="Government Document"&gt;46&lt;/ref-type&gt;&lt;contributors&gt;&lt;authors&gt;&lt;author&gt;Dutch Pharmacogenetic Working Group &lt;/author&gt;&lt;/authors&gt;&lt;secondary-authors&gt;&lt;author&gt;Koninklijke Nederlandse Maatschappij Pharmacie&lt;/author&gt;&lt;/secondary-authors&gt;&lt;/contributors&gt;&lt;titles&gt;&lt;title&gt;TPMT: azathioprine/6-mercaptopurine &lt;/title&gt;&lt;/titles&gt;&lt;dates&gt;&lt;year&gt;2018&lt;/year&gt;&lt;/dates&gt;&lt;urls&gt;&lt;/urls&gt;&lt;/record&gt;&lt;/Cite&gt;&lt;/EndNote&gt;</w:instrText>
      </w:r>
      <w:r w:rsidR="001F4339" w:rsidRPr="001A61C6">
        <w:fldChar w:fldCharType="separate"/>
      </w:r>
      <w:r w:rsidR="004F5706" w:rsidRPr="001A61C6">
        <w:rPr>
          <w:noProof/>
        </w:rPr>
        <w:t>[8]</w:t>
      </w:r>
      <w:r w:rsidR="001F4339" w:rsidRPr="001A61C6">
        <w:fldChar w:fldCharType="end"/>
      </w:r>
      <w:r w:rsidR="001F4339" w:rsidRPr="001A61C6">
        <w:t xml:space="preserve"> </w:t>
      </w:r>
      <w:r w:rsidR="00176EF3" w:rsidRPr="001A61C6">
        <w:t xml:space="preserve">which are based on </w:t>
      </w:r>
      <w:r w:rsidRPr="001A61C6">
        <w:t>pre-emptiv</w:t>
      </w:r>
      <w:r w:rsidR="001F4339" w:rsidRPr="001A61C6">
        <w:t>e T</w:t>
      </w:r>
      <w:r w:rsidRPr="001A61C6">
        <w:t>P</w:t>
      </w:r>
      <w:r w:rsidR="001F4339" w:rsidRPr="001A61C6">
        <w:t>M</w:t>
      </w:r>
      <w:r w:rsidRPr="001A61C6">
        <w:t>T</w:t>
      </w:r>
      <w:r w:rsidR="00B336FF" w:rsidRPr="001A61C6">
        <w:t xml:space="preserve"> activity geno</w:t>
      </w:r>
      <w:r w:rsidR="00176EF3" w:rsidRPr="001A61C6">
        <w:t xml:space="preserve">typing of </w:t>
      </w:r>
      <w:r w:rsidR="00B336FF" w:rsidRPr="001A61C6">
        <w:t xml:space="preserve">the </w:t>
      </w:r>
      <w:r w:rsidR="00DA6375" w:rsidRPr="001A61C6">
        <w:t xml:space="preserve">three </w:t>
      </w:r>
      <w:r w:rsidRPr="001A61C6">
        <w:t>key low-</w:t>
      </w:r>
      <w:r w:rsidR="00176EF3" w:rsidRPr="001A61C6">
        <w:t xml:space="preserve">activity variant alleles </w:t>
      </w:r>
      <w:r w:rsidR="00176EF3" w:rsidRPr="001A61C6">
        <w:rPr>
          <w:i/>
          <w:iCs/>
        </w:rPr>
        <w:t>(</w:t>
      </w:r>
      <w:r w:rsidR="00271635" w:rsidRPr="001A61C6">
        <w:rPr>
          <w:i/>
          <w:iCs/>
        </w:rPr>
        <w:t>*2,*3</w:t>
      </w:r>
      <w:r w:rsidR="00B336FF" w:rsidRPr="001A61C6">
        <w:rPr>
          <w:i/>
          <w:iCs/>
        </w:rPr>
        <w:t>A,*3C</w:t>
      </w:r>
      <w:r w:rsidR="00176EF3" w:rsidRPr="001A61C6">
        <w:t xml:space="preserve">). </w:t>
      </w:r>
      <w:r w:rsidR="009C2C45" w:rsidRPr="001A61C6">
        <w:t>It is however also important to note that there are phenotyping tests available for TPMT activity, which can in theory detect all variants in the TPMT genes (beyond the 3 alleles), and the phenotyping test is widely used.</w:t>
      </w:r>
      <w:r w:rsidR="00E72B77" w:rsidRPr="001A61C6">
        <w:t xml:space="preserve">  However, clinical  phenotyping tests, based on enzyme activity, do have some limitations including not being </w:t>
      </w:r>
      <w:r w:rsidR="00936D51" w:rsidRPr="001A61C6">
        <w:t xml:space="preserve">reliable </w:t>
      </w:r>
      <w:r w:rsidR="00E72B77" w:rsidRPr="001A61C6">
        <w:t xml:space="preserve">in </w:t>
      </w:r>
      <w:r w:rsidR="00936D51" w:rsidRPr="001A61C6">
        <w:t xml:space="preserve">patients </w:t>
      </w:r>
      <w:r w:rsidR="00E72B77" w:rsidRPr="001A61C6">
        <w:t xml:space="preserve">post blood-transfusion </w:t>
      </w:r>
      <w:r w:rsidR="00253F75" w:rsidRPr="001A61C6">
        <w:fldChar w:fldCharType="begin"/>
      </w:r>
      <w:r w:rsidR="004F5706" w:rsidRPr="001A61C6">
        <w:instrText xml:space="preserve"> ADDIN EN.CITE &lt;EndNote&gt;&lt;Cite&gt;&lt;Author&gt;Cheung&lt;/Author&gt;&lt;Year&gt;2003&lt;/Year&gt;&lt;RecNum&gt;573&lt;/RecNum&gt;&lt;DisplayText&gt;[9]&lt;/DisplayText&gt;&lt;record&gt;&lt;rec-number&gt;573&lt;/rec-number&gt;&lt;foreign-keys&gt;&lt;key app="EN" db-id="estrw05vtwaprzeeftl5fdfqztfzftsxftvw" timestamp="1588689201"&gt;573&lt;/key&gt;&lt;/foreign-keys&gt;&lt;ref-type name="Journal Article"&gt;17&lt;/ref-type&gt;&lt;contributors&gt;&lt;authors&gt;&lt;author&gt;Cheung, S. T.&lt;/author&gt;&lt;author&gt;Allan, R. N.&lt;/author&gt;&lt;/authors&gt;&lt;/contributors&gt;&lt;auth-address&gt;Gastroenterology Unit, The Queen Elizabeth Hospital, Edgbaston, Birmingham, UK. drstc88@hotmail.com&lt;/auth-address&gt;&lt;titles&gt;&lt;title&gt;Mistaken identity: misclassification of TPMT phenotype following blood transfusion&lt;/title&gt;&lt;secondary-title&gt;Eur J Gastroenterol Hepatol&lt;/secondary-title&gt;&lt;/titles&gt;&lt;periodical&gt;&lt;full-title&gt;Eur J Gastroenterol Hepatol&lt;/full-title&gt;&lt;/periodical&gt;&lt;pages&gt;1245-7&lt;/pages&gt;&lt;volume&gt;15&lt;/volume&gt;&lt;number&gt;11&lt;/number&gt;&lt;edition&gt;2003/10/16&lt;/edition&gt;&lt;keywords&gt;&lt;keyword&gt;Azathioprine/adverse effects/therapeutic use&lt;/keyword&gt;&lt;keyword&gt;*Blood Transfusion&lt;/keyword&gt;&lt;keyword&gt;Bone Marrow Cells/drug effects&lt;/keyword&gt;&lt;keyword&gt;Colitis, Ulcerative/*enzymology/pathology/therapy&lt;/keyword&gt;&lt;keyword&gt;Diagnostic Errors&lt;/keyword&gt;&lt;keyword&gt;Erythrocytes/*enzymology&lt;/keyword&gt;&lt;keyword&gt;Female&lt;/keyword&gt;&lt;keyword&gt;Genotype&lt;/keyword&gt;&lt;keyword&gt;Humans&lt;/keyword&gt;&lt;keyword&gt;Immunosuppressive Agents/adverse effects/therapeutic use&lt;/keyword&gt;&lt;keyword&gt;Methyltransferases/*genetics&lt;/keyword&gt;&lt;keyword&gt;Middle Aged&lt;/keyword&gt;&lt;keyword&gt;Phenotype&lt;/keyword&gt;&lt;/keywords&gt;&lt;dates&gt;&lt;year&gt;2003&lt;/year&gt;&lt;pub-dates&gt;&lt;date&gt;Nov&lt;/date&gt;&lt;/pub-dates&gt;&lt;/dates&gt;&lt;isbn&gt;0954-691X (Print)&amp;#xD;0954-691x&lt;/isbn&gt;&lt;accession-num&gt;14560161&lt;/accession-num&gt;&lt;urls&gt;&lt;/urls&gt;&lt;electronic-resource-num&gt;10.1097/01.meg.0000085479.12407.b8&lt;/electronic-resource-num&gt;&lt;remote-database-provider&gt;NLM&lt;/remote-database-provider&gt;&lt;language&gt;eng&lt;/language&gt;&lt;/record&gt;&lt;/Cite&gt;&lt;/EndNote&gt;</w:instrText>
      </w:r>
      <w:r w:rsidR="00253F75" w:rsidRPr="001A61C6">
        <w:fldChar w:fldCharType="separate"/>
      </w:r>
      <w:r w:rsidR="004F5706" w:rsidRPr="001A61C6">
        <w:rPr>
          <w:noProof/>
        </w:rPr>
        <w:t>[9]</w:t>
      </w:r>
      <w:r w:rsidR="00253F75" w:rsidRPr="001A61C6">
        <w:fldChar w:fldCharType="end"/>
      </w:r>
      <w:r w:rsidR="00253F75" w:rsidRPr="001A61C6">
        <w:t>.</w:t>
      </w:r>
    </w:p>
    <w:p w14:paraId="7ADB9A9B" w14:textId="77777777" w:rsidR="009C2C45" w:rsidRPr="001A61C6" w:rsidRDefault="009C2C45" w:rsidP="00B1417C">
      <w:pPr>
        <w:spacing w:after="0" w:line="22" w:lineRule="atLeast"/>
        <w:jc w:val="both"/>
      </w:pPr>
    </w:p>
    <w:p w14:paraId="51321B4F" w14:textId="324B483A" w:rsidR="009C2C45" w:rsidRPr="001A61C6" w:rsidRDefault="00176EF3" w:rsidP="00B1417C">
      <w:pPr>
        <w:spacing w:after="0" w:line="22" w:lineRule="atLeast"/>
        <w:jc w:val="both"/>
      </w:pPr>
      <w:r w:rsidRPr="001A61C6">
        <w:t>CPIC guidelines</w:t>
      </w:r>
      <w:r w:rsidR="004C3A84" w:rsidRPr="001A61C6">
        <w:t xml:space="preserve"> </w:t>
      </w:r>
      <w:r w:rsidR="004C3A84" w:rsidRPr="001A61C6">
        <w:fldChar w:fldCharType="begin">
          <w:fldData xml:space="preserve">PEVuZE5vdGU+PENpdGU+PEF1dGhvcj5SZWxsaW5nPC9BdXRob3I+PFllYXI+MjAxOTwvWWVhcj48
UmVjTnVtPjQzMDwvUmVjTnVtPjxEaXNwbGF5VGV4dD5bN108L0Rpc3BsYXlUZXh0PjxyZWNvcmQ+
PHJlYy1udW1iZXI+NDMwPC9yZWMtbnVtYmVyPjxmb3JlaWduLWtleXM+PGtleSBhcHA9IkVOIiBk
Yi1pZD0iZXN0cncwNXZ0d2FwcnplZWZ0bDVmZGZxenRmemZ0c3hmdHZ3IiB0aW1lc3RhbXA9IjE1
Njc1MjIxNDIiPjQzMD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004F5706" w:rsidRPr="001A61C6">
        <w:instrText xml:space="preserve"> ADDIN EN.CITE </w:instrText>
      </w:r>
      <w:r w:rsidR="004F5706" w:rsidRPr="001A61C6">
        <w:fldChar w:fldCharType="begin">
          <w:fldData xml:space="preserve">PEVuZE5vdGU+PENpdGU+PEF1dGhvcj5SZWxsaW5nPC9BdXRob3I+PFllYXI+MjAxOTwvWWVhcj48
UmVjTnVtPjQzMDwvUmVjTnVtPjxEaXNwbGF5VGV4dD5bN108L0Rpc3BsYXlUZXh0PjxyZWNvcmQ+
PHJlYy1udW1iZXI+NDMwPC9yZWMtbnVtYmVyPjxmb3JlaWduLWtleXM+PGtleSBhcHA9IkVOIiBk
Yi1pZD0iZXN0cncwNXZ0d2FwcnplZWZ0bDVmZGZxenRmemZ0c3hmdHZ3IiB0aW1lc3RhbXA9IjE1
Njc1MjIxNDIiPjQzMD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004F5706" w:rsidRPr="001A61C6">
        <w:instrText xml:space="preserve"> ADDIN EN.CITE.DATA </w:instrText>
      </w:r>
      <w:r w:rsidR="004F5706" w:rsidRPr="001A61C6">
        <w:fldChar w:fldCharType="end"/>
      </w:r>
      <w:r w:rsidR="004C3A84" w:rsidRPr="001A61C6">
        <w:fldChar w:fldCharType="separate"/>
      </w:r>
      <w:r w:rsidR="004F5706" w:rsidRPr="001A61C6">
        <w:rPr>
          <w:noProof/>
        </w:rPr>
        <w:t>[7]</w:t>
      </w:r>
      <w:r w:rsidR="004C3A84" w:rsidRPr="001A61C6">
        <w:fldChar w:fldCharType="end"/>
      </w:r>
      <w:r w:rsidRPr="001A61C6">
        <w:t xml:space="preserve"> recommend that where a starting dose of 75mg/m</w:t>
      </w:r>
      <w:r w:rsidRPr="001A61C6">
        <w:rPr>
          <w:vertAlign w:val="superscript"/>
        </w:rPr>
        <w:t xml:space="preserve">2 </w:t>
      </w:r>
      <w:r w:rsidRPr="001A61C6">
        <w:t xml:space="preserve">of </w:t>
      </w:r>
      <w:r w:rsidR="004158B7" w:rsidRPr="001A61C6">
        <w:t>mercaptopurine</w:t>
      </w:r>
      <w:r w:rsidRPr="001A61C6">
        <w:t xml:space="preserve"> is</w:t>
      </w:r>
      <w:r w:rsidRPr="001A61C6">
        <w:rPr>
          <w:vertAlign w:val="superscript"/>
        </w:rPr>
        <w:t xml:space="preserve"> </w:t>
      </w:r>
      <w:r w:rsidR="00271635" w:rsidRPr="001A61C6">
        <w:t>used</w:t>
      </w:r>
      <w:r w:rsidRPr="001A61C6">
        <w:t xml:space="preserve"> for treatment of acute lymphoblastic leukaemia (ALL)</w:t>
      </w:r>
      <w:r w:rsidR="00B336FF" w:rsidRPr="001A61C6">
        <w:t xml:space="preserve">, a </w:t>
      </w:r>
      <w:r w:rsidR="004158B7" w:rsidRPr="001A61C6">
        <w:t>50%</w:t>
      </w:r>
      <w:r w:rsidR="001C1CC6" w:rsidRPr="001A61C6">
        <w:t xml:space="preserve"> dose</w:t>
      </w:r>
      <w:r w:rsidR="00271635" w:rsidRPr="001A61C6">
        <w:t xml:space="preserve"> </w:t>
      </w:r>
      <w:r w:rsidR="004158B7" w:rsidRPr="001A61C6">
        <w:t xml:space="preserve">reduction </w:t>
      </w:r>
      <w:r w:rsidR="00271635" w:rsidRPr="001A61C6">
        <w:t>should be considered for individuals</w:t>
      </w:r>
      <w:r w:rsidR="00B336FF" w:rsidRPr="001A61C6">
        <w:t xml:space="preserve"> who are intermediate TPMT metabolisers </w:t>
      </w:r>
      <w:r w:rsidR="001C1CC6" w:rsidRPr="001A61C6">
        <w:t>(carrie</w:t>
      </w:r>
      <w:r w:rsidR="00DA6375" w:rsidRPr="001A61C6">
        <w:t>r</w:t>
      </w:r>
      <w:r w:rsidR="001C1CC6" w:rsidRPr="001A61C6">
        <w:t xml:space="preserve">s of one functional </w:t>
      </w:r>
      <w:r w:rsidR="004C3A84" w:rsidRPr="001A61C6">
        <w:t>and one non-</w:t>
      </w:r>
      <w:r w:rsidR="001C1CC6" w:rsidRPr="001A61C6">
        <w:t>functional allele).</w:t>
      </w:r>
      <w:r w:rsidR="004158B7" w:rsidRPr="001A61C6">
        <w:t xml:space="preserve">  For poor metabolisers (carriers </w:t>
      </w:r>
      <w:r w:rsidR="00DA6375" w:rsidRPr="001A61C6">
        <w:t xml:space="preserve">of </w:t>
      </w:r>
      <w:r w:rsidR="004158B7" w:rsidRPr="001A61C6">
        <w:t>2 non-functional alleles) the recommended dose is 10%.</w:t>
      </w:r>
      <w:r w:rsidR="006D5719" w:rsidRPr="001A61C6">
        <w:t xml:space="preserve"> </w:t>
      </w:r>
    </w:p>
    <w:p w14:paraId="77730785" w14:textId="77777777" w:rsidR="00936D51" w:rsidRPr="001A61C6" w:rsidRDefault="00936D51" w:rsidP="00B1417C">
      <w:pPr>
        <w:spacing w:after="0" w:line="22" w:lineRule="atLeast"/>
        <w:jc w:val="both"/>
      </w:pPr>
    </w:p>
    <w:p w14:paraId="7B53095C" w14:textId="65BA5454" w:rsidR="0023646B" w:rsidRPr="001A61C6" w:rsidRDefault="00B23002" w:rsidP="00B1417C">
      <w:pPr>
        <w:spacing w:after="0" w:line="22" w:lineRule="atLeast"/>
        <w:jc w:val="both"/>
      </w:pPr>
      <w:r w:rsidRPr="001A61C6">
        <w:t>More recently, genome-wide association studies have identifi</w:t>
      </w:r>
      <w:r w:rsidR="009E591B" w:rsidRPr="001A61C6">
        <w:t xml:space="preserve">ed </w:t>
      </w:r>
      <w:r w:rsidRPr="001A61C6">
        <w:t xml:space="preserve">variants </w:t>
      </w:r>
      <w:r w:rsidR="00DA6375" w:rsidRPr="001A61C6">
        <w:t xml:space="preserve">in </w:t>
      </w:r>
      <w:r w:rsidRPr="001A61C6">
        <w:rPr>
          <w:i/>
        </w:rPr>
        <w:t>NUDT15</w:t>
      </w:r>
      <w:r w:rsidR="009E591B" w:rsidRPr="001A61C6">
        <w:rPr>
          <w:i/>
        </w:rPr>
        <w:t xml:space="preserve"> </w:t>
      </w:r>
      <w:r w:rsidR="009E591B" w:rsidRPr="001A61C6">
        <w:rPr>
          <w:i/>
        </w:rPr>
        <w:fldChar w:fldCharType="begin">
          <w:fldData xml:space="preserve">PEVuZE5vdGU+PENpdGU+PEF1dGhvcj5ZYW5nPC9BdXRob3I+PFllYXI+MjAxNTwvWWVhcj48UmVj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</w:fldData>
        </w:fldChar>
      </w:r>
      <w:r w:rsidR="004F5706" w:rsidRPr="001A61C6">
        <w:rPr>
          <w:i/>
        </w:rPr>
        <w:instrText xml:space="preserve"> ADDIN EN.CITE </w:instrText>
      </w:r>
      <w:r w:rsidR="004F5706" w:rsidRPr="001A61C6">
        <w:rPr>
          <w:i/>
        </w:rPr>
        <w:fldChar w:fldCharType="begin">
          <w:fldData xml:space="preserve">PEVuZE5vdGU+PENpdGU+PEF1dGhvcj5ZYW5nPC9BdXRob3I+PFllYXI+MjAxNTwvWWVhcj48UmVj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</w:fldData>
        </w:fldChar>
      </w:r>
      <w:r w:rsidR="004F5706" w:rsidRPr="001A61C6">
        <w:rPr>
          <w:i/>
        </w:rPr>
        <w:instrText xml:space="preserve"> ADDIN EN.CITE.DATA </w:instrText>
      </w:r>
      <w:r w:rsidR="004F5706" w:rsidRPr="001A61C6">
        <w:rPr>
          <w:i/>
        </w:rPr>
      </w:r>
      <w:r w:rsidR="004F5706" w:rsidRPr="001A61C6">
        <w:rPr>
          <w:i/>
        </w:rPr>
        <w:fldChar w:fldCharType="end"/>
      </w:r>
      <w:r w:rsidR="009E591B" w:rsidRPr="001A61C6">
        <w:rPr>
          <w:i/>
        </w:rPr>
      </w:r>
      <w:r w:rsidR="009E591B" w:rsidRPr="001A61C6">
        <w:rPr>
          <w:i/>
        </w:rPr>
        <w:fldChar w:fldCharType="separate"/>
      </w:r>
      <w:r w:rsidR="004F5706" w:rsidRPr="001A61C6">
        <w:rPr>
          <w:i/>
          <w:noProof/>
        </w:rPr>
        <w:t>[10]</w:t>
      </w:r>
      <w:r w:rsidR="009E591B" w:rsidRPr="001A61C6">
        <w:rPr>
          <w:i/>
        </w:rPr>
        <w:fldChar w:fldCharType="end"/>
      </w:r>
      <w:r w:rsidR="00DA6375" w:rsidRPr="001A61C6">
        <w:t xml:space="preserve"> that strongly influence thiopurine intolerance in ALL patients.  </w:t>
      </w:r>
      <w:r w:rsidR="00DA6375" w:rsidRPr="001A61C6">
        <w:rPr>
          <w:i/>
          <w:iCs/>
        </w:rPr>
        <w:t>NUDT15</w:t>
      </w:r>
      <w:r w:rsidR="00DA6375" w:rsidRPr="001A61C6">
        <w:t xml:space="preserve"> encodes </w:t>
      </w:r>
      <w:r w:rsidR="009E591B" w:rsidRPr="001A61C6">
        <w:t>a nucleoside diphosphatase</w:t>
      </w:r>
      <w:r w:rsidRPr="001A61C6">
        <w:t xml:space="preserve"> </w:t>
      </w:r>
      <w:r w:rsidR="009E591B" w:rsidRPr="001A61C6">
        <w:t>which catalyses</w:t>
      </w:r>
      <w:r w:rsidRPr="001A61C6">
        <w:t xml:space="preserve"> the conversion of </w:t>
      </w:r>
      <w:r w:rsidR="0023646B" w:rsidRPr="001A61C6">
        <w:t xml:space="preserve">the </w:t>
      </w:r>
      <w:r w:rsidRPr="001A61C6">
        <w:t xml:space="preserve">cytotoxic thioguanine triphosphate </w:t>
      </w:r>
      <w:r w:rsidR="0023646B" w:rsidRPr="001A61C6">
        <w:t>(TGTP) metabolite</w:t>
      </w:r>
      <w:r w:rsidRPr="001A61C6">
        <w:t xml:space="preserve"> to the less toxic </w:t>
      </w:r>
      <w:r w:rsidR="009E591B" w:rsidRPr="001A61C6">
        <w:t>thioguanine</w:t>
      </w:r>
      <w:r w:rsidRPr="001A61C6">
        <w:t xml:space="preserve"> monophosphate. </w:t>
      </w:r>
      <w:r w:rsidR="00A40600" w:rsidRPr="001A61C6">
        <w:t>TGTP</w:t>
      </w:r>
      <w:r w:rsidR="0023646B" w:rsidRPr="001A61C6">
        <w:t xml:space="preserve"> incorporates into DNA forming DNA-TG</w:t>
      </w:r>
      <w:r w:rsidR="00A40600" w:rsidRPr="001A61C6">
        <w:t xml:space="preserve">, the anti-leukemic metabolite </w:t>
      </w:r>
      <w:r w:rsidR="00A40600" w:rsidRPr="001A61C6">
        <w:fldChar w:fldCharType="begin">
          <w:fldData xml:space="preserve">PEVuZE5vdGU+PENpdGU+PEF1dGhvcj5OaWVsc2VuPC9BdXRob3I+PFllYXI+MjAxNzwvWWVhcj48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</w:fldData>
        </w:fldChar>
      </w:r>
      <w:r w:rsidR="004F5706" w:rsidRPr="001A61C6">
        <w:instrText xml:space="preserve"> ADDIN EN.CITE </w:instrText>
      </w:r>
      <w:r w:rsidR="004F5706" w:rsidRPr="001A61C6">
        <w:fldChar w:fldCharType="begin">
          <w:fldData xml:space="preserve">PEVuZE5vdGU+PENpdGU+PEF1dGhvcj5OaWVsc2VuPC9BdXRob3I+PFllYXI+MjAxNzwvWWVhcj48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</w:fldData>
        </w:fldChar>
      </w:r>
      <w:r w:rsidR="004F5706" w:rsidRPr="001A61C6">
        <w:instrText xml:space="preserve"> ADDIN EN.CITE.DATA </w:instrText>
      </w:r>
      <w:r w:rsidR="004F5706" w:rsidRPr="001A61C6">
        <w:fldChar w:fldCharType="end"/>
      </w:r>
      <w:r w:rsidR="00A40600" w:rsidRPr="001A61C6">
        <w:fldChar w:fldCharType="separate"/>
      </w:r>
      <w:r w:rsidR="004F5706" w:rsidRPr="001A61C6">
        <w:rPr>
          <w:noProof/>
        </w:rPr>
        <w:t>[11]</w:t>
      </w:r>
      <w:r w:rsidR="00A40600" w:rsidRPr="001A61C6">
        <w:fldChar w:fldCharType="end"/>
      </w:r>
      <w:r w:rsidR="00A40600" w:rsidRPr="001A61C6">
        <w:t xml:space="preserve">. </w:t>
      </w:r>
    </w:p>
    <w:p w14:paraId="345ADE2F" w14:textId="77777777" w:rsidR="0023646B" w:rsidRPr="001A61C6" w:rsidRDefault="0023646B" w:rsidP="00B1417C">
      <w:pPr>
        <w:spacing w:after="0" w:line="22" w:lineRule="atLeast"/>
        <w:jc w:val="both"/>
      </w:pPr>
    </w:p>
    <w:p w14:paraId="7924C5A3" w14:textId="08944132" w:rsidR="00B23002" w:rsidRPr="001A61C6" w:rsidRDefault="00A40600" w:rsidP="00B1417C">
      <w:pPr>
        <w:spacing w:after="0" w:line="22" w:lineRule="atLeast"/>
        <w:jc w:val="both"/>
      </w:pPr>
      <w:r w:rsidRPr="001A61C6">
        <w:t>Defective NUDT15</w:t>
      </w:r>
      <w:r w:rsidR="0023646B" w:rsidRPr="001A61C6">
        <w:t>–mediated catabolism results in elevated levels of TGTP</w:t>
      </w:r>
      <w:r w:rsidRPr="001A61C6">
        <w:t xml:space="preserve"> and subsequent</w:t>
      </w:r>
      <w:r w:rsidR="00DA6375" w:rsidRPr="001A61C6">
        <w:t>ly</w:t>
      </w:r>
      <w:r w:rsidRPr="001A61C6">
        <w:t xml:space="preserve"> DNA-TG</w:t>
      </w:r>
      <w:r w:rsidR="00DA6375" w:rsidRPr="001A61C6">
        <w:t>,</w:t>
      </w:r>
      <w:r w:rsidR="0023646B" w:rsidRPr="001A61C6">
        <w:t xml:space="preserve"> </w:t>
      </w:r>
      <w:r w:rsidRPr="001A61C6">
        <w:t>leading to</w:t>
      </w:r>
      <w:r w:rsidR="0023646B" w:rsidRPr="001A61C6">
        <w:t xml:space="preserve"> </w:t>
      </w:r>
      <w:r w:rsidR="00DA6375" w:rsidRPr="001A61C6">
        <w:t xml:space="preserve">an </w:t>
      </w:r>
      <w:r w:rsidR="0023646B" w:rsidRPr="001A61C6">
        <w:t xml:space="preserve">increased risk of </w:t>
      </w:r>
      <w:r w:rsidR="00C25BEB" w:rsidRPr="001A61C6">
        <w:t>myelosuppression</w:t>
      </w:r>
      <w:r w:rsidR="0023646B" w:rsidRPr="001A61C6">
        <w:t>.  The first NUDT15 SNP associated with thiopurine toxicity was rs116855232 (c.415C&gt;T</w:t>
      </w:r>
      <w:r w:rsidR="00DA6375" w:rsidRPr="001A61C6">
        <w:t>)</w:t>
      </w:r>
      <w:r w:rsidR="0023646B" w:rsidRPr="001A61C6">
        <w:t xml:space="preserve"> which causes a </w:t>
      </w:r>
      <w:proofErr w:type="gramStart"/>
      <w:r w:rsidR="0023646B" w:rsidRPr="001A61C6">
        <w:t>p.R</w:t>
      </w:r>
      <w:proofErr w:type="gramEnd"/>
      <w:r w:rsidR="0023646B" w:rsidRPr="001A61C6">
        <w:t>139C amino acid substitution resulting in almost complete loss of enzymatic activity and protein stability in vitro.  Carriers of this allele ha</w:t>
      </w:r>
      <w:r w:rsidR="00EA6757" w:rsidRPr="001A61C6">
        <w:t xml:space="preserve">ve </w:t>
      </w:r>
      <w:r w:rsidR="00DA6375" w:rsidRPr="001A61C6">
        <w:t>elevated</w:t>
      </w:r>
      <w:r w:rsidRPr="001A61C6">
        <w:t xml:space="preserve"> DNA-TG levels </w:t>
      </w:r>
      <w:r w:rsidRPr="001A61C6">
        <w:fldChar w:fldCharType="begin">
          <w:fldData xml:space="preserve">PEVuZE5vdGU+PENpdGU+PEF1dGhvcj5Nb3JpeWFtYTwvQXV0aG9yPjxZZWFyPjIwMTY8L1llYXI+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</w:fldData>
        </w:fldChar>
      </w:r>
      <w:r w:rsidR="004F5706" w:rsidRPr="001A61C6">
        <w:instrText xml:space="preserve"> ADDIN EN.CITE </w:instrText>
      </w:r>
      <w:r w:rsidR="004F5706" w:rsidRPr="001A61C6">
        <w:fldChar w:fldCharType="begin">
          <w:fldData xml:space="preserve">PEVuZE5vdGU+PENpdGU+PEF1dGhvcj5Nb3JpeWFtYTwvQXV0aG9yPjxZZWFyPjIwMTY8L1llYXI+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12]</w:t>
      </w:r>
      <w:r w:rsidRPr="001A61C6">
        <w:fldChar w:fldCharType="end"/>
      </w:r>
      <w:r w:rsidR="00EA6757" w:rsidRPr="001A61C6">
        <w:t xml:space="preserve"> and severe </w:t>
      </w:r>
      <w:r w:rsidR="00C25BEB" w:rsidRPr="001A61C6">
        <w:t>myelosuppression</w:t>
      </w:r>
      <w:r w:rsidR="00EA6757" w:rsidRPr="001A61C6">
        <w:t xml:space="preserve">. </w:t>
      </w:r>
      <w:r w:rsidR="00DA6375" w:rsidRPr="001A61C6">
        <w:t>A</w:t>
      </w:r>
      <w:r w:rsidR="00EA6757" w:rsidRPr="001A61C6">
        <w:t>t standard maintenance doses</w:t>
      </w:r>
      <w:r w:rsidR="00C25BEB" w:rsidRPr="001A61C6">
        <w:t xml:space="preserve"> of mercaptopurine in ALL</w:t>
      </w:r>
      <w:r w:rsidR="00EA6757" w:rsidRPr="001A61C6">
        <w:t xml:space="preserve">, </w:t>
      </w:r>
      <w:r w:rsidR="00C25BEB" w:rsidRPr="001A61C6">
        <w:t xml:space="preserve">the risk of myelosuppression in carriers of the </w:t>
      </w:r>
      <w:r w:rsidR="00F04F7D" w:rsidRPr="001A61C6">
        <w:t>p. R</w:t>
      </w:r>
      <w:r w:rsidR="00C25BEB" w:rsidRPr="001A61C6">
        <w:t>139C variants is 14.5-fold higher than in wild-type individuals</w:t>
      </w:r>
      <w:r w:rsidR="00EA6757" w:rsidRPr="001A61C6">
        <w:t xml:space="preserve"> </w:t>
      </w:r>
      <w:r w:rsidR="00EA6757" w:rsidRPr="001A61C6">
        <w:fldChar w:fldCharType="begin">
          <w:fldData xml:space="preserve">PEVuZE5vdGU+PENpdGU+PEF1dGhvcj5DaGllbmd0aG9uZzwvQXV0aG9yPjxZZWFyPjIwMTY8L1ll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==
</w:fldData>
        </w:fldChar>
      </w:r>
      <w:r w:rsidR="004F5706" w:rsidRPr="001A61C6">
        <w:instrText xml:space="preserve"> ADDIN EN.CITE </w:instrText>
      </w:r>
      <w:r w:rsidR="004F5706" w:rsidRPr="001A61C6">
        <w:fldChar w:fldCharType="begin">
          <w:fldData xml:space="preserve">PEVuZE5vdGU+PENpdGU+PEF1dGhvcj5DaGllbmd0aG9uZzwvQXV0aG9yPjxZZWFyPjIwMTY8L1ll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==
</w:fldData>
        </w:fldChar>
      </w:r>
      <w:r w:rsidR="004F5706" w:rsidRPr="001A61C6">
        <w:instrText xml:space="preserve"> ADDIN EN.CITE.DATA </w:instrText>
      </w:r>
      <w:r w:rsidR="004F5706" w:rsidRPr="001A61C6">
        <w:fldChar w:fldCharType="end"/>
      </w:r>
      <w:r w:rsidR="00EA6757" w:rsidRPr="001A61C6">
        <w:fldChar w:fldCharType="separate"/>
      </w:r>
      <w:r w:rsidR="004F5706" w:rsidRPr="001A61C6">
        <w:rPr>
          <w:noProof/>
        </w:rPr>
        <w:t>[13]</w:t>
      </w:r>
      <w:r w:rsidR="00EA6757" w:rsidRPr="001A61C6">
        <w:fldChar w:fldCharType="end"/>
      </w:r>
      <w:r w:rsidR="00EA6757" w:rsidRPr="001A61C6">
        <w:t>. Indeed</w:t>
      </w:r>
      <w:r w:rsidR="00C25BEB" w:rsidRPr="001A61C6">
        <w:t>,</w:t>
      </w:r>
      <w:r w:rsidR="00EA6757" w:rsidRPr="001A61C6">
        <w:t xml:space="preserve"> in other paediatric ALL cohorts, individuals homozygous for</w:t>
      </w:r>
      <w:r w:rsidR="004F7C6C" w:rsidRPr="001A61C6">
        <w:t xml:space="preserve"> </w:t>
      </w:r>
      <w:proofErr w:type="gramStart"/>
      <w:r w:rsidR="004F7C6C" w:rsidRPr="001A61C6">
        <w:t>p.R</w:t>
      </w:r>
      <w:proofErr w:type="gramEnd"/>
      <w:r w:rsidR="004F7C6C" w:rsidRPr="001A61C6">
        <w:t>139C tolerated only 8% of the standard dose</w:t>
      </w:r>
      <w:r w:rsidR="00C25BEB" w:rsidRPr="001A61C6">
        <w:t>,</w:t>
      </w:r>
      <w:r w:rsidR="004F7C6C" w:rsidRPr="001A61C6">
        <w:t xml:space="preserve"> while the figure was 63% and 85% </w:t>
      </w:r>
      <w:r w:rsidR="006D5719" w:rsidRPr="001A61C6">
        <w:t>for heterozygous and wild-type</w:t>
      </w:r>
      <w:r w:rsidR="00C25BEB" w:rsidRPr="001A61C6">
        <w:t xml:space="preserve"> individuals,</w:t>
      </w:r>
      <w:r w:rsidR="006D5719" w:rsidRPr="001A61C6">
        <w:t xml:space="preserve"> respectively </w:t>
      </w:r>
      <w:r w:rsidR="006D5719" w:rsidRPr="001A61C6">
        <w:fldChar w:fldCharType="begin">
          <w:fldData xml:space="preserve">PEVuZE5vdGU+PENpdGU+PEF1dGhvcj5ZYW5nPC9BdXRob3I+PFllYXI+MjAxNTwvWWVhcj48UmVj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</w:fldData>
        </w:fldChar>
      </w:r>
      <w:r w:rsidR="004F5706" w:rsidRPr="001A61C6">
        <w:instrText xml:space="preserve"> ADDIN EN.CITE </w:instrText>
      </w:r>
      <w:r w:rsidR="004F5706" w:rsidRPr="001A61C6">
        <w:fldChar w:fldCharType="begin">
          <w:fldData xml:space="preserve">PEVuZE5vdGU+PENpdGU+PEF1dGhvcj5ZYW5nPC9BdXRob3I+PFllYXI+MjAxNTwvWWVhcj48UmVj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</w:fldData>
        </w:fldChar>
      </w:r>
      <w:r w:rsidR="004F5706" w:rsidRPr="001A61C6">
        <w:instrText xml:space="preserve"> ADDIN EN.CITE.DATA </w:instrText>
      </w:r>
      <w:r w:rsidR="004F5706" w:rsidRPr="001A61C6">
        <w:fldChar w:fldCharType="end"/>
      </w:r>
      <w:r w:rsidR="006D5719" w:rsidRPr="001A61C6">
        <w:fldChar w:fldCharType="separate"/>
      </w:r>
      <w:r w:rsidR="004F5706" w:rsidRPr="001A61C6">
        <w:rPr>
          <w:noProof/>
        </w:rPr>
        <w:t>[10]</w:t>
      </w:r>
      <w:r w:rsidR="006D5719" w:rsidRPr="001A61C6">
        <w:fldChar w:fldCharType="end"/>
      </w:r>
      <w:r w:rsidR="006D5719" w:rsidRPr="001A61C6">
        <w:t xml:space="preserve">. </w:t>
      </w:r>
    </w:p>
    <w:p w14:paraId="7882211F" w14:textId="77777777" w:rsidR="00C25BEB" w:rsidRPr="001A61C6" w:rsidRDefault="00C25BEB" w:rsidP="00B1417C">
      <w:pPr>
        <w:spacing w:after="0" w:line="22" w:lineRule="atLeast"/>
        <w:jc w:val="both"/>
      </w:pPr>
    </w:p>
    <w:p w14:paraId="07F1D5A4" w14:textId="5D745E53" w:rsidR="006D5719" w:rsidRPr="001A61C6" w:rsidRDefault="00C25BEB" w:rsidP="00B1417C">
      <w:pPr>
        <w:spacing w:after="0" w:line="22" w:lineRule="atLeast"/>
        <w:jc w:val="both"/>
      </w:pPr>
      <w:r w:rsidRPr="001A61C6">
        <w:t xml:space="preserve">The </w:t>
      </w:r>
      <w:proofErr w:type="gramStart"/>
      <w:r w:rsidR="006D5719" w:rsidRPr="001A61C6">
        <w:t>p.R</w:t>
      </w:r>
      <w:proofErr w:type="gramEnd"/>
      <w:r w:rsidR="006D5719" w:rsidRPr="001A61C6">
        <w:t xml:space="preserve">139C </w:t>
      </w:r>
      <w:r w:rsidRPr="001A61C6">
        <w:t xml:space="preserve">allele in NUDT15 </w:t>
      </w:r>
      <w:r w:rsidR="006D5719" w:rsidRPr="001A61C6">
        <w:t>is by far the most extensively studied and therefore provides the largest body of evidence for clinical implementation.</w:t>
      </w:r>
      <w:r w:rsidRPr="001A61C6">
        <w:t xml:space="preserve"> However, there are many other variants of differing frequencies in the NUDT15, for many of which we have no data on functional activity.  In order to overcome this limitation, a recent study </w:t>
      </w:r>
      <w:r w:rsidR="00FA315F" w:rsidRPr="001A61C6">
        <w:fldChar w:fldCharType="begin">
          <w:fldData xml:space="preserve">PEVuZE5vdGU+PENpdGU+PEF1dGhvcj5TdWl0ZXI8L0F1dGhvcj48WWVhcj4yMDIwPC9ZZWFyPjxS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</w:fldData>
        </w:fldChar>
      </w:r>
      <w:r w:rsidR="004F5706" w:rsidRPr="001A61C6">
        <w:instrText xml:space="preserve"> ADDIN EN.CITE </w:instrText>
      </w:r>
      <w:r w:rsidR="004F5706" w:rsidRPr="001A61C6">
        <w:fldChar w:fldCharType="begin">
          <w:fldData xml:space="preserve">PEVuZE5vdGU+PENpdGU+PEF1dGhvcj5TdWl0ZXI8L0F1dGhvcj48WWVhcj4yMDIwPC9ZZWFyPjxS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</w:fldData>
        </w:fldChar>
      </w:r>
      <w:r w:rsidR="004F5706" w:rsidRPr="001A61C6">
        <w:instrText xml:space="preserve"> ADDIN EN.CITE.DATA </w:instrText>
      </w:r>
      <w:r w:rsidR="004F5706" w:rsidRPr="001A61C6">
        <w:fldChar w:fldCharType="end"/>
      </w:r>
      <w:r w:rsidR="00FA315F" w:rsidRPr="001A61C6">
        <w:fldChar w:fldCharType="separate"/>
      </w:r>
      <w:r w:rsidR="004F5706" w:rsidRPr="001A61C6">
        <w:rPr>
          <w:noProof/>
        </w:rPr>
        <w:t>[14]</w:t>
      </w:r>
      <w:r w:rsidR="00FA315F" w:rsidRPr="001A61C6">
        <w:fldChar w:fldCharType="end"/>
      </w:r>
      <w:r w:rsidR="00FA315F" w:rsidRPr="001A61C6">
        <w:t xml:space="preserve"> </w:t>
      </w:r>
      <w:r w:rsidRPr="001A61C6">
        <w:t>use</w:t>
      </w:r>
      <w:r w:rsidR="009E0E9E" w:rsidRPr="001A61C6">
        <w:t>d</w:t>
      </w:r>
      <w:r w:rsidRPr="001A61C6">
        <w:t xml:space="preserve"> the technique of saturation mutagenesis to </w:t>
      </w:r>
      <w:r w:rsidR="009E0E9E" w:rsidRPr="001A61C6">
        <w:t xml:space="preserve">identify 54 residues where variants led to a loss of protein stability, and another 17 residues where variants altered NUDT15 activity without affecting protein stability.  As more patients have whole genome sequencing, the data generated by Yang and colleagues </w:t>
      </w:r>
      <w:r w:rsidR="00FA315F" w:rsidRPr="001A61C6">
        <w:fldChar w:fldCharType="begin">
          <w:fldData xml:space="preserve">PEVuZE5vdGU+PENpdGU+PEF1dGhvcj5TdWl0ZXI8L0F1dGhvcj48WWVhcj4yMDIwPC9ZZWFyPjxS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</w:fldData>
        </w:fldChar>
      </w:r>
      <w:r w:rsidR="004F5706" w:rsidRPr="001A61C6">
        <w:instrText xml:space="preserve"> ADDIN EN.CITE </w:instrText>
      </w:r>
      <w:r w:rsidR="004F5706" w:rsidRPr="001A61C6">
        <w:fldChar w:fldCharType="begin">
          <w:fldData xml:space="preserve">PEVuZE5vdGU+PENpdGU+PEF1dGhvcj5TdWl0ZXI8L0F1dGhvcj48WWVhcj4yMDIwPC9ZZWFyPjxS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</w:fldData>
        </w:fldChar>
      </w:r>
      <w:r w:rsidR="004F5706" w:rsidRPr="001A61C6">
        <w:instrText xml:space="preserve"> ADDIN EN.CITE.DATA </w:instrText>
      </w:r>
      <w:r w:rsidR="004F5706" w:rsidRPr="001A61C6">
        <w:fldChar w:fldCharType="end"/>
      </w:r>
      <w:r w:rsidR="00FA315F" w:rsidRPr="001A61C6">
        <w:fldChar w:fldCharType="separate"/>
      </w:r>
      <w:r w:rsidR="004F5706" w:rsidRPr="001A61C6">
        <w:rPr>
          <w:noProof/>
        </w:rPr>
        <w:t>[14]</w:t>
      </w:r>
      <w:r w:rsidR="00FA315F" w:rsidRPr="001A61C6">
        <w:fldChar w:fldCharType="end"/>
      </w:r>
      <w:r w:rsidR="00FA315F" w:rsidRPr="001A61C6">
        <w:t xml:space="preserve"> </w:t>
      </w:r>
      <w:r w:rsidR="009E0E9E" w:rsidRPr="001A61C6">
        <w:t xml:space="preserve">will become valuable in </w:t>
      </w:r>
      <w:proofErr w:type="gramStart"/>
      <w:r w:rsidR="009E0E9E" w:rsidRPr="001A61C6">
        <w:t>taking into account</w:t>
      </w:r>
      <w:proofErr w:type="gramEnd"/>
      <w:r w:rsidR="009E0E9E" w:rsidRPr="001A61C6">
        <w:t xml:space="preserve"> all potential variants which may affect enzyme activity and the need to individualise dose.  However</w:t>
      </w:r>
      <w:r w:rsidR="00F04F7D" w:rsidRPr="001A61C6">
        <w:t>,</w:t>
      </w:r>
      <w:r w:rsidR="009E0E9E" w:rsidRPr="001A61C6">
        <w:t xml:space="preserve"> the complexity of do</w:t>
      </w:r>
      <w:r w:rsidR="00936D51" w:rsidRPr="001A61C6">
        <w:t>s</w:t>
      </w:r>
      <w:r w:rsidR="009E0E9E" w:rsidRPr="001A61C6">
        <w:t>ing for individual patients should not be underestimated.</w:t>
      </w:r>
    </w:p>
    <w:p w14:paraId="06373040" w14:textId="54D1C5DA" w:rsidR="00176EF3" w:rsidRPr="001A61C6" w:rsidRDefault="00176EF3" w:rsidP="00B1417C">
      <w:pPr>
        <w:spacing w:after="0" w:line="22" w:lineRule="atLeast"/>
        <w:jc w:val="both"/>
      </w:pPr>
    </w:p>
    <w:p w14:paraId="307289B6" w14:textId="3B1DB4F1" w:rsidR="00176EF3" w:rsidRPr="001A61C6" w:rsidRDefault="006D5719" w:rsidP="00B1417C">
      <w:pPr>
        <w:spacing w:after="0" w:line="22" w:lineRule="atLeast"/>
        <w:jc w:val="both"/>
      </w:pPr>
      <w:r w:rsidRPr="001A61C6">
        <w:t xml:space="preserve">Whilst the influence of inherited </w:t>
      </w:r>
      <w:r w:rsidRPr="001A61C6">
        <w:rPr>
          <w:i/>
          <w:iCs/>
        </w:rPr>
        <w:t>TMPT</w:t>
      </w:r>
      <w:r w:rsidRPr="001A61C6">
        <w:t xml:space="preserve"> dysfunction on the risk of thiopurine</w:t>
      </w:r>
      <w:r w:rsidR="009E0E9E" w:rsidRPr="001A61C6">
        <w:t>-induced</w:t>
      </w:r>
      <w:r w:rsidRPr="001A61C6">
        <w:t xml:space="preserve"> intolerance is </w:t>
      </w:r>
      <w:r w:rsidR="009E0E9E" w:rsidRPr="001A61C6">
        <w:t>of greater importance in</w:t>
      </w:r>
      <w:r w:rsidRPr="001A61C6">
        <w:t xml:space="preserve"> individuals of European or African ancestry, </w:t>
      </w:r>
      <w:r w:rsidR="009E0E9E" w:rsidRPr="001A61C6">
        <w:rPr>
          <w:i/>
          <w:iCs/>
        </w:rPr>
        <w:t>NUDT15</w:t>
      </w:r>
      <w:r w:rsidR="009E0E9E" w:rsidRPr="001A61C6">
        <w:t xml:space="preserve"> </w:t>
      </w:r>
      <w:r w:rsidRPr="001A61C6">
        <w:t xml:space="preserve">risk alleles </w:t>
      </w:r>
      <w:r w:rsidR="009E0E9E" w:rsidRPr="001A61C6">
        <w:t xml:space="preserve">seem to be more important in </w:t>
      </w:r>
      <w:r w:rsidRPr="001A61C6">
        <w:t>those of Asian and Hispanic ethnicity.</w:t>
      </w:r>
      <w:r w:rsidR="009E0E9E" w:rsidRPr="001A61C6">
        <w:t xml:space="preserve">  </w:t>
      </w:r>
      <w:r w:rsidR="00D579C8" w:rsidRPr="001A61C6">
        <w:t xml:space="preserve">Reports of individuals who are intermediate metabolisers for both TPMT and NUDT15 have been reported (compound intermediate metabolisers).   The two genes are independent of each other and the incidence of </w:t>
      </w:r>
      <w:r w:rsidR="000D592D" w:rsidRPr="001A61C6">
        <w:t xml:space="preserve">carriers of reduced function alleles of both will depend on population admixture.  </w:t>
      </w:r>
      <w:r w:rsidR="00D579C8" w:rsidRPr="001A61C6">
        <w:t xml:space="preserve"> </w:t>
      </w:r>
      <w:r w:rsidR="000D592D" w:rsidRPr="001A61C6">
        <w:t>Therefore</w:t>
      </w:r>
      <w:r w:rsidR="009E0E9E" w:rsidRPr="001A61C6">
        <w:t xml:space="preserve">, in the individualisation of 6-MP dose in the </w:t>
      </w:r>
      <w:r w:rsidR="009E0E9E" w:rsidRPr="001A61C6">
        <w:lastRenderedPageBreak/>
        <w:t xml:space="preserve">future, both genes should </w:t>
      </w:r>
      <w:r w:rsidR="00F04F7D" w:rsidRPr="001A61C6">
        <w:t xml:space="preserve">be </w:t>
      </w:r>
      <w:r w:rsidR="009E0E9E" w:rsidRPr="001A61C6">
        <w:t>evaluated irrespective of ethnicity</w:t>
      </w:r>
      <w:r w:rsidR="000D592D" w:rsidRPr="001A61C6">
        <w:t xml:space="preserve"> </w:t>
      </w:r>
      <w:r w:rsidR="00E4420C" w:rsidRPr="001A61C6">
        <w:t xml:space="preserve">as highlighted by the recent CPIC guideline </w:t>
      </w:r>
      <w:r w:rsidR="000D592D" w:rsidRPr="001A61C6">
        <w:fldChar w:fldCharType="begin">
          <w:fldData xml:space="preserve">PEVuZE5vdGU+PENpdGU+PEF1dGhvcj5SZWxsaW5nPC9BdXRob3I+PFllYXI+MjAxOTwvWWVhcj48
UmVjTnVtPjQ0OTwvUmVjTnVtPjxEaXNwbGF5VGV4dD5bN108L0Rpc3BsYXlUZXh0PjxyZWNvcmQ+
PHJlYy1udW1iZXI+NDQ5PC9yZWMtbnVtYmVyPjxmb3JlaWduLWtleXM+PGtleSBhcHA9IkVOIiBk
Yi1pZD0iZXN0cncwNXZ0d2FwcnplZWZ0bDVmZGZxenRmemZ0c3hmdHZ3IiB0aW1lc3RhbXA9IjE1
Njk1OTMwMzUiPjQ0OT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004F5706" w:rsidRPr="001A61C6">
        <w:instrText xml:space="preserve"> ADDIN EN.CITE </w:instrText>
      </w:r>
      <w:r w:rsidR="004F5706" w:rsidRPr="001A61C6">
        <w:fldChar w:fldCharType="begin">
          <w:fldData xml:space="preserve">PEVuZE5vdGU+PENpdGU+PEF1dGhvcj5SZWxsaW5nPC9BdXRob3I+PFllYXI+MjAxOTwvWWVhcj48
UmVjTnVtPjQ0OTwvUmVjTnVtPjxEaXNwbGF5VGV4dD5bN108L0Rpc3BsYXlUZXh0PjxyZWNvcmQ+
PHJlYy1udW1iZXI+NDQ5PC9yZWMtbnVtYmVyPjxmb3JlaWduLWtleXM+PGtleSBhcHA9IkVOIiBk
Yi1pZD0iZXN0cncwNXZ0d2FwcnplZWZ0bDVmZGZxenRmemZ0c3hmdHZ3IiB0aW1lc3RhbXA9IjE1
Njk1OTMwMzUiPjQ0OT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004F5706" w:rsidRPr="001A61C6">
        <w:instrText xml:space="preserve"> ADDIN EN.CITE.DATA </w:instrText>
      </w:r>
      <w:r w:rsidR="004F5706" w:rsidRPr="001A61C6">
        <w:fldChar w:fldCharType="end"/>
      </w:r>
      <w:r w:rsidR="000D592D" w:rsidRPr="001A61C6">
        <w:fldChar w:fldCharType="separate"/>
      </w:r>
      <w:r w:rsidR="004F5706" w:rsidRPr="001A61C6">
        <w:rPr>
          <w:noProof/>
        </w:rPr>
        <w:t>[7]</w:t>
      </w:r>
      <w:r w:rsidR="000D592D" w:rsidRPr="001A61C6">
        <w:fldChar w:fldCharType="end"/>
      </w:r>
      <w:r w:rsidR="009E0E9E" w:rsidRPr="001A61C6">
        <w:t>.</w:t>
      </w:r>
    </w:p>
    <w:p w14:paraId="39C28718" w14:textId="77777777" w:rsidR="00176EF3" w:rsidRPr="001A61C6" w:rsidRDefault="00176EF3" w:rsidP="00B1417C">
      <w:pPr>
        <w:spacing w:after="0" w:line="22" w:lineRule="atLeast"/>
        <w:jc w:val="both"/>
      </w:pPr>
    </w:p>
    <w:p w14:paraId="7CD7AB12" w14:textId="6FEE0E0B" w:rsidR="00720E19" w:rsidRPr="001A61C6" w:rsidRDefault="0068256D" w:rsidP="00B1417C">
      <w:pPr>
        <w:spacing w:line="22" w:lineRule="atLeast"/>
        <w:jc w:val="both"/>
        <w:rPr>
          <w:rFonts w:cstheme="minorHAnsi"/>
          <w:b/>
          <w:u w:val="single"/>
        </w:rPr>
      </w:pPr>
      <w:r w:rsidRPr="001A61C6">
        <w:rPr>
          <w:rFonts w:cstheme="minorHAnsi"/>
          <w:b/>
          <w:u w:val="single"/>
        </w:rPr>
        <w:t>2.</w:t>
      </w:r>
      <w:r w:rsidR="00F04F7D" w:rsidRPr="001A61C6">
        <w:rPr>
          <w:rFonts w:cstheme="minorHAnsi"/>
          <w:b/>
          <w:u w:val="single"/>
        </w:rPr>
        <w:t>2</w:t>
      </w:r>
      <w:r w:rsidRPr="001A61C6">
        <w:rPr>
          <w:rFonts w:cstheme="minorHAnsi"/>
          <w:b/>
          <w:u w:val="single"/>
        </w:rPr>
        <w:t xml:space="preserve"> </w:t>
      </w:r>
      <w:r w:rsidR="00720E19" w:rsidRPr="001A61C6">
        <w:rPr>
          <w:rFonts w:cstheme="minorHAnsi"/>
          <w:b/>
          <w:i/>
          <w:u w:val="single"/>
        </w:rPr>
        <w:t>DPYD</w:t>
      </w:r>
      <w:r w:rsidR="00FC39F4" w:rsidRPr="001A61C6">
        <w:rPr>
          <w:rFonts w:cstheme="minorHAnsi"/>
          <w:b/>
          <w:u w:val="single"/>
        </w:rPr>
        <w:t xml:space="preserve"> and </w:t>
      </w:r>
      <w:r w:rsidRPr="001A61C6">
        <w:rPr>
          <w:rFonts w:cstheme="minorHAnsi"/>
          <w:b/>
          <w:u w:val="single"/>
        </w:rPr>
        <w:t>F</w:t>
      </w:r>
      <w:r w:rsidR="00FC39F4" w:rsidRPr="001A61C6">
        <w:rPr>
          <w:rFonts w:cstheme="minorHAnsi"/>
          <w:b/>
          <w:u w:val="single"/>
        </w:rPr>
        <w:t>lu</w:t>
      </w:r>
      <w:r w:rsidRPr="001A61C6">
        <w:rPr>
          <w:rFonts w:cstheme="minorHAnsi"/>
          <w:b/>
          <w:u w:val="single"/>
        </w:rPr>
        <w:t>o</w:t>
      </w:r>
      <w:r w:rsidR="00FC39F4" w:rsidRPr="001A61C6">
        <w:rPr>
          <w:rFonts w:cstheme="minorHAnsi"/>
          <w:b/>
          <w:u w:val="single"/>
        </w:rPr>
        <w:t>ropyrimidines</w:t>
      </w:r>
    </w:p>
    <w:p w14:paraId="744A8FFF" w14:textId="4D72414A" w:rsidR="009C2C45" w:rsidRPr="001A61C6" w:rsidRDefault="00720E19" w:rsidP="00B1417C">
      <w:pPr>
        <w:spacing w:line="22" w:lineRule="atLeast"/>
        <w:jc w:val="both"/>
        <w:rPr>
          <w:rFonts w:cstheme="minorHAnsi"/>
        </w:rPr>
      </w:pPr>
      <w:r w:rsidRPr="001A61C6">
        <w:rPr>
          <w:rFonts w:cstheme="minorHAnsi"/>
        </w:rPr>
        <w:t xml:space="preserve">The fluoropyrimidines, </w:t>
      </w:r>
      <w:hyperlink r:id="rId8" w:history="1">
        <w:r w:rsidRPr="001A61C6">
          <w:rPr>
            <w:rStyle w:val="Hyperlink"/>
            <w:rFonts w:cstheme="minorHAnsi"/>
          </w:rPr>
          <w:t>5-fluorouracil</w:t>
        </w:r>
      </w:hyperlink>
      <w:r w:rsidRPr="001A61C6">
        <w:rPr>
          <w:rFonts w:cstheme="minorHAnsi"/>
        </w:rPr>
        <w:t xml:space="preserve"> (5-FU) and its oral prodrugs, capecitabine and tegafur, are indicated </w:t>
      </w:r>
      <w:r w:rsidR="009C2C45" w:rsidRPr="001A61C6">
        <w:rPr>
          <w:rFonts w:cstheme="minorHAnsi"/>
        </w:rPr>
        <w:t xml:space="preserve">for </w:t>
      </w:r>
      <w:r w:rsidRPr="001A61C6">
        <w:rPr>
          <w:rFonts w:cstheme="minorHAnsi"/>
        </w:rPr>
        <w:t xml:space="preserve">the treatment of colorectal cancer, breast cancer, and other gastro-intestinal tract cancers.  5-FU has a narrow therapeutic index and, although generally tolerated, 10-30% of patients develop severe (grade ≥3) toxicity that can result in </w:t>
      </w:r>
      <w:r w:rsidR="009E0E9E" w:rsidRPr="001A61C6">
        <w:rPr>
          <w:rFonts w:cstheme="minorHAnsi"/>
        </w:rPr>
        <w:t xml:space="preserve">prolonged </w:t>
      </w:r>
      <w:r w:rsidRPr="001A61C6">
        <w:rPr>
          <w:rFonts w:cstheme="minorHAnsi"/>
        </w:rPr>
        <w:t>hospitalisatio</w:t>
      </w:r>
      <w:r w:rsidR="00F04F7D" w:rsidRPr="001A61C6">
        <w:rPr>
          <w:rFonts w:cstheme="minorHAnsi"/>
        </w:rPr>
        <w:t>n</w:t>
      </w:r>
      <w:r w:rsidRPr="001A61C6">
        <w:rPr>
          <w:rFonts w:cstheme="minorHAnsi"/>
        </w:rPr>
        <w:t xml:space="preserve">s, or death in 0.5-1% of patients </w:t>
      </w:r>
      <w:r w:rsidRPr="001A61C6">
        <w:rPr>
          <w:rFonts w:cstheme="minorHAnsi"/>
        </w:rPr>
        <w:fldChar w:fldCharType="begin">
          <w:fldData xml:space="preserve">PEVuZE5vdGU+PENpdGU+PEF1dGhvcj5MZXZ5PC9BdXRob3I+PFllYXI+MTk5ODwvWWVhcj48UmVj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1MzctNDE8L3Bh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NzMwLTk8L3BhZ2VzPjx2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4xNjM5LTUw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MZXZ5PC9BdXRob3I+PFllYXI+MTk5ODwvWWVhcj48UmVj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1MzctNDE8L3Bh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NzMwLTk8L3BhZ2VzPjx2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4xNjM5LTUw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5-17]</w:t>
      </w:r>
      <w:r w:rsidRPr="001A61C6">
        <w:rPr>
          <w:rFonts w:cstheme="minorHAnsi"/>
        </w:rPr>
        <w:fldChar w:fldCharType="end"/>
      </w:r>
      <w:r w:rsidRPr="001A61C6">
        <w:rPr>
          <w:rFonts w:cstheme="minorHAnsi"/>
        </w:rPr>
        <w:t>.  Fluoropyrimidine</w:t>
      </w:r>
      <w:r w:rsidR="00B77FE7" w:rsidRPr="001A61C6">
        <w:rPr>
          <w:rFonts w:cstheme="minorHAnsi"/>
        </w:rPr>
        <w:t xml:space="preserve"> adverse events include neutrop</w:t>
      </w:r>
      <w:r w:rsidRPr="001A61C6">
        <w:rPr>
          <w:rFonts w:cstheme="minorHAnsi"/>
        </w:rPr>
        <w:t xml:space="preserve">enia, diarrhoea, stomatitis and hand-foot syndrome </w:t>
      </w:r>
      <w:r w:rsidRPr="001A61C6">
        <w:rPr>
          <w:rFonts w:cstheme="minorHAnsi"/>
        </w:rPr>
        <w:fldChar w:fldCharType="begin">
          <w:fldData xml:space="preserve">PEVuZE5vdGU+PENpdGU+PEF1dGhvcj5Gcm9laGxpY2g8L0F1dGhvcj48WWVhcj4yMDE1PC9ZZWFy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cGFnZXM+NzMwLTk8L3BhZ2VzPjx2b2x1bWU+MTM2PC92b2x1bWU+PG51bWJlcj4z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Gcm9laGxpY2g8L0F1dGhvcj48WWVhcj4yMDE1PC9ZZWFy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cGFnZXM+NzMwLTk8L3BhZ2VzPjx2b2x1bWU+MTM2PC92b2x1bWU+PG51bWJlcj4z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6]</w:t>
      </w:r>
      <w:r w:rsidRPr="001A61C6">
        <w:rPr>
          <w:rFonts w:cstheme="minorHAnsi"/>
        </w:rPr>
        <w:fldChar w:fldCharType="end"/>
      </w:r>
      <w:r w:rsidRPr="001A61C6">
        <w:rPr>
          <w:rFonts w:cstheme="minorHAnsi"/>
        </w:rPr>
        <w:t xml:space="preserve">.  </w:t>
      </w:r>
    </w:p>
    <w:p w14:paraId="0601D200" w14:textId="796027FF" w:rsidR="00DE605D" w:rsidRPr="001A61C6" w:rsidRDefault="00720E19" w:rsidP="00B1417C">
      <w:pPr>
        <w:spacing w:line="22" w:lineRule="atLeast"/>
        <w:jc w:val="both"/>
        <w:rPr>
          <w:rFonts w:cstheme="minorHAnsi"/>
        </w:rPr>
      </w:pPr>
      <w:r w:rsidRPr="001A61C6">
        <w:rPr>
          <w:rFonts w:cstheme="minorHAnsi"/>
        </w:rPr>
        <w:t xml:space="preserve">The rate-limiting enzyme </w:t>
      </w:r>
      <w:r w:rsidR="009C2C45" w:rsidRPr="001A61C6">
        <w:rPr>
          <w:rFonts w:cstheme="minorHAnsi"/>
        </w:rPr>
        <w:t xml:space="preserve">for </w:t>
      </w:r>
      <w:r w:rsidRPr="001A61C6">
        <w:rPr>
          <w:rFonts w:cstheme="minorHAnsi"/>
        </w:rPr>
        <w:t xml:space="preserve">5-FU catabolism is </w:t>
      </w:r>
      <w:proofErr w:type="spellStart"/>
      <w:r w:rsidRPr="001A61C6">
        <w:rPr>
          <w:rFonts w:cstheme="minorHAnsi"/>
        </w:rPr>
        <w:t>dihydropyrimidine</w:t>
      </w:r>
      <w:proofErr w:type="spellEnd"/>
      <w:r w:rsidRPr="001A61C6">
        <w:rPr>
          <w:rFonts w:cstheme="minorHAnsi"/>
        </w:rPr>
        <w:t xml:space="preserve"> dehydrogenase (</w:t>
      </w:r>
      <w:hyperlink r:id="rId9" w:history="1">
        <w:r w:rsidRPr="001A61C6">
          <w:rPr>
            <w:rStyle w:val="Hyperlink"/>
            <w:rFonts w:cstheme="minorHAnsi"/>
          </w:rPr>
          <w:t>DP</w:t>
        </w:r>
        <w:r w:rsidR="000956BD" w:rsidRPr="001A61C6">
          <w:rPr>
            <w:rStyle w:val="Hyperlink"/>
            <w:rFonts w:cstheme="minorHAnsi"/>
          </w:rPr>
          <w:t>Y</w:t>
        </w:r>
        <w:r w:rsidRPr="001A61C6">
          <w:rPr>
            <w:rStyle w:val="Hyperlink"/>
            <w:rFonts w:cstheme="minorHAnsi"/>
          </w:rPr>
          <w:t>D</w:t>
        </w:r>
      </w:hyperlink>
      <w:r w:rsidR="00CE2FBE" w:rsidRPr="001A61C6">
        <w:rPr>
          <w:rFonts w:cstheme="minorHAnsi"/>
        </w:rPr>
        <w:t>)</w:t>
      </w:r>
      <w:r w:rsidRPr="001A61C6">
        <w:rPr>
          <w:rFonts w:cstheme="minorHAnsi"/>
        </w:rPr>
        <w:t xml:space="preserve">, encoded by </w:t>
      </w:r>
      <w:r w:rsidR="000956BD" w:rsidRPr="001A61C6">
        <w:rPr>
          <w:rFonts w:cstheme="minorHAnsi"/>
          <w:iCs/>
        </w:rPr>
        <w:t>a gene</w:t>
      </w:r>
      <w:r w:rsidR="000956BD" w:rsidRPr="001A61C6">
        <w:rPr>
          <w:rFonts w:cstheme="minorHAnsi"/>
          <w:i/>
        </w:rPr>
        <w:t xml:space="preserve"> </w:t>
      </w:r>
      <w:r w:rsidR="000956BD" w:rsidRPr="001A61C6">
        <w:rPr>
          <w:rFonts w:cstheme="minorHAnsi"/>
          <w:iCs/>
        </w:rPr>
        <w:t>located on the short arm of chromosome 1</w:t>
      </w:r>
      <w:r w:rsidRPr="001A61C6">
        <w:rPr>
          <w:rFonts w:cstheme="minorHAnsi"/>
        </w:rPr>
        <w:t xml:space="preserve">), </w:t>
      </w:r>
      <w:r w:rsidR="009C2C45" w:rsidRPr="001A61C6">
        <w:rPr>
          <w:rFonts w:cstheme="minorHAnsi"/>
        </w:rPr>
        <w:t xml:space="preserve">a phase I enzyme, </w:t>
      </w:r>
      <w:r w:rsidRPr="001A61C6">
        <w:rPr>
          <w:rFonts w:cstheme="minorHAnsi"/>
        </w:rPr>
        <w:t xml:space="preserve">which metabolises ~80% of 5-FU into non-cytotoxic </w:t>
      </w:r>
      <w:proofErr w:type="spellStart"/>
      <w:r w:rsidRPr="001A61C6">
        <w:rPr>
          <w:rFonts w:cstheme="minorHAnsi"/>
        </w:rPr>
        <w:t>dihydrofluorouracil</w:t>
      </w:r>
      <w:proofErr w:type="spellEnd"/>
      <w:r w:rsidRPr="001A61C6">
        <w:rPr>
          <w:rFonts w:cstheme="minorHAnsi"/>
        </w:rPr>
        <w:t xml:space="preserve"> (DHFU) </w:t>
      </w:r>
      <w:r w:rsidRPr="001A61C6">
        <w:rPr>
          <w:rFonts w:cstheme="minorHAnsi"/>
        </w:rPr>
        <w:fldChar w:fldCharType="begin"/>
      </w:r>
      <w:r w:rsidR="004F5706" w:rsidRPr="001A61C6">
        <w:rPr>
          <w:rFonts w:cstheme="minorHAnsi"/>
        </w:rPr>
        <w:instrText xml:space="preserve"> ADDIN EN.CITE &lt;EndNote&gt;&lt;Cite&gt;&lt;Author&gt;Wigle&lt;/Author&gt;&lt;Year&gt;2019&lt;/Year&gt;&lt;RecNum&gt;36&lt;/RecNum&gt;&lt;DisplayText&gt;[18]&lt;/DisplayText&gt;&lt;record&gt;&lt;rec-number&gt;36&lt;/rec-number&gt;&lt;foreign-keys&gt;&lt;key app="EN" db-id="wd5spvawe2zdeme9t0npd2aewtwzsxzxa5xe" timestamp="1574463869"&gt;36&lt;/key&gt;&lt;/foreign-keys&gt;&lt;ref-type name="Journal Article"&gt;17&lt;/ref-type&gt;&lt;contributors&gt;&lt;authors&gt;&lt;author&gt;Wigle, Theodore J.&lt;/author&gt;&lt;author&gt;Tsvetkova, Elena V.&lt;/author&gt;&lt;author&gt;Welch, Stephen A.&lt;/author&gt;&lt;author&gt;Kim, Richard B.&lt;/author&gt;&lt;/authors&gt;&lt;/contributors&gt;&lt;titles&gt;&lt;title&gt;DPYD and Fluorouracil-Based Chemotherapy: Mini Review and Case Report&lt;/title&gt;&lt;secondary-title&gt;Pharmaceutics&lt;/secondary-title&gt;&lt;alt-title&gt;Pharmaceutics&lt;/alt-title&gt;&lt;/titles&gt;&lt;periodical&gt;&lt;full-title&gt;Pharmaceutics&lt;/full-title&gt;&lt;abbr-1&gt;Pharmaceutics&lt;/abbr-1&gt;&lt;/periodical&gt;&lt;alt-periodical&gt;&lt;full-title&gt;Pharmaceutics&lt;/full-title&gt;&lt;abbr-1&gt;Pharmaceutics&lt;/abbr-1&gt;&lt;/alt-periodical&gt;&lt;pages&gt;199&lt;/pages&gt;&lt;volume&gt;11&lt;/volume&gt;&lt;number&gt;5&lt;/number&gt;&lt;keywords&gt;&lt;keyword&gt;5-fluorouracil&lt;/keyword&gt;&lt;keyword&gt;DPYD&lt;/keyword&gt;&lt;keyword&gt;dihydropyrimidine dehydrogenase&lt;/keyword&gt;&lt;keyword&gt;fluoropyrimidine&lt;/keyword&gt;&lt;keyword&gt;orthotopic liver transplant&lt;/keyword&gt;&lt;keyword&gt;therapeutic drug monitoring&lt;/keyword&gt;&lt;/keywords&gt;&lt;dates&gt;&lt;year&gt;2019&lt;/year&gt;&lt;/dates&gt;&lt;publisher&gt;MDPI&lt;/publisher&gt;&lt;isbn&gt;1999-4923&lt;/isbn&gt;&lt;accession-num&gt;31052357&lt;/accession-num&gt;&lt;urls&gt;&lt;related-urls&gt;&lt;url&gt;https://www.ncbi.nlm.nih.gov/pubmed/31052357&lt;/url&gt;&lt;url&gt;https://www.ncbi.nlm.nih.gov/pmc/articles/PMC6572291/&lt;/url&gt;&lt;/related-urls&gt;&lt;/urls&gt;&lt;electronic-resource-num&gt;10.3390/pharmaceutics11050199&lt;/electronic-resource-num&gt;&lt;remote-database-name&gt;PubMed&lt;/remote-database-name&gt;&lt;language&gt;eng&lt;/language&gt;&lt;/record&gt;&lt;/Cite&gt;&lt;/EndNote&gt;</w:instrText>
      </w:r>
      <w:r w:rsidRPr="001A61C6">
        <w:rPr>
          <w:rFonts w:cstheme="minorHAnsi"/>
        </w:rPr>
        <w:fldChar w:fldCharType="separate"/>
      </w:r>
      <w:r w:rsidR="004F5706" w:rsidRPr="001A61C6">
        <w:rPr>
          <w:rFonts w:cstheme="minorHAnsi"/>
          <w:noProof/>
        </w:rPr>
        <w:t>[18]</w:t>
      </w:r>
      <w:r w:rsidRPr="001A61C6">
        <w:rPr>
          <w:rFonts w:cstheme="minorHAnsi"/>
        </w:rPr>
        <w:fldChar w:fldCharType="end"/>
      </w:r>
      <w:r w:rsidRPr="001A61C6">
        <w:rPr>
          <w:rFonts w:cstheme="minorHAnsi"/>
        </w:rPr>
        <w:t xml:space="preserve">.  </w:t>
      </w:r>
      <w:r w:rsidR="000E291C" w:rsidRPr="001A61C6">
        <w:rPr>
          <w:rFonts w:cstheme="minorHAnsi"/>
        </w:rPr>
        <w:t>A</w:t>
      </w:r>
      <w:r w:rsidRPr="001A61C6">
        <w:rPr>
          <w:rFonts w:cstheme="minorHAnsi"/>
        </w:rPr>
        <w:t>ssays to determine DP</w:t>
      </w:r>
      <w:r w:rsidR="000956BD" w:rsidRPr="001A61C6">
        <w:rPr>
          <w:rFonts w:cstheme="minorHAnsi"/>
        </w:rPr>
        <w:t>Y</w:t>
      </w:r>
      <w:r w:rsidRPr="001A61C6">
        <w:rPr>
          <w:rFonts w:cstheme="minorHAnsi"/>
        </w:rPr>
        <w:t xml:space="preserve">D enzymatic activity in </w:t>
      </w:r>
      <w:r w:rsidRPr="001A61C6">
        <w:rPr>
          <w:rFonts w:cstheme="minorHAnsi"/>
          <w:color w:val="231F20"/>
        </w:rPr>
        <w:t>peripheral blood mononuclear cells (PBMCs) have been developed.  DP</w:t>
      </w:r>
      <w:r w:rsidR="000956BD" w:rsidRPr="001A61C6">
        <w:rPr>
          <w:rFonts w:cstheme="minorHAnsi"/>
          <w:color w:val="231F20"/>
        </w:rPr>
        <w:t>Y</w:t>
      </w:r>
      <w:r w:rsidRPr="001A61C6">
        <w:rPr>
          <w:rFonts w:cstheme="minorHAnsi"/>
          <w:color w:val="231F20"/>
        </w:rPr>
        <w:t>D phenotyp</w:t>
      </w:r>
      <w:r w:rsidR="000E291C" w:rsidRPr="001A61C6">
        <w:rPr>
          <w:rFonts w:cstheme="minorHAnsi"/>
          <w:color w:val="231F20"/>
        </w:rPr>
        <w:t>e</w:t>
      </w:r>
      <w:r w:rsidRPr="001A61C6">
        <w:rPr>
          <w:rFonts w:cstheme="minorHAnsi"/>
          <w:color w:val="231F20"/>
        </w:rPr>
        <w:t xml:space="preserve"> can also be determined by the dihydrouracil/uracil (UH</w:t>
      </w:r>
      <w:r w:rsidRPr="001A61C6">
        <w:rPr>
          <w:rFonts w:cstheme="minorHAnsi"/>
          <w:color w:val="231F20"/>
          <w:vertAlign w:val="subscript"/>
        </w:rPr>
        <w:t>2</w:t>
      </w:r>
      <w:r w:rsidRPr="001A61C6">
        <w:rPr>
          <w:rFonts w:cstheme="minorHAnsi"/>
          <w:color w:val="231F20"/>
        </w:rPr>
        <w:t xml:space="preserve">/U) plasma ratio or </w:t>
      </w:r>
      <w:r w:rsidR="000E291C" w:rsidRPr="001A61C6">
        <w:rPr>
          <w:rFonts w:cstheme="minorHAnsi"/>
          <w:color w:val="231F20"/>
        </w:rPr>
        <w:t xml:space="preserve">the </w:t>
      </w:r>
      <w:r w:rsidRPr="001A61C6">
        <w:rPr>
          <w:rFonts w:cstheme="minorHAnsi"/>
          <w:color w:val="231F20"/>
        </w:rPr>
        <w:t xml:space="preserve">uracil loading test </w:t>
      </w:r>
      <w:r w:rsidRPr="001A61C6">
        <w:rPr>
          <w:rFonts w:cstheme="minorHAnsi"/>
          <w:color w:val="231F20"/>
        </w:rPr>
        <w:fldChar w:fldCharType="begin">
          <w:fldData xml:space="preserve">PEVuZE5vdGU+PENpdGU+PEF1dGhvcj5XaWdsZTwvQXV0aG9yPjxZZWFyPjIwMTk8L1llYXI+PFJl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</w:fldData>
        </w:fldChar>
      </w:r>
      <w:r w:rsidR="004F5706" w:rsidRPr="001A61C6">
        <w:rPr>
          <w:rFonts w:cstheme="minorHAnsi"/>
          <w:color w:val="231F20"/>
        </w:rPr>
        <w:instrText xml:space="preserve"> ADDIN EN.CITE </w:instrText>
      </w:r>
      <w:r w:rsidR="004F5706" w:rsidRPr="001A61C6">
        <w:rPr>
          <w:rFonts w:cstheme="minorHAnsi"/>
          <w:color w:val="231F20"/>
        </w:rPr>
        <w:fldChar w:fldCharType="begin">
          <w:fldData xml:space="preserve">PEVuZE5vdGU+PENpdGU+PEF1dGhvcj5XaWdsZTwvQXV0aG9yPjxZZWFyPjIwMTk8L1llYXI+PFJl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</w:fldData>
        </w:fldChar>
      </w:r>
      <w:r w:rsidR="004F5706" w:rsidRPr="001A61C6">
        <w:rPr>
          <w:rFonts w:cstheme="minorHAnsi"/>
          <w:color w:val="231F20"/>
        </w:rPr>
        <w:instrText xml:space="preserve"> ADDIN EN.CITE.DATA </w:instrText>
      </w:r>
      <w:r w:rsidR="004F5706" w:rsidRPr="001A61C6">
        <w:rPr>
          <w:rFonts w:cstheme="minorHAnsi"/>
          <w:color w:val="231F20"/>
        </w:rPr>
      </w:r>
      <w:r w:rsidR="004F5706" w:rsidRPr="001A61C6">
        <w:rPr>
          <w:rFonts w:cstheme="minorHAnsi"/>
          <w:color w:val="231F20"/>
        </w:rPr>
        <w:fldChar w:fldCharType="end"/>
      </w:r>
      <w:r w:rsidRPr="001A61C6">
        <w:rPr>
          <w:rFonts w:cstheme="minorHAnsi"/>
          <w:color w:val="231F20"/>
        </w:rPr>
      </w:r>
      <w:r w:rsidRPr="001A61C6">
        <w:rPr>
          <w:rFonts w:cstheme="minorHAnsi"/>
          <w:color w:val="231F20"/>
        </w:rPr>
        <w:fldChar w:fldCharType="separate"/>
      </w:r>
      <w:r w:rsidR="004F5706" w:rsidRPr="001A61C6">
        <w:rPr>
          <w:rFonts w:cstheme="minorHAnsi"/>
          <w:noProof/>
          <w:color w:val="231F20"/>
        </w:rPr>
        <w:t>[18, 19]</w:t>
      </w:r>
      <w:r w:rsidRPr="001A61C6">
        <w:rPr>
          <w:rFonts w:cstheme="minorHAnsi"/>
          <w:color w:val="231F20"/>
        </w:rPr>
        <w:fldChar w:fldCharType="end"/>
      </w:r>
      <w:r w:rsidRPr="001A61C6">
        <w:rPr>
          <w:rFonts w:cstheme="minorHAnsi"/>
          <w:color w:val="231F20"/>
        </w:rPr>
        <w:t xml:space="preserve">.  </w:t>
      </w:r>
      <w:r w:rsidRPr="001A61C6">
        <w:rPr>
          <w:rFonts w:cstheme="minorHAnsi"/>
        </w:rPr>
        <w:t>DP</w:t>
      </w:r>
      <w:r w:rsidR="000956BD" w:rsidRPr="001A61C6">
        <w:rPr>
          <w:rFonts w:cstheme="minorHAnsi"/>
        </w:rPr>
        <w:t>Y</w:t>
      </w:r>
      <w:r w:rsidRPr="001A61C6">
        <w:rPr>
          <w:rFonts w:cstheme="minorHAnsi"/>
        </w:rPr>
        <w:t xml:space="preserve">D activity follows a normal distribution </w:t>
      </w:r>
      <w:r w:rsidRPr="001A61C6">
        <w:rPr>
          <w:rFonts w:cstheme="minorHAnsi"/>
        </w:rPr>
        <w:fldChar w:fldCharType="begin">
          <w:fldData xml:space="preserve">PEVuZE5vdGU+PENpdGU+PEF1dGhvcj5FdGllbm5lPC9BdXRob3I+PFllYXI+MTk5NDwvWWVhcj48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yNDgtNTM8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FdGllbm5lPC9BdXRob3I+PFllYXI+MTk5NDwvWWVhcj48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yNDgtNTM8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20]</w:t>
      </w:r>
      <w:r w:rsidRPr="001A61C6">
        <w:rPr>
          <w:rFonts w:cstheme="minorHAnsi"/>
        </w:rPr>
        <w:fldChar w:fldCharType="end"/>
      </w:r>
      <w:r w:rsidRPr="001A61C6">
        <w:rPr>
          <w:rFonts w:cstheme="minorHAnsi"/>
        </w:rPr>
        <w:t>; approximately 3-8% of patients, depend</w:t>
      </w:r>
      <w:r w:rsidR="000E291C" w:rsidRPr="001A61C6">
        <w:rPr>
          <w:rFonts w:cstheme="minorHAnsi"/>
        </w:rPr>
        <w:t>ing</w:t>
      </w:r>
      <w:r w:rsidRPr="001A61C6">
        <w:rPr>
          <w:rFonts w:cstheme="minorHAnsi"/>
        </w:rPr>
        <w:t xml:space="preserve"> on ethnicity, have partial DP</w:t>
      </w:r>
      <w:r w:rsidR="000956BD" w:rsidRPr="001A61C6">
        <w:rPr>
          <w:rFonts w:cstheme="minorHAnsi"/>
        </w:rPr>
        <w:t>Y</w:t>
      </w:r>
      <w:r w:rsidRPr="001A61C6">
        <w:rPr>
          <w:rFonts w:cstheme="minorHAnsi"/>
        </w:rPr>
        <w:t xml:space="preserve">D deficiency </w:t>
      </w:r>
      <w:r w:rsidRPr="001A61C6">
        <w:rPr>
          <w:rFonts w:cstheme="minorHAnsi"/>
        </w:rPr>
        <w:fldChar w:fldCharType="begin"/>
      </w:r>
      <w:r w:rsidR="004F5706" w:rsidRPr="001A61C6">
        <w:rPr>
          <w:rFonts w:cstheme="minorHAnsi"/>
        </w:rPr>
        <w:instrText xml:space="preserve"> ADDIN EN.CITE &lt;EndNote&gt;&lt;Cite&gt;&lt;Author&gt;Lunenburg&lt;/Author&gt;&lt;Year&gt;2019&lt;/Year&gt;&lt;RecNum&gt;38&lt;/RecNum&gt;&lt;DisplayText&gt;[21]&lt;/DisplayText&gt;&lt;record&gt;&lt;rec-number&gt;38&lt;/rec-number&gt;&lt;foreign-keys&gt;&lt;key app="EN" db-id="wd5spvawe2zdeme9t0npd2aewtwzsxzxa5xe" timestamp="1574465432"&gt;38&lt;/key&gt;&lt;/foreign-keys&gt;&lt;ref-type name="Journal Article"&gt;17&lt;/ref-type&gt;&lt;contributors&gt;&lt;authors&gt;&lt;author&gt;Lunenburg, Carin A. T. C.&lt;/author&gt;&lt;author&gt;van der Wouden, Cathelijne H.&lt;/author&gt;&lt;author&gt;Nijenhuis, Marga&lt;/author&gt;&lt;author&gt;Crommentuijn-van Rhenen, Mandy H.&lt;/author&gt;&lt;author&gt;de Boer-Veger, Nienke J.&lt;/author&gt;&lt;author&gt;Buunk, Anne Marie&lt;/author&gt;&lt;author&gt;Houwink, Elisa J. F.&lt;/author&gt;&lt;author&gt;Mulder, Hans&lt;/author&gt;&lt;author&gt;Rongen, Gerard A.&lt;/author&gt;&lt;author&gt;van Schaik, Ron H. N.&lt;/author&gt;&lt;author&gt;van der Weide, Jan&lt;/author&gt;&lt;author&gt;Wilffert, Bob&lt;/author&gt;&lt;author&gt;Deneer, Vera H. M.&lt;/author&gt;&lt;author&gt;Swen, Jesse J.&lt;/author&gt;&lt;author&gt;Guchelaar, Henk-Jan&lt;/author&gt;&lt;/authors&gt;&lt;/contributors&gt;&lt;titles&gt;&lt;title&gt;Dutch Pharmacogenetics Working Group (DPWG) guideline for the gene–drug interaction of DPYD and fluoropyrimidines&lt;/title&gt;&lt;secondary-title&gt;European Journal of Human Genetics&lt;/secondary-title&gt;&lt;/titles&gt;&lt;periodical&gt;&lt;full-title&gt;European Journal of Human Genetics&lt;/full-title&gt;&lt;/periodical&gt;&lt;dates&gt;&lt;year&gt;2019&lt;/year&gt;&lt;pub-dates&gt;&lt;date&gt;2019/11/19&lt;/date&gt;&lt;/pub-dates&gt;&lt;/dates&gt;&lt;isbn&gt;1476-5438&lt;/isbn&gt;&lt;urls&gt;&lt;related-urls&gt;&lt;url&gt;https://doi.org/10.1038/s41431-019-0540-0&lt;/url&gt;&lt;/related-urls&gt;&lt;/urls&gt;&lt;electronic-resource-num&gt;10.1038/s41431-019-0540-0&lt;/electronic-resource-num&gt;&lt;/record&gt;&lt;/Cite&gt;&lt;/EndNote&gt;</w:instrText>
      </w:r>
      <w:r w:rsidRPr="001A61C6">
        <w:rPr>
          <w:rFonts w:cstheme="minorHAnsi"/>
        </w:rPr>
        <w:fldChar w:fldCharType="separate"/>
      </w:r>
      <w:r w:rsidR="004F5706" w:rsidRPr="001A61C6">
        <w:rPr>
          <w:rFonts w:cstheme="minorHAnsi"/>
          <w:noProof/>
        </w:rPr>
        <w:t>[21]</w:t>
      </w:r>
      <w:r w:rsidRPr="001A61C6">
        <w:rPr>
          <w:rFonts w:cstheme="minorHAnsi"/>
        </w:rPr>
        <w:fldChar w:fldCharType="end"/>
      </w:r>
      <w:r w:rsidRPr="001A61C6">
        <w:rPr>
          <w:rFonts w:cstheme="minorHAnsi"/>
        </w:rPr>
        <w:t xml:space="preserve">, which increases 5-FU exposure </w:t>
      </w:r>
      <w:r w:rsidR="000E291C" w:rsidRPr="001A61C6">
        <w:rPr>
          <w:rFonts w:cstheme="minorHAnsi"/>
        </w:rPr>
        <w:t xml:space="preserve">by </w:t>
      </w:r>
      <w:r w:rsidRPr="001A61C6">
        <w:rPr>
          <w:rFonts w:cstheme="minorHAnsi"/>
        </w:rPr>
        <w:t>1.5 times relative to normal DP</w:t>
      </w:r>
      <w:r w:rsidR="000956BD" w:rsidRPr="001A61C6">
        <w:rPr>
          <w:rFonts w:cstheme="minorHAnsi"/>
        </w:rPr>
        <w:t>Y</w:t>
      </w:r>
      <w:r w:rsidRPr="001A61C6">
        <w:rPr>
          <w:rFonts w:cstheme="minorHAnsi"/>
        </w:rPr>
        <w:t xml:space="preserve">D activity </w:t>
      </w:r>
      <w:r w:rsidRPr="001A61C6">
        <w:rPr>
          <w:rFonts w:cstheme="minorHAnsi"/>
        </w:rPr>
        <w:fldChar w:fldCharType="begin">
          <w:fldData xml:space="preserve">PEVuZE5vdGU+PENpdGU+PEF1dGhvcj5TdGF2cmFrYTwvQXV0aG9yPjxZZWFyPjIwMTk8L1llYXI+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TdGF2cmFrYTwvQXV0aG9yPjxZZWFyPjIwMTk8L1llYXI+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22]</w:t>
      </w:r>
      <w:r w:rsidRPr="001A61C6">
        <w:rPr>
          <w:rFonts w:cstheme="minorHAnsi"/>
        </w:rPr>
        <w:fldChar w:fldCharType="end"/>
      </w:r>
      <w:r w:rsidRPr="001A61C6">
        <w:rPr>
          <w:rFonts w:cstheme="minorHAnsi"/>
        </w:rPr>
        <w:t>.  Complete DP</w:t>
      </w:r>
      <w:r w:rsidR="000956BD" w:rsidRPr="001A61C6">
        <w:rPr>
          <w:rFonts w:cstheme="minorHAnsi"/>
        </w:rPr>
        <w:t>Y</w:t>
      </w:r>
      <w:r w:rsidRPr="001A61C6">
        <w:rPr>
          <w:rFonts w:cstheme="minorHAnsi"/>
        </w:rPr>
        <w:t xml:space="preserve">D deficiency is rare with a prevalence of 0.1-0.2%, but can lead to fatal toxicities following exposure to standard doses of 5-FU </w:t>
      </w:r>
      <w:r w:rsidRPr="001A61C6">
        <w:rPr>
          <w:rFonts w:cstheme="minorHAnsi"/>
        </w:rPr>
        <w:fldChar w:fldCharType="begin">
          <w:fldData xml:space="preserve">PEVuZE5vdGU+PENpdGU+PEF1dGhvcj5NZXVsZW5kaWprczwvQXV0aG9yPjxZZWFyPjIwMTU8L1ll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MTYzOS01MDwvcGFnZXM+PHZvbHVtZT4xNjwvdm9sdW1lPjxudW1iZXI+MTY8L251bWJl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xMTQ5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NZXVsZW5kaWprczwvQXV0aG9yPjxZZWFyPjIwMTU8L1ll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MTYzOS01MDwvcGFnZXM+PHZvbHVtZT4xNjwvdm9sdW1lPjxudW1iZXI+MTY8L251bWJl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xMTQ5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7, 21, 23]</w:t>
      </w:r>
      <w:r w:rsidRPr="001A61C6">
        <w:rPr>
          <w:rFonts w:cstheme="minorHAnsi"/>
        </w:rPr>
        <w:fldChar w:fldCharType="end"/>
      </w:r>
      <w:r w:rsidRPr="001A61C6">
        <w:rPr>
          <w:rFonts w:cstheme="minorHAnsi"/>
        </w:rPr>
        <w:t>.  DP</w:t>
      </w:r>
      <w:r w:rsidR="000956BD" w:rsidRPr="001A61C6">
        <w:rPr>
          <w:rFonts w:cstheme="minorHAnsi"/>
        </w:rPr>
        <w:t>Y</w:t>
      </w:r>
      <w:r w:rsidRPr="001A61C6">
        <w:rPr>
          <w:rFonts w:cstheme="minorHAnsi"/>
        </w:rPr>
        <w:t>D activity is regulated by genomic, transcriptional (Sp1 and Sp3 transcription factors) and post-transcriptional (microRNA (</w:t>
      </w:r>
      <w:proofErr w:type="spellStart"/>
      <w:r w:rsidRPr="001A61C6">
        <w:rPr>
          <w:rFonts w:cstheme="minorHAnsi"/>
        </w:rPr>
        <w:t>miR</w:t>
      </w:r>
      <w:proofErr w:type="spellEnd"/>
      <w:r w:rsidRPr="001A61C6">
        <w:rPr>
          <w:rFonts w:cstheme="minorHAnsi"/>
        </w:rPr>
        <w:t xml:space="preserve">)-27a and miR-27b) factors </w:t>
      </w:r>
      <w:r w:rsidRPr="001A61C6">
        <w:rPr>
          <w:rFonts w:cstheme="minorHAnsi"/>
        </w:rPr>
        <w:fldChar w:fldCharType="begin">
          <w:fldData xml:space="preserve">PEVuZE5vdGU+PENpdGU+PEF1dGhvcj5aaGFuZzwvQXV0aG9yPjxZZWFyPjIwMDY8L1llYXI+PFJl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I0Ny01NjwvcGFnZXM+PHZvbHVtZT4xNzU5PC92b2x1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aaGFuZzwvQXV0aG9yPjxZZWFyPjIwMDY8L1llYXI+PFJl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I0Ny01NjwvcGFnZXM+PHZvbHVtZT4xNzU5PC92b2x1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24, 25]</w:t>
      </w:r>
      <w:r w:rsidRPr="001A61C6">
        <w:rPr>
          <w:rFonts w:cstheme="minorHAnsi"/>
        </w:rPr>
        <w:fldChar w:fldCharType="end"/>
      </w:r>
      <w:r w:rsidRPr="001A61C6">
        <w:rPr>
          <w:rFonts w:cstheme="minorHAnsi"/>
        </w:rPr>
        <w:t xml:space="preserve">.  </w:t>
      </w:r>
      <w:r w:rsidR="00DB147E" w:rsidRPr="001A61C6">
        <w:rPr>
          <w:rFonts w:cstheme="minorHAnsi"/>
        </w:rPr>
        <w:t xml:space="preserve">For instance, hyper-methylation of the promoter region of the </w:t>
      </w:r>
      <w:r w:rsidR="00DB147E" w:rsidRPr="001A61C6">
        <w:rPr>
          <w:rFonts w:cstheme="minorHAnsi"/>
          <w:i/>
          <w:iCs/>
        </w:rPr>
        <w:t>DP</w:t>
      </w:r>
      <w:r w:rsidR="000956BD" w:rsidRPr="001A61C6">
        <w:rPr>
          <w:rFonts w:cstheme="minorHAnsi"/>
          <w:i/>
          <w:iCs/>
        </w:rPr>
        <w:t>Y</w:t>
      </w:r>
      <w:r w:rsidR="00DB147E" w:rsidRPr="001A61C6">
        <w:rPr>
          <w:rFonts w:cstheme="minorHAnsi"/>
          <w:i/>
          <w:iCs/>
        </w:rPr>
        <w:t xml:space="preserve">D </w:t>
      </w:r>
      <w:r w:rsidR="00DB147E" w:rsidRPr="001A61C6">
        <w:rPr>
          <w:rFonts w:cstheme="minorHAnsi"/>
        </w:rPr>
        <w:t xml:space="preserve">gene has been identified </w:t>
      </w:r>
      <w:r w:rsidR="00DB147E" w:rsidRPr="001A61C6">
        <w:rPr>
          <w:rFonts w:cstheme="minorHAnsi"/>
        </w:rPr>
        <w:fldChar w:fldCharType="begin">
          <w:fldData xml:space="preserve">PEVuZE5vdGU+PENpdGU+PEF1dGhvcj5FenplbGRpbjwvQXV0aG9yPjxZZWFyPjIwMDU8L1llYXI+
PFJlY051bT41NzQ8L1JlY051bT48RGlzcGxheVRleHQ+WzI2XTwvRGlzcGxheVRleHQ+PHJlY29y
ZD48cmVjLW51bWJlcj41NzQ8L3JlYy1udW1iZXI+PGZvcmVpZ24ta2V5cz48a2V5IGFwcD0iRU4i
IGRiLWlkPSJlc3RydzA1dnR3YXByemVlZnRsNWZkZnF6dGZ6ZnRzeGZ0dnciIHRpbWVzdGFtcD0i
MTU4ODY5MDY4MSI+NTc0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lZGl0aW9uPjIwMDUvMTIvMjA8L2VkaXRpb24+PGtl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FenplbGRpbjwvQXV0aG9yPjxZZWFyPjIwMDU8L1llYXI+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4Njk5LTcwNTwvcGFnZXM+PHZvbHVtZT4xMTwvdm9sdW1l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DB147E" w:rsidRPr="001A61C6">
        <w:rPr>
          <w:rFonts w:cstheme="minorHAnsi"/>
        </w:rPr>
      </w:r>
      <w:r w:rsidR="00DB147E" w:rsidRPr="001A61C6">
        <w:rPr>
          <w:rFonts w:cstheme="minorHAnsi"/>
        </w:rPr>
        <w:fldChar w:fldCharType="separate"/>
      </w:r>
      <w:r w:rsidR="004F5706" w:rsidRPr="001A61C6">
        <w:rPr>
          <w:rFonts w:cstheme="minorHAnsi"/>
          <w:noProof/>
        </w:rPr>
        <w:t>[26]</w:t>
      </w:r>
      <w:r w:rsidR="00DB147E" w:rsidRPr="001A61C6">
        <w:rPr>
          <w:rFonts w:cstheme="minorHAnsi"/>
        </w:rPr>
        <w:fldChar w:fldCharType="end"/>
      </w:r>
      <w:r w:rsidR="00DB147E" w:rsidRPr="001A61C6">
        <w:rPr>
          <w:rFonts w:cstheme="minorHAnsi"/>
        </w:rPr>
        <w:t xml:space="preserve">, but whether it affects expression and thereby predisposition to 5-FU toxicity is unclear </w:t>
      </w:r>
      <w:r w:rsidR="00DB147E" w:rsidRPr="001A61C6">
        <w:rPr>
          <w:rFonts w:cstheme="minorHAnsi"/>
        </w:rPr>
        <w:fldChar w:fldCharType="begin"/>
      </w:r>
      <w:r w:rsidR="004F5706" w:rsidRPr="001A61C6">
        <w:rPr>
          <w:rFonts w:cstheme="minorHAnsi"/>
        </w:rPr>
        <w:instrText xml:space="preserve"> ADDIN EN.CITE &lt;EndNote&gt;&lt;Cite&gt;&lt;Author&gt;Amstutz&lt;/Author&gt;&lt;Year&gt;2008&lt;/Year&gt;&lt;RecNum&gt;575&lt;/RecNum&gt;&lt;DisplayText&gt;[27]&lt;/DisplayText&gt;&lt;record&gt;&lt;rec-number&gt;575&lt;/rec-number&gt;&lt;foreign-keys&gt;&lt;key app="EN" db-id="estrw05vtwaprzeeftl5fdfqztfzftsxftvw" timestamp="1588690894"&gt;575&lt;/key&gt;&lt;/foreign-keys&gt;&lt;ref-type name="Journal Article"&gt;17&lt;/ref-type&gt;&lt;contributors&gt;&lt;authors&gt;&lt;author&gt;Amstutz, Ursula&lt;/author&gt;&lt;author&gt;Farese, Simone&lt;/author&gt;&lt;author&gt;Aebi, Stefan&lt;/author&gt;&lt;author&gt;Largiadèr, Carlo R.&lt;/author&gt;&lt;/authors&gt;&lt;/contributors&gt;&lt;titles&gt;&lt;title&gt;Hypermethylation of the DPYD promoter region is not a major predictor of severe toxicity in 5-fluorouracil based chemotherapy&lt;/title&gt;&lt;secondary-title&gt;Journal of Experimental &amp;amp; Clinical Cancer Research&lt;/secondary-title&gt;&lt;/titles&gt;&lt;periodical&gt;&lt;full-title&gt;Journal of Experimental &amp;amp; Clinical Cancer Research&lt;/full-title&gt;&lt;/periodical&gt;&lt;pages&gt;54&lt;/pages&gt;&lt;volume&gt;27&lt;/volume&gt;&lt;number&gt;1&lt;/number&gt;&lt;dates&gt;&lt;year&gt;2008&lt;/year&gt;&lt;pub-dates&gt;&lt;date&gt;2008/10/20&lt;/date&gt;&lt;/pub-dates&gt;&lt;/dates&gt;&lt;isbn&gt;1756-9966&lt;/isbn&gt;&lt;urls&gt;&lt;related-urls&gt;&lt;url&gt;https://doi.org/10.1186/1756-9966-27-54&lt;/url&gt;&lt;/related-urls&gt;&lt;/urls&gt;&lt;electronic-resource-num&gt;10.1186/1756-9966-27-54&lt;/electronic-resource-num&gt;&lt;/record&gt;&lt;/Cite&gt;&lt;/EndNote&gt;</w:instrText>
      </w:r>
      <w:r w:rsidR="00DB147E" w:rsidRPr="001A61C6">
        <w:rPr>
          <w:rFonts w:cstheme="minorHAnsi"/>
        </w:rPr>
        <w:fldChar w:fldCharType="separate"/>
      </w:r>
      <w:r w:rsidR="004F5706" w:rsidRPr="001A61C6">
        <w:rPr>
          <w:rFonts w:cstheme="minorHAnsi"/>
          <w:noProof/>
        </w:rPr>
        <w:t>[27]</w:t>
      </w:r>
      <w:r w:rsidR="00DB147E" w:rsidRPr="001A61C6">
        <w:rPr>
          <w:rFonts w:cstheme="minorHAnsi"/>
        </w:rPr>
        <w:fldChar w:fldCharType="end"/>
      </w:r>
      <w:r w:rsidR="00DB147E" w:rsidRPr="001A61C6">
        <w:rPr>
          <w:rFonts w:cstheme="minorHAnsi"/>
        </w:rPr>
        <w:t xml:space="preserve">.  </w:t>
      </w:r>
    </w:p>
    <w:p w14:paraId="1D896F5D" w14:textId="59F4AA91" w:rsidR="003E6BEF" w:rsidRPr="001A61C6" w:rsidRDefault="000E291C" w:rsidP="00B1417C">
      <w:pPr>
        <w:spacing w:line="22" w:lineRule="atLeast"/>
        <w:jc w:val="both"/>
        <w:rPr>
          <w:rFonts w:cstheme="minorHAnsi"/>
          <w:color w:val="231F20"/>
        </w:rPr>
      </w:pPr>
      <w:r w:rsidRPr="001A61C6">
        <w:rPr>
          <w:rFonts w:cstheme="minorHAnsi"/>
        </w:rPr>
        <w:t>G</w:t>
      </w:r>
      <w:r w:rsidR="00720E19" w:rsidRPr="001A61C6">
        <w:rPr>
          <w:rFonts w:cstheme="minorHAnsi"/>
        </w:rPr>
        <w:t>enetic variation in</w:t>
      </w:r>
      <w:r w:rsidRPr="001A61C6">
        <w:rPr>
          <w:rFonts w:cstheme="minorHAnsi"/>
        </w:rPr>
        <w:t xml:space="preserve"> the</w:t>
      </w:r>
      <w:r w:rsidR="00720E19" w:rsidRPr="001A61C6">
        <w:rPr>
          <w:rFonts w:cstheme="minorHAnsi"/>
        </w:rPr>
        <w:t xml:space="preserve"> </w:t>
      </w:r>
      <w:r w:rsidR="00720E19" w:rsidRPr="001A61C6">
        <w:rPr>
          <w:rFonts w:cstheme="minorHAnsi"/>
          <w:i/>
        </w:rPr>
        <w:t>DPYD</w:t>
      </w:r>
      <w:r w:rsidRPr="001A61C6">
        <w:rPr>
          <w:rFonts w:cstheme="minorHAnsi"/>
          <w:i/>
        </w:rPr>
        <w:t xml:space="preserve"> </w:t>
      </w:r>
      <w:r w:rsidRPr="001A61C6">
        <w:rPr>
          <w:rFonts w:cstheme="minorHAnsi"/>
          <w:iCs/>
        </w:rPr>
        <w:t>gene</w:t>
      </w:r>
      <w:r w:rsidR="000956BD" w:rsidRPr="001A61C6">
        <w:rPr>
          <w:rFonts w:cstheme="minorHAnsi"/>
        </w:rPr>
        <w:t xml:space="preserve"> has</w:t>
      </w:r>
      <w:r w:rsidR="00720E19" w:rsidRPr="001A61C6">
        <w:rPr>
          <w:rFonts w:cstheme="minorHAnsi"/>
        </w:rPr>
        <w:t xml:space="preserve"> been extensively investigated.  Importantly, </w:t>
      </w:r>
      <w:r w:rsidRPr="001A61C6">
        <w:rPr>
          <w:rFonts w:cstheme="minorHAnsi"/>
        </w:rPr>
        <w:t xml:space="preserve">a meta-analysis identified </w:t>
      </w:r>
      <w:r w:rsidR="00720E19" w:rsidRPr="001A61C6">
        <w:rPr>
          <w:rFonts w:cstheme="minorHAnsi"/>
        </w:rPr>
        <w:t xml:space="preserve">four </w:t>
      </w:r>
      <w:r w:rsidR="00720E19" w:rsidRPr="001A61C6">
        <w:rPr>
          <w:rFonts w:cstheme="minorHAnsi"/>
          <w:i/>
        </w:rPr>
        <w:t xml:space="preserve">DPYD </w:t>
      </w:r>
      <w:r w:rsidR="00720E19" w:rsidRPr="001A61C6">
        <w:rPr>
          <w:rFonts w:cstheme="minorHAnsi"/>
        </w:rPr>
        <w:t xml:space="preserve">variants </w:t>
      </w:r>
      <w:r w:rsidRPr="001A61C6">
        <w:rPr>
          <w:rFonts w:cstheme="minorHAnsi"/>
        </w:rPr>
        <w:t>to be</w:t>
      </w:r>
      <w:r w:rsidR="00720E19" w:rsidRPr="001A61C6">
        <w:rPr>
          <w:rFonts w:cstheme="minorHAnsi"/>
        </w:rPr>
        <w:t xml:space="preserve"> strongly associated with 5-FU-associated toxicity: </w:t>
      </w:r>
      <w:r w:rsidR="00720E19" w:rsidRPr="001A61C6">
        <w:rPr>
          <w:rFonts w:cstheme="minorHAnsi"/>
          <w:i/>
        </w:rPr>
        <w:t xml:space="preserve">DPYD*2A </w:t>
      </w:r>
      <w:r w:rsidR="00720E19" w:rsidRPr="001A61C6">
        <w:rPr>
          <w:rFonts w:cstheme="minorHAnsi"/>
        </w:rPr>
        <w:t xml:space="preserve">(rs3918290, c.1905+1G&gt;A), </w:t>
      </w:r>
      <w:r w:rsidR="00720E19" w:rsidRPr="001A61C6">
        <w:rPr>
          <w:rFonts w:cstheme="minorHAnsi"/>
          <w:i/>
        </w:rPr>
        <w:t xml:space="preserve">DPYD*13 </w:t>
      </w:r>
      <w:r w:rsidR="00720E19" w:rsidRPr="001A61C6">
        <w:rPr>
          <w:rFonts w:cstheme="minorHAnsi"/>
        </w:rPr>
        <w:t xml:space="preserve">(rs55886062, p.I560S, c.1679T&gt;G), rs67376798 (p.D949V, c.2846A&gt;T), and rs75017182 (HapB3, c.1129–5923C&gt;G) </w:t>
      </w:r>
      <w:r w:rsidR="00720E19" w:rsidRPr="001A61C6">
        <w:rPr>
          <w:rFonts w:cstheme="minorHAnsi"/>
        </w:rPr>
        <w:fldChar w:fldCharType="begin">
          <w:fldData xml:space="preserve">PEVuZE5vdGU+PENpdGU+PEF1dGhvcj5NZXVsZW5kaWprczwvQXV0aG9yPjxZZWFyPjIwMTU8L1ll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2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NZXVsZW5kaWprczwvQXV0aG9yPjxZZWFyPjIwMTU8L1ll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2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720E19" w:rsidRPr="001A61C6">
        <w:rPr>
          <w:rFonts w:cstheme="minorHAnsi"/>
        </w:rPr>
      </w:r>
      <w:r w:rsidR="00720E19" w:rsidRPr="001A61C6">
        <w:rPr>
          <w:rFonts w:cstheme="minorHAnsi"/>
        </w:rPr>
        <w:fldChar w:fldCharType="separate"/>
      </w:r>
      <w:r w:rsidR="004F5706" w:rsidRPr="001A61C6">
        <w:rPr>
          <w:rFonts w:cstheme="minorHAnsi"/>
          <w:noProof/>
        </w:rPr>
        <w:t>[17]</w:t>
      </w:r>
      <w:r w:rsidR="00720E19" w:rsidRPr="001A61C6">
        <w:rPr>
          <w:rFonts w:cstheme="minorHAnsi"/>
        </w:rPr>
        <w:fldChar w:fldCharType="end"/>
      </w:r>
      <w:r w:rsidR="00720E19" w:rsidRPr="001A61C6">
        <w:rPr>
          <w:rFonts w:cstheme="minorHAnsi"/>
        </w:rPr>
        <w:t xml:space="preserve">.  In particular, genetic associations have been found for haematological and gastrointestinal toxicities, but not with hand-foot syndrome </w:t>
      </w:r>
      <w:r w:rsidR="00720E19" w:rsidRPr="001A61C6">
        <w:rPr>
          <w:rFonts w:cstheme="minorHAnsi"/>
        </w:rPr>
        <w:fldChar w:fldCharType="begin">
          <w:fldData xml:space="preserve">PEVuZE5vdGU+PENpdGU+PEF1dGhvcj5NZXVsZW5kaWprczwvQXV0aG9yPjxZZWFyPjIwMTU8L1ll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2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NZXVsZW5kaWprczwvQXV0aG9yPjxZZWFyPjIwMTU8L1ll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2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720E19" w:rsidRPr="001A61C6">
        <w:rPr>
          <w:rFonts w:cstheme="minorHAnsi"/>
        </w:rPr>
      </w:r>
      <w:r w:rsidR="00720E19" w:rsidRPr="001A61C6">
        <w:rPr>
          <w:rFonts w:cstheme="minorHAnsi"/>
        </w:rPr>
        <w:fldChar w:fldCharType="separate"/>
      </w:r>
      <w:r w:rsidR="004F5706" w:rsidRPr="001A61C6">
        <w:rPr>
          <w:rFonts w:cstheme="minorHAnsi"/>
          <w:noProof/>
        </w:rPr>
        <w:t>[17]</w:t>
      </w:r>
      <w:r w:rsidR="00720E19" w:rsidRPr="001A61C6">
        <w:rPr>
          <w:rFonts w:cstheme="minorHAnsi"/>
        </w:rPr>
        <w:fldChar w:fldCharType="end"/>
      </w:r>
      <w:r w:rsidR="00720E19" w:rsidRPr="001A61C6">
        <w:rPr>
          <w:rFonts w:cstheme="minorHAnsi"/>
        </w:rPr>
        <w:t xml:space="preserve">.  </w:t>
      </w:r>
      <w:r w:rsidR="00720E19" w:rsidRPr="001A61C6">
        <w:rPr>
          <w:rFonts w:cstheme="minorHAnsi"/>
          <w:i/>
        </w:rPr>
        <w:t xml:space="preserve">DPYD*2A </w:t>
      </w:r>
      <w:r w:rsidR="00720E19" w:rsidRPr="001A61C6">
        <w:rPr>
          <w:rFonts w:cstheme="minorHAnsi"/>
        </w:rPr>
        <w:t xml:space="preserve">leads to skipping </w:t>
      </w:r>
      <w:r w:rsidRPr="001A61C6">
        <w:rPr>
          <w:rFonts w:cstheme="minorHAnsi"/>
        </w:rPr>
        <w:t xml:space="preserve">of </w:t>
      </w:r>
      <w:r w:rsidR="00720E19" w:rsidRPr="001A61C6">
        <w:rPr>
          <w:rFonts w:cstheme="minorHAnsi"/>
        </w:rPr>
        <w:t xml:space="preserve">exon 14 and </w:t>
      </w:r>
      <w:r w:rsidRPr="001A61C6">
        <w:rPr>
          <w:rFonts w:cstheme="minorHAnsi"/>
        </w:rPr>
        <w:t xml:space="preserve">a </w:t>
      </w:r>
      <w:r w:rsidR="00720E19" w:rsidRPr="001A61C6">
        <w:rPr>
          <w:rFonts w:cstheme="minorHAnsi"/>
        </w:rPr>
        <w:t>non-functional DP</w:t>
      </w:r>
      <w:r w:rsidR="000956BD" w:rsidRPr="001A61C6">
        <w:rPr>
          <w:rFonts w:cstheme="minorHAnsi"/>
        </w:rPr>
        <w:t>Y</w:t>
      </w:r>
      <w:r w:rsidR="00720E19" w:rsidRPr="001A61C6">
        <w:rPr>
          <w:rFonts w:cstheme="minorHAnsi"/>
        </w:rPr>
        <w:t xml:space="preserve">D protein, </w:t>
      </w:r>
      <w:r w:rsidR="00720E19" w:rsidRPr="001A61C6">
        <w:rPr>
          <w:rFonts w:cstheme="minorHAnsi"/>
          <w:i/>
        </w:rPr>
        <w:t xml:space="preserve">DPYD*13 </w:t>
      </w:r>
      <w:r w:rsidR="00720E19" w:rsidRPr="001A61C6">
        <w:rPr>
          <w:rFonts w:cstheme="minorHAnsi"/>
        </w:rPr>
        <w:t>and rs67376798 are missense variants, and</w:t>
      </w:r>
      <w:r w:rsidR="00720E19" w:rsidRPr="001A61C6">
        <w:rPr>
          <w:rFonts w:cstheme="minorHAnsi"/>
          <w:i/>
        </w:rPr>
        <w:t xml:space="preserve"> </w:t>
      </w:r>
      <w:r w:rsidR="00720E19" w:rsidRPr="001A61C6">
        <w:rPr>
          <w:rFonts w:cstheme="minorHAnsi"/>
        </w:rPr>
        <w:t xml:space="preserve">rs75017182 (HapB3) in intron 10 introduces a cryptic splice site </w:t>
      </w:r>
      <w:r w:rsidR="00720E19" w:rsidRPr="001A61C6">
        <w:rPr>
          <w:rFonts w:cstheme="minorHAnsi"/>
        </w:rPr>
        <w:fldChar w:fldCharType="begin">
          <w:fldData xml:space="preserve">PEVuZE5vdGU+PENpdGU+PEF1dGhvcj5BbXN0dXR6PC9BdXRob3I+PFllYXI+MjAxODwvWWVhcj48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BbXN0dXR6PC9BdXRob3I+PFllYXI+MjAxODwvWWVhcj48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720E19" w:rsidRPr="001A61C6">
        <w:rPr>
          <w:rFonts w:cstheme="minorHAnsi"/>
        </w:rPr>
      </w:r>
      <w:r w:rsidR="00720E19" w:rsidRPr="001A61C6">
        <w:rPr>
          <w:rFonts w:cstheme="minorHAnsi"/>
        </w:rPr>
        <w:fldChar w:fldCharType="separate"/>
      </w:r>
      <w:r w:rsidR="004F5706" w:rsidRPr="001A61C6">
        <w:rPr>
          <w:rFonts w:cstheme="minorHAnsi"/>
          <w:noProof/>
        </w:rPr>
        <w:t>[19]</w:t>
      </w:r>
      <w:r w:rsidR="00720E19" w:rsidRPr="001A61C6">
        <w:rPr>
          <w:rFonts w:cstheme="minorHAnsi"/>
        </w:rPr>
        <w:fldChar w:fldCharType="end"/>
      </w:r>
      <w:r w:rsidR="00720E19" w:rsidRPr="001A61C6">
        <w:rPr>
          <w:rFonts w:cstheme="minorHAnsi"/>
        </w:rPr>
        <w:t xml:space="preserve">.  </w:t>
      </w:r>
      <w:r w:rsidR="00F621D5" w:rsidRPr="001A61C6">
        <w:rPr>
          <w:rFonts w:cstheme="minorHAnsi"/>
        </w:rPr>
        <w:t xml:space="preserve">Patients with wild-type </w:t>
      </w:r>
      <w:r w:rsidR="00F621D5" w:rsidRPr="001A61C6">
        <w:rPr>
          <w:rFonts w:cstheme="minorHAnsi"/>
          <w:i/>
        </w:rPr>
        <w:t xml:space="preserve">DPYD </w:t>
      </w:r>
      <w:r w:rsidR="00F621D5" w:rsidRPr="001A61C6">
        <w:rPr>
          <w:rFonts w:cstheme="minorHAnsi"/>
        </w:rPr>
        <w:t xml:space="preserve">are assigned an activity score (AS) of 2.  </w:t>
      </w:r>
      <w:r w:rsidR="00F621D5" w:rsidRPr="001A61C6">
        <w:rPr>
          <w:rFonts w:cstheme="minorHAnsi"/>
          <w:i/>
        </w:rPr>
        <w:t>DPYD*2A</w:t>
      </w:r>
      <w:r w:rsidR="00F621D5" w:rsidRPr="001A61C6">
        <w:rPr>
          <w:rFonts w:cstheme="minorHAnsi"/>
        </w:rPr>
        <w:t xml:space="preserve"> and </w:t>
      </w:r>
      <w:r w:rsidR="00F621D5" w:rsidRPr="001A61C6">
        <w:rPr>
          <w:rFonts w:cstheme="minorHAnsi"/>
          <w:i/>
        </w:rPr>
        <w:t>DPYD*13</w:t>
      </w:r>
      <w:r w:rsidR="00F621D5" w:rsidRPr="001A61C6">
        <w:rPr>
          <w:rFonts w:cstheme="minorHAnsi"/>
        </w:rPr>
        <w:t xml:space="preserve"> have the most deleterious impact on </w:t>
      </w:r>
      <w:r w:rsidR="00720E19" w:rsidRPr="001A61C6">
        <w:rPr>
          <w:rFonts w:cstheme="minorHAnsi"/>
        </w:rPr>
        <w:t>DP</w:t>
      </w:r>
      <w:r w:rsidR="000956BD" w:rsidRPr="001A61C6">
        <w:rPr>
          <w:rFonts w:cstheme="minorHAnsi"/>
        </w:rPr>
        <w:t>Y</w:t>
      </w:r>
      <w:r w:rsidR="00720E19" w:rsidRPr="001A61C6">
        <w:rPr>
          <w:rFonts w:cstheme="minorHAnsi"/>
        </w:rPr>
        <w:t>D activity</w:t>
      </w:r>
      <w:r w:rsidR="00F621D5" w:rsidRPr="001A61C6">
        <w:rPr>
          <w:rFonts w:cstheme="minorHAnsi"/>
        </w:rPr>
        <w:t xml:space="preserve"> and so heterozygotes </w:t>
      </w:r>
      <w:r w:rsidR="006E6FB2" w:rsidRPr="001A61C6">
        <w:rPr>
          <w:rFonts w:cstheme="minorHAnsi"/>
        </w:rPr>
        <w:t>are designated an</w:t>
      </w:r>
      <w:r w:rsidR="00F621D5" w:rsidRPr="001A61C6">
        <w:rPr>
          <w:rFonts w:cstheme="minorHAnsi"/>
        </w:rPr>
        <w:t xml:space="preserve"> AS of 1, and homozygotes/compound heterozygotes an AS of 0.  Variants </w:t>
      </w:r>
      <w:r w:rsidR="00720E19" w:rsidRPr="001A61C6">
        <w:rPr>
          <w:rFonts w:cstheme="minorHAnsi"/>
        </w:rPr>
        <w:t xml:space="preserve">rs75017182 </w:t>
      </w:r>
      <w:r w:rsidR="00F621D5" w:rsidRPr="001A61C6">
        <w:rPr>
          <w:rFonts w:cstheme="minorHAnsi"/>
        </w:rPr>
        <w:t>and</w:t>
      </w:r>
      <w:r w:rsidR="00720E19" w:rsidRPr="001A61C6">
        <w:rPr>
          <w:rFonts w:cstheme="minorHAnsi"/>
        </w:rPr>
        <w:t xml:space="preserve"> rs67376798 </w:t>
      </w:r>
      <w:r w:rsidR="006E6FB2" w:rsidRPr="001A61C6">
        <w:rPr>
          <w:rFonts w:cstheme="minorHAnsi"/>
        </w:rPr>
        <w:t xml:space="preserve">are thought to moderately </w:t>
      </w:r>
      <w:r w:rsidR="00F621D5" w:rsidRPr="001A61C6">
        <w:rPr>
          <w:rFonts w:cstheme="minorHAnsi"/>
        </w:rPr>
        <w:t>reduce DP</w:t>
      </w:r>
      <w:r w:rsidR="000956BD" w:rsidRPr="001A61C6">
        <w:rPr>
          <w:rFonts w:cstheme="minorHAnsi"/>
        </w:rPr>
        <w:t>Y</w:t>
      </w:r>
      <w:r w:rsidR="00F621D5" w:rsidRPr="001A61C6">
        <w:rPr>
          <w:rFonts w:cstheme="minorHAnsi"/>
        </w:rPr>
        <w:t xml:space="preserve">D activity and so </w:t>
      </w:r>
      <w:r w:rsidR="00720E19" w:rsidRPr="001A61C6">
        <w:rPr>
          <w:rFonts w:cstheme="minorHAnsi"/>
        </w:rPr>
        <w:t>heterozygotes</w:t>
      </w:r>
      <w:r w:rsidR="00F621D5" w:rsidRPr="001A61C6">
        <w:rPr>
          <w:rFonts w:cstheme="minorHAnsi"/>
        </w:rPr>
        <w:t xml:space="preserve"> </w:t>
      </w:r>
      <w:r w:rsidR="006E6FB2" w:rsidRPr="001A61C6">
        <w:rPr>
          <w:rFonts w:cstheme="minorHAnsi"/>
        </w:rPr>
        <w:t>are given</w:t>
      </w:r>
      <w:r w:rsidR="00F621D5" w:rsidRPr="001A61C6">
        <w:rPr>
          <w:rFonts w:cstheme="minorHAnsi"/>
        </w:rPr>
        <w:t xml:space="preserve"> an AS of 1.5. </w:t>
      </w:r>
      <w:r w:rsidR="003061ED" w:rsidRPr="001A61C6">
        <w:rPr>
          <w:rFonts w:cstheme="minorHAnsi"/>
        </w:rPr>
        <w:fldChar w:fldCharType="begin"/>
      </w:r>
      <w:r w:rsidR="004F5706" w:rsidRPr="001A61C6">
        <w:rPr>
          <w:rFonts w:cstheme="minorHAnsi"/>
        </w:rPr>
        <w:instrText xml:space="preserve"> ADDIN EN.CITE &lt;EndNote&gt;&lt;Cite&gt;&lt;Author&gt;Lunenburg&lt;/Author&gt;&lt;Year&gt;2019&lt;/Year&gt;&lt;RecNum&gt;38&lt;/RecNum&gt;&lt;DisplayText&gt;[21]&lt;/DisplayText&gt;&lt;record&gt;&lt;rec-number&gt;38&lt;/rec-number&gt;&lt;foreign-keys&gt;&lt;key app="EN" db-id="wd5spvawe2zdeme9t0npd2aewtwzsxzxa5xe" timestamp="1574465432"&gt;38&lt;/key&gt;&lt;/foreign-keys&gt;&lt;ref-type name="Journal Article"&gt;17&lt;/ref-type&gt;&lt;contributors&gt;&lt;authors&gt;&lt;author&gt;Lunenburg, Carin A. T. C.&lt;/author&gt;&lt;author&gt;van der Wouden, Cathelijne H.&lt;/author&gt;&lt;author&gt;Nijenhuis, Marga&lt;/author&gt;&lt;author&gt;Crommentuijn-van Rhenen, Mandy H.&lt;/author&gt;&lt;author&gt;de Boer-Veger, Nienke J.&lt;/author&gt;&lt;author&gt;Buunk, Anne Marie&lt;/author&gt;&lt;author&gt;Houwink, Elisa J. F.&lt;/author&gt;&lt;author&gt;Mulder, Hans&lt;/author&gt;&lt;author&gt;Rongen, Gerard A.&lt;/author&gt;&lt;author&gt;van Schaik, Ron H. N.&lt;/author&gt;&lt;author&gt;van der Weide, Jan&lt;/author&gt;&lt;author&gt;Wilffert, Bob&lt;/author&gt;&lt;author&gt;Deneer, Vera H. M.&lt;/author&gt;&lt;author&gt;Swen, Jesse J.&lt;/author&gt;&lt;author&gt;Guchelaar, Henk-Jan&lt;/author&gt;&lt;/authors&gt;&lt;/contributors&gt;&lt;titles&gt;&lt;title&gt;Dutch Pharmacogenetics Working Group (DPWG) guideline for the gene–drug interaction of DPYD and fluoropyrimidines&lt;/title&gt;&lt;secondary-title&gt;European Journal of Human Genetics&lt;/secondary-title&gt;&lt;/titles&gt;&lt;periodical&gt;&lt;full-title&gt;European Journal of Human Genetics&lt;/full-title&gt;&lt;/periodical&gt;&lt;dates&gt;&lt;year&gt;2019&lt;/year&gt;&lt;pub-dates&gt;&lt;date&gt;2019/11/19&lt;/date&gt;&lt;/pub-dates&gt;&lt;/dates&gt;&lt;isbn&gt;1476-5438&lt;/isbn&gt;&lt;urls&gt;&lt;related-urls&gt;&lt;url&gt;https://doi.org/10.1038/s41431-019-0540-0&lt;/url&gt;&lt;/related-urls&gt;&lt;/urls&gt;&lt;electronic-resource-num&gt;10.1038/s41431-019-0540-0&lt;/electronic-resource-num&gt;&lt;/record&gt;&lt;/Cite&gt;&lt;/EndNote&gt;</w:instrText>
      </w:r>
      <w:r w:rsidR="003061ED" w:rsidRPr="001A61C6">
        <w:rPr>
          <w:rFonts w:cstheme="minorHAnsi"/>
        </w:rPr>
        <w:fldChar w:fldCharType="separate"/>
      </w:r>
      <w:r w:rsidR="004F5706" w:rsidRPr="001A61C6">
        <w:rPr>
          <w:rFonts w:cstheme="minorHAnsi"/>
          <w:noProof/>
        </w:rPr>
        <w:t>[21]</w:t>
      </w:r>
      <w:r w:rsidR="003061ED" w:rsidRPr="001A61C6">
        <w:rPr>
          <w:rFonts w:cstheme="minorHAnsi"/>
        </w:rPr>
        <w:fldChar w:fldCharType="end"/>
      </w:r>
      <w:r w:rsidR="00720E19" w:rsidRPr="001A61C6">
        <w:rPr>
          <w:rFonts w:cstheme="minorHAnsi"/>
        </w:rPr>
        <w:t xml:space="preserve">.  In European populations, rs75017182 (HapB3) is the most common of these variants with a MAF of ~1-4% </w:t>
      </w:r>
      <w:r w:rsidR="00720E19" w:rsidRPr="001A61C6">
        <w:rPr>
          <w:rFonts w:cstheme="minorHAnsi"/>
        </w:rPr>
        <w:fldChar w:fldCharType="begin"/>
      </w:r>
      <w:r w:rsidR="004F5706" w:rsidRPr="001A61C6">
        <w:rPr>
          <w:rFonts w:cstheme="minorHAnsi"/>
        </w:rPr>
        <w:instrText xml:space="preserve"> ADDIN EN.CITE &lt;EndNote&gt;&lt;Cite&gt;&lt;Author&gt;Ensembl&lt;/Author&gt;&lt;Year&gt;2019&lt;/Year&gt;&lt;RecNum&gt;60&lt;/RecNum&gt;&lt;DisplayText&gt;[28]&lt;/DisplayText&gt;&lt;record&gt;&lt;rec-number&gt;60&lt;/rec-number&gt;&lt;foreign-keys&gt;&lt;key app="EN" db-id="wd5spvawe2zdeme9t0npd2aewtwzsxzxa5xe" timestamp="1574684555"&gt;60&lt;/key&gt;&lt;/foreign-keys&gt;&lt;ref-type name="Web Page"&gt;12&lt;/ref-type&gt;&lt;contributors&gt;&lt;authors&gt;&lt;author&gt;Ensembl,&lt;/author&gt;&lt;/authors&gt;&lt;/contributors&gt;&lt;titles&gt;&lt;title&gt;Human variant rs75017182 &lt;/title&gt;&lt;/titles&gt;&lt;volume&gt;2019&lt;/volume&gt;&lt;number&gt;25 November&lt;/number&gt;&lt;dates&gt;&lt;year&gt;2019&lt;/year&gt;&lt;/dates&gt;&lt;urls&gt;&lt;related-urls&gt;&lt;url&gt;http://www.ensembl.org/Homo_sapiens/Variation/Population?db=core;r=1:97579393-97580393;v=rs75017182;vdb=variation;vf=10478556#population_freq_EUR&lt;/url&gt;&lt;/related-urls&gt;&lt;/urls&gt;&lt;/record&gt;&lt;/Cite&gt;&lt;/EndNote&gt;</w:instrText>
      </w:r>
      <w:r w:rsidR="00720E19" w:rsidRPr="001A61C6">
        <w:rPr>
          <w:rFonts w:cstheme="minorHAnsi"/>
        </w:rPr>
        <w:fldChar w:fldCharType="separate"/>
      </w:r>
      <w:r w:rsidR="004F5706" w:rsidRPr="001A61C6">
        <w:rPr>
          <w:rFonts w:cstheme="minorHAnsi"/>
          <w:noProof/>
        </w:rPr>
        <w:t>[28]</w:t>
      </w:r>
      <w:r w:rsidR="00720E19" w:rsidRPr="001A61C6">
        <w:rPr>
          <w:rFonts w:cstheme="minorHAnsi"/>
        </w:rPr>
        <w:fldChar w:fldCharType="end"/>
      </w:r>
      <w:r w:rsidR="00720E19" w:rsidRPr="001A61C6">
        <w:rPr>
          <w:rFonts w:cstheme="minorHAnsi"/>
        </w:rPr>
        <w:t xml:space="preserve">; overall, ~7% of Europeans carry at least one reduced function </w:t>
      </w:r>
      <w:r w:rsidR="00720E19" w:rsidRPr="001A61C6">
        <w:rPr>
          <w:rFonts w:cstheme="minorHAnsi"/>
          <w:i/>
        </w:rPr>
        <w:t xml:space="preserve">DPYD </w:t>
      </w:r>
      <w:r w:rsidR="00720E19" w:rsidRPr="001A61C6">
        <w:rPr>
          <w:rFonts w:cstheme="minorHAnsi"/>
        </w:rPr>
        <w:t xml:space="preserve">variant </w:t>
      </w:r>
      <w:r w:rsidR="00720E19" w:rsidRPr="001A61C6">
        <w:rPr>
          <w:rFonts w:cstheme="minorHAnsi"/>
        </w:rPr>
        <w:fldChar w:fldCharType="begin">
          <w:fldData xml:space="preserve">PEVuZE5vdGU+PENpdGU+PEF1dGhvcj5BbXN0dXR6PC9BdXRob3I+PFllYXI+MjAxODwvWWVhcj48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BbXN0dXR6PC9BdXRob3I+PFllYXI+MjAxODwvWWVhcj48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720E19" w:rsidRPr="001A61C6">
        <w:rPr>
          <w:rFonts w:cstheme="minorHAnsi"/>
        </w:rPr>
      </w:r>
      <w:r w:rsidR="00720E19" w:rsidRPr="001A61C6">
        <w:rPr>
          <w:rFonts w:cstheme="minorHAnsi"/>
        </w:rPr>
        <w:fldChar w:fldCharType="separate"/>
      </w:r>
      <w:r w:rsidR="004F5706" w:rsidRPr="001A61C6">
        <w:rPr>
          <w:rFonts w:cstheme="minorHAnsi"/>
          <w:noProof/>
        </w:rPr>
        <w:t>[19]</w:t>
      </w:r>
      <w:r w:rsidR="00720E19" w:rsidRPr="001A61C6">
        <w:rPr>
          <w:rFonts w:cstheme="minorHAnsi"/>
        </w:rPr>
        <w:fldChar w:fldCharType="end"/>
      </w:r>
      <w:r w:rsidR="00720E19" w:rsidRPr="001A61C6">
        <w:rPr>
          <w:rFonts w:cstheme="minorHAnsi"/>
        </w:rPr>
        <w:t xml:space="preserve">.  The reduced function missense variant, </w:t>
      </w:r>
      <w:r w:rsidR="00720E19" w:rsidRPr="001A61C6">
        <w:rPr>
          <w:rFonts w:cstheme="minorHAnsi"/>
          <w:color w:val="231F20"/>
        </w:rPr>
        <w:t xml:space="preserve">rs115232898 (p.Y186C, c.557A&gt;G), occurs in 1-4% of </w:t>
      </w:r>
      <w:r w:rsidR="00720E19" w:rsidRPr="001A61C6">
        <w:rPr>
          <w:rFonts w:cstheme="minorHAnsi"/>
        </w:rPr>
        <w:t xml:space="preserve">individuals of African ancestry </w:t>
      </w:r>
      <w:r w:rsidR="00720E19" w:rsidRPr="001A61C6">
        <w:rPr>
          <w:rFonts w:cstheme="minorHAnsi"/>
        </w:rPr>
        <w:fldChar w:fldCharType="begin"/>
      </w:r>
      <w:r w:rsidR="004F5706" w:rsidRPr="001A61C6">
        <w:rPr>
          <w:rFonts w:cstheme="minorHAnsi"/>
        </w:rPr>
        <w:instrText xml:space="preserve"> ADDIN EN.CITE &lt;EndNote&gt;&lt;Cite&gt;&lt;Author&gt;Ensembl&lt;/Author&gt;&lt;Year&gt;2019&lt;/Year&gt;&lt;RecNum&gt;61&lt;/RecNum&gt;&lt;DisplayText&gt;[29]&lt;/DisplayText&gt;&lt;record&gt;&lt;rec-number&gt;61&lt;/rec-number&gt;&lt;foreign-keys&gt;&lt;key app="EN" db-id="wd5spvawe2zdeme9t0npd2aewtwzsxzxa5xe" timestamp="1574764651"&gt;61&lt;/key&gt;&lt;/foreign-keys&gt;&lt;ref-type name="Web Page"&gt;12&lt;/ref-type&gt;&lt;contributors&gt;&lt;authors&gt;&lt;author&gt;Ensembl,&lt;/author&gt;&lt;/authors&gt;&lt;/contributors&gt;&lt;titles&gt;&lt;title&gt;Population genetics of rs115232898 &lt;/title&gt;&lt;/titles&gt;&lt;volume&gt;2019&lt;/volume&gt;&lt;number&gt;26 November&lt;/number&gt;&lt;dates&gt;&lt;year&gt;2019&lt;/year&gt;&lt;/dates&gt;&lt;urls&gt;&lt;related-urls&gt;&lt;url&gt;http://www.ensembl.org/Homo_sapiens/Variation/Population?db=core;r=1:97698974-97699974;v=rs115232898;vdb=variation;vf=15077835#population_freq_AFR&lt;/url&gt;&lt;/related-urls&gt;&lt;/urls&gt;&lt;/record&gt;&lt;/Cite&gt;&lt;/EndNote&gt;</w:instrText>
      </w:r>
      <w:r w:rsidR="00720E19" w:rsidRPr="001A61C6">
        <w:rPr>
          <w:rFonts w:cstheme="minorHAnsi"/>
        </w:rPr>
        <w:fldChar w:fldCharType="separate"/>
      </w:r>
      <w:r w:rsidR="004F5706" w:rsidRPr="001A61C6">
        <w:rPr>
          <w:rFonts w:cstheme="minorHAnsi"/>
          <w:noProof/>
        </w:rPr>
        <w:t>[29]</w:t>
      </w:r>
      <w:r w:rsidR="00720E19" w:rsidRPr="001A61C6">
        <w:rPr>
          <w:rFonts w:cstheme="minorHAnsi"/>
        </w:rPr>
        <w:fldChar w:fldCharType="end"/>
      </w:r>
      <w:r w:rsidR="00720E19" w:rsidRPr="001A61C6">
        <w:rPr>
          <w:rFonts w:cstheme="minorHAnsi"/>
        </w:rPr>
        <w:t xml:space="preserve">.  </w:t>
      </w:r>
      <w:r w:rsidR="00291955" w:rsidRPr="001A61C6">
        <w:rPr>
          <w:rFonts w:cstheme="minorHAnsi"/>
        </w:rPr>
        <w:t xml:space="preserve">A recent study in 1254 patients has also suggested </w:t>
      </w:r>
      <w:r w:rsidR="00291955" w:rsidRPr="001A61C6">
        <w:rPr>
          <w:rFonts w:cstheme="minorHAnsi"/>
          <w:i/>
        </w:rPr>
        <w:t xml:space="preserve">DPYD*6 </w:t>
      </w:r>
      <w:r w:rsidR="00291955" w:rsidRPr="001A61C6">
        <w:rPr>
          <w:rFonts w:cstheme="minorHAnsi"/>
        </w:rPr>
        <w:t>(</w:t>
      </w:r>
      <w:r w:rsidR="003D72A5" w:rsidRPr="001A61C6">
        <w:rPr>
          <w:rFonts w:cstheme="minorHAnsi"/>
        </w:rPr>
        <w:t xml:space="preserve">rs1801160, </w:t>
      </w:r>
      <w:r w:rsidR="00291955" w:rsidRPr="001A61C6">
        <w:rPr>
          <w:rFonts w:cstheme="minorHAnsi"/>
        </w:rPr>
        <w:t xml:space="preserve">p.V732I, c.2194G&gt;A), </w:t>
      </w:r>
      <w:r w:rsidR="003D72A5" w:rsidRPr="001A61C6">
        <w:rPr>
          <w:rFonts w:cstheme="minorHAnsi"/>
        </w:rPr>
        <w:t>whose</w:t>
      </w:r>
      <w:r w:rsidR="00291955" w:rsidRPr="001A61C6">
        <w:rPr>
          <w:rFonts w:cstheme="minorHAnsi"/>
        </w:rPr>
        <w:t xml:space="preserve"> MAF</w:t>
      </w:r>
      <w:r w:rsidR="003D72A5" w:rsidRPr="001A61C6">
        <w:rPr>
          <w:rFonts w:cstheme="minorHAnsi"/>
        </w:rPr>
        <w:t xml:space="preserve"> is 1-9% depending on the population,</w:t>
      </w:r>
      <w:r w:rsidR="00291955" w:rsidRPr="001A61C6">
        <w:rPr>
          <w:rFonts w:cstheme="minorHAnsi"/>
        </w:rPr>
        <w:t xml:space="preserve"> may be associated with 5-FU toxicity </w:t>
      </w:r>
      <w:r w:rsidR="00291955" w:rsidRPr="001A61C6">
        <w:rPr>
          <w:rFonts w:cstheme="minorHAnsi"/>
        </w:rPr>
        <w:fldChar w:fldCharType="begin"/>
      </w:r>
      <w:r w:rsidR="004F5706" w:rsidRPr="001A61C6">
        <w:rPr>
          <w:rFonts w:cstheme="minorHAnsi"/>
        </w:rPr>
        <w:instrText xml:space="preserve"> ADDIN EN.CITE &lt;EndNote&gt;&lt;Cite&gt;&lt;Author&gt;Del Re&lt;/Author&gt;&lt;Year&gt;2019&lt;/Year&gt;&lt;RecNum&gt;67&lt;/RecNum&gt;&lt;DisplayText&gt;[30]&lt;/DisplayText&gt;&lt;record&gt;&lt;rec-number&gt;67&lt;/rec-number&gt;&lt;foreign-keys&gt;&lt;key app="EN" db-id="wd5spvawe2zdeme9t0npd2aewtwzsxzxa5xe" timestamp="1574779545"&gt;67&lt;/key&gt;&lt;/foreign-keys&gt;&lt;ref-type name="Journal Article"&gt;17&lt;/ref-type&gt;&lt;contributors&gt;&lt;authors&gt;&lt;author&gt;Del Re, Marzia&lt;/author&gt;&lt;author&gt;Cinieri, Saverio&lt;/author&gt;&lt;author&gt;Michelucci, Angela&lt;/author&gt;&lt;author&gt;Salvadori, Stefano&lt;/author&gt;&lt;author&gt;Loupakis, Fotios&lt;/author&gt;&lt;author&gt;Schirripa, Marta&lt;/author&gt;&lt;author&gt;Cremolini, Chiara&lt;/author&gt;&lt;author&gt;Crucitta, Stefania&lt;/author&gt;&lt;author&gt;Barbara, Cecilia&lt;/author&gt;&lt;author&gt;Di Leo, Angelo&lt;/author&gt;&lt;author&gt;Latiano, Tiziana Pia&lt;/author&gt;&lt;author&gt;Pietrantonio, Filippo&lt;/author&gt;&lt;author&gt;Di Donato, Samantha&lt;/author&gt;&lt;author&gt;Simi, Paolo&lt;/author&gt;&lt;author&gt;Passardi, Alessandro&lt;/author&gt;&lt;author&gt;De Braud, Filippo&lt;/author&gt;&lt;author&gt;Altavilla, Giuseppe&lt;/author&gt;&lt;author&gt;Zamagni, Claudio&lt;/author&gt;&lt;author&gt;Bordonaro, Roberto&lt;/author&gt;&lt;author&gt;Butera, Alfredo&lt;/author&gt;&lt;author&gt;Maiello, Evaristo&lt;/author&gt;&lt;author&gt;Pinto, Carmine&lt;/author&gt;&lt;author&gt;Falcone, Alfredo&lt;/author&gt;&lt;author&gt;Mazzotti, Valentina&lt;/author&gt;&lt;author&gt;Morganti, Riccardo&lt;/author&gt;&lt;author&gt;Danesi, Romano&lt;/author&gt;&lt;/authors&gt;&lt;/contributors&gt;&lt;titles&gt;&lt;title&gt;DPYD*6 plays an important role in fluoropyrimidine toxicity in addition to DPYD*2A and c.2846A&amp;gt;T: a comprehensive analysis in 1254 patients&lt;/title&gt;&lt;secondary-title&gt;The Pharmacogenomics Journal&lt;/secondary-title&gt;&lt;/titles&gt;&lt;periodical&gt;&lt;full-title&gt;The Pharmacogenomics Journal&lt;/full-title&gt;&lt;/periodical&gt;&lt;pages&gt;556-563&lt;/pages&gt;&lt;volume&gt;19&lt;/volume&gt;&lt;number&gt;6&lt;/number&gt;&lt;dates&gt;&lt;year&gt;2019&lt;/year&gt;&lt;pub-dates&gt;&lt;date&gt;2019/12/01&lt;/date&gt;&lt;/pub-dates&gt;&lt;/dates&gt;&lt;isbn&gt;1473-1150&lt;/isbn&gt;&lt;urls&gt;&lt;related-urls&gt;&lt;url&gt;https://doi.org/10.1038/s41397-019-0077-1&lt;/url&gt;&lt;/related-urls&gt;&lt;/urls&gt;&lt;electronic-resource-num&gt;10.1038/s41397-019-0077-1&lt;/electronic-resource-num&gt;&lt;/record&gt;&lt;/Cite&gt;&lt;/EndNote&gt;</w:instrText>
      </w:r>
      <w:r w:rsidR="00291955" w:rsidRPr="001A61C6">
        <w:rPr>
          <w:rFonts w:cstheme="minorHAnsi"/>
        </w:rPr>
        <w:fldChar w:fldCharType="separate"/>
      </w:r>
      <w:r w:rsidR="004F5706" w:rsidRPr="001A61C6">
        <w:rPr>
          <w:rFonts w:cstheme="minorHAnsi"/>
          <w:noProof/>
        </w:rPr>
        <w:t>[30]</w:t>
      </w:r>
      <w:r w:rsidR="00291955" w:rsidRPr="001A61C6">
        <w:rPr>
          <w:rFonts w:cstheme="minorHAnsi"/>
        </w:rPr>
        <w:fldChar w:fldCharType="end"/>
      </w:r>
      <w:r w:rsidR="001F29DD" w:rsidRPr="001A61C6">
        <w:rPr>
          <w:rFonts w:cstheme="minorHAnsi"/>
        </w:rPr>
        <w:t>, although replication is</w:t>
      </w:r>
      <w:r w:rsidR="00291955" w:rsidRPr="001A61C6">
        <w:rPr>
          <w:rFonts w:cstheme="minorHAnsi"/>
        </w:rPr>
        <w:t xml:space="preserve"> required.  </w:t>
      </w:r>
      <w:r w:rsidR="00085333" w:rsidRPr="001A61C6">
        <w:rPr>
          <w:rFonts w:cstheme="minorHAnsi"/>
        </w:rPr>
        <w:t>T</w:t>
      </w:r>
      <w:r w:rsidR="00720E19" w:rsidRPr="001A61C6">
        <w:rPr>
          <w:rFonts w:cstheme="minorHAnsi"/>
        </w:rPr>
        <w:t xml:space="preserve">he majority of other </w:t>
      </w:r>
      <w:r w:rsidR="00085333" w:rsidRPr="001A61C6">
        <w:rPr>
          <w:rFonts w:cstheme="minorHAnsi"/>
        </w:rPr>
        <w:t xml:space="preserve">recognised </w:t>
      </w:r>
      <w:r w:rsidR="00720E19" w:rsidRPr="001A61C6">
        <w:rPr>
          <w:rFonts w:cstheme="minorHAnsi"/>
        </w:rPr>
        <w:t xml:space="preserve">deleterious </w:t>
      </w:r>
      <w:r w:rsidR="00720E19" w:rsidRPr="001A61C6">
        <w:rPr>
          <w:rFonts w:cstheme="minorHAnsi"/>
          <w:i/>
        </w:rPr>
        <w:t xml:space="preserve">DPYD </w:t>
      </w:r>
      <w:r w:rsidR="00720E19" w:rsidRPr="001A61C6">
        <w:rPr>
          <w:rFonts w:cstheme="minorHAnsi"/>
          <w:color w:val="231F20"/>
        </w:rPr>
        <w:t xml:space="preserve">variants are rare </w:t>
      </w:r>
      <w:r w:rsidR="00720E19" w:rsidRPr="001A61C6">
        <w:rPr>
          <w:rFonts w:cstheme="minorHAnsi"/>
          <w:color w:val="231F20"/>
        </w:rPr>
        <w:fldChar w:fldCharType="begin">
          <w:fldData xml:space="preserve">PEVuZE5vdGU+PENpdGU+PEF1dGhvcj5BbXN0dXR6PC9BdXRob3I+PFllYXI+MjAxODwvWWVhcj48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</w:fldData>
        </w:fldChar>
      </w:r>
      <w:r w:rsidR="004F5706" w:rsidRPr="001A61C6">
        <w:rPr>
          <w:rFonts w:cstheme="minorHAnsi"/>
          <w:color w:val="231F20"/>
        </w:rPr>
        <w:instrText xml:space="preserve"> ADDIN EN.CITE </w:instrText>
      </w:r>
      <w:r w:rsidR="004F5706" w:rsidRPr="001A61C6">
        <w:rPr>
          <w:rFonts w:cstheme="minorHAnsi"/>
          <w:color w:val="231F20"/>
        </w:rPr>
        <w:fldChar w:fldCharType="begin">
          <w:fldData xml:space="preserve">PEVuZE5vdGU+PENpdGU+PEF1dGhvcj5BbXN0dXR6PC9BdXRob3I+PFllYXI+MjAxODwvWWVhcj48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</w:fldData>
        </w:fldChar>
      </w:r>
      <w:r w:rsidR="004F5706" w:rsidRPr="001A61C6">
        <w:rPr>
          <w:rFonts w:cstheme="minorHAnsi"/>
          <w:color w:val="231F20"/>
        </w:rPr>
        <w:instrText xml:space="preserve"> ADDIN EN.CITE.DATA </w:instrText>
      </w:r>
      <w:r w:rsidR="004F5706" w:rsidRPr="001A61C6">
        <w:rPr>
          <w:rFonts w:cstheme="minorHAnsi"/>
          <w:color w:val="231F20"/>
        </w:rPr>
      </w:r>
      <w:r w:rsidR="004F5706" w:rsidRPr="001A61C6">
        <w:rPr>
          <w:rFonts w:cstheme="minorHAnsi"/>
          <w:color w:val="231F20"/>
        </w:rPr>
        <w:fldChar w:fldCharType="end"/>
      </w:r>
      <w:r w:rsidR="00720E19" w:rsidRPr="001A61C6">
        <w:rPr>
          <w:rFonts w:cstheme="minorHAnsi"/>
          <w:color w:val="231F20"/>
        </w:rPr>
      </w:r>
      <w:r w:rsidR="00720E19" w:rsidRPr="001A61C6">
        <w:rPr>
          <w:rFonts w:cstheme="minorHAnsi"/>
          <w:color w:val="231F20"/>
        </w:rPr>
        <w:fldChar w:fldCharType="separate"/>
      </w:r>
      <w:r w:rsidR="004F5706" w:rsidRPr="001A61C6">
        <w:rPr>
          <w:rFonts w:cstheme="minorHAnsi"/>
          <w:noProof/>
          <w:color w:val="231F20"/>
        </w:rPr>
        <w:t>[19]</w:t>
      </w:r>
      <w:r w:rsidR="00720E19" w:rsidRPr="001A61C6">
        <w:rPr>
          <w:rFonts w:cstheme="minorHAnsi"/>
          <w:color w:val="231F20"/>
        </w:rPr>
        <w:fldChar w:fldCharType="end"/>
      </w:r>
      <w:r w:rsidR="00720E19" w:rsidRPr="001A61C6">
        <w:rPr>
          <w:rFonts w:cstheme="minorHAnsi"/>
          <w:color w:val="231F20"/>
        </w:rPr>
        <w:t xml:space="preserve">.  </w:t>
      </w:r>
    </w:p>
    <w:p w14:paraId="4AFD16A9" w14:textId="7F3119B3" w:rsidR="00073AFA" w:rsidRPr="001A61C6" w:rsidRDefault="000E291C" w:rsidP="00B1417C">
      <w:pPr>
        <w:spacing w:line="22" w:lineRule="atLeast"/>
        <w:jc w:val="both"/>
        <w:rPr>
          <w:rFonts w:cstheme="minorHAnsi"/>
          <w:color w:val="231F20"/>
        </w:rPr>
      </w:pPr>
      <w:r w:rsidRPr="001A61C6">
        <w:rPr>
          <w:rFonts w:cstheme="minorHAnsi"/>
          <w:color w:val="231F20"/>
        </w:rPr>
        <w:t>F</w:t>
      </w:r>
      <w:r w:rsidR="0099230A" w:rsidRPr="001A61C6">
        <w:rPr>
          <w:rFonts w:cstheme="minorHAnsi"/>
          <w:color w:val="231F20"/>
        </w:rPr>
        <w:t xml:space="preserve">luoropyrimidine guidelines based on the four established </w:t>
      </w:r>
      <w:r w:rsidR="0099230A" w:rsidRPr="001A61C6">
        <w:rPr>
          <w:rFonts w:cstheme="minorHAnsi"/>
          <w:i/>
          <w:color w:val="231F20"/>
        </w:rPr>
        <w:t xml:space="preserve">DPYD </w:t>
      </w:r>
      <w:r w:rsidR="0099230A" w:rsidRPr="001A61C6">
        <w:rPr>
          <w:rFonts w:cstheme="minorHAnsi"/>
          <w:color w:val="231F20"/>
        </w:rPr>
        <w:t xml:space="preserve">variants have been developed by CPIC and DPWG </w:t>
      </w:r>
      <w:r w:rsidR="0099230A" w:rsidRPr="001A61C6">
        <w:rPr>
          <w:rFonts w:cstheme="minorHAnsi"/>
          <w:color w:val="231F20"/>
        </w:rPr>
        <w:fldChar w:fldCharType="begin">
          <w:fldData xml:space="preserve">PEVuZE5vdGU+PENpdGU+PEF1dGhvcj5BbXN0dXR6PC9BdXRob3I+PFllYXI+MjAxODwvWWVhcj48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</w:fldData>
        </w:fldChar>
      </w:r>
      <w:r w:rsidR="004F5706" w:rsidRPr="001A61C6">
        <w:rPr>
          <w:rFonts w:cstheme="minorHAnsi"/>
          <w:color w:val="231F20"/>
        </w:rPr>
        <w:instrText xml:space="preserve"> ADDIN EN.CITE </w:instrText>
      </w:r>
      <w:r w:rsidR="004F5706" w:rsidRPr="001A61C6">
        <w:rPr>
          <w:rFonts w:cstheme="minorHAnsi"/>
          <w:color w:val="231F20"/>
        </w:rPr>
        <w:fldChar w:fldCharType="begin">
          <w:fldData xml:space="preserve">PEVuZE5vdGU+PENpdGU+PEF1dGhvcj5BbXN0dXR6PC9BdXRob3I+PFllYXI+MjAxODwvWWVhcj48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</w:fldData>
        </w:fldChar>
      </w:r>
      <w:r w:rsidR="004F5706" w:rsidRPr="001A61C6">
        <w:rPr>
          <w:rFonts w:cstheme="minorHAnsi"/>
          <w:color w:val="231F20"/>
        </w:rPr>
        <w:instrText xml:space="preserve"> ADDIN EN.CITE.DATA </w:instrText>
      </w:r>
      <w:r w:rsidR="004F5706" w:rsidRPr="001A61C6">
        <w:rPr>
          <w:rFonts w:cstheme="minorHAnsi"/>
          <w:color w:val="231F20"/>
        </w:rPr>
      </w:r>
      <w:r w:rsidR="004F5706" w:rsidRPr="001A61C6">
        <w:rPr>
          <w:rFonts w:cstheme="minorHAnsi"/>
          <w:color w:val="231F20"/>
        </w:rPr>
        <w:fldChar w:fldCharType="end"/>
      </w:r>
      <w:r w:rsidR="0099230A" w:rsidRPr="001A61C6">
        <w:rPr>
          <w:rFonts w:cstheme="minorHAnsi"/>
          <w:color w:val="231F20"/>
        </w:rPr>
      </w:r>
      <w:r w:rsidR="0099230A" w:rsidRPr="001A61C6">
        <w:rPr>
          <w:rFonts w:cstheme="minorHAnsi"/>
          <w:color w:val="231F20"/>
        </w:rPr>
        <w:fldChar w:fldCharType="separate"/>
      </w:r>
      <w:r w:rsidR="004F5706" w:rsidRPr="001A61C6">
        <w:rPr>
          <w:rFonts w:cstheme="minorHAnsi"/>
          <w:noProof/>
          <w:color w:val="231F20"/>
        </w:rPr>
        <w:t>[19, 21]</w:t>
      </w:r>
      <w:r w:rsidR="0099230A" w:rsidRPr="001A61C6">
        <w:rPr>
          <w:rFonts w:cstheme="minorHAnsi"/>
          <w:color w:val="231F20"/>
        </w:rPr>
        <w:fldChar w:fldCharType="end"/>
      </w:r>
      <w:r w:rsidR="0099230A" w:rsidRPr="001A61C6">
        <w:rPr>
          <w:rFonts w:cstheme="minorHAnsi"/>
          <w:color w:val="231F20"/>
        </w:rPr>
        <w:t xml:space="preserve">.  These guidelines </w:t>
      </w:r>
      <w:r w:rsidR="00CE5D9C" w:rsidRPr="001A61C6">
        <w:rPr>
          <w:rFonts w:cstheme="minorHAnsi"/>
          <w:color w:val="231F20"/>
        </w:rPr>
        <w:t xml:space="preserve">and their online updates </w:t>
      </w:r>
      <w:r w:rsidR="0099230A" w:rsidRPr="001A61C6">
        <w:rPr>
          <w:rFonts w:cstheme="minorHAnsi"/>
          <w:color w:val="231F20"/>
        </w:rPr>
        <w:t>are broadly similar</w:t>
      </w:r>
      <w:r w:rsidR="00CE5D9C" w:rsidRPr="001A61C6">
        <w:rPr>
          <w:rFonts w:cstheme="minorHAnsi"/>
          <w:color w:val="231F20"/>
        </w:rPr>
        <w:t xml:space="preserve">, recommending a 50% reduction in starting dose in </w:t>
      </w:r>
      <w:r w:rsidR="006E6FB2" w:rsidRPr="001A61C6">
        <w:rPr>
          <w:rFonts w:cstheme="minorHAnsi"/>
          <w:color w:val="231F20"/>
        </w:rPr>
        <w:t xml:space="preserve">patients with </w:t>
      </w:r>
      <w:r w:rsidR="008D61D1" w:rsidRPr="001A61C6">
        <w:rPr>
          <w:rFonts w:cstheme="minorHAnsi"/>
          <w:color w:val="231F20"/>
        </w:rPr>
        <w:t xml:space="preserve">a </w:t>
      </w:r>
      <w:r w:rsidR="0099230A" w:rsidRPr="001A61C6">
        <w:rPr>
          <w:rFonts w:cstheme="minorHAnsi"/>
          <w:i/>
          <w:color w:val="231F20"/>
        </w:rPr>
        <w:t xml:space="preserve">DPYD </w:t>
      </w:r>
      <w:r w:rsidR="006E6FB2" w:rsidRPr="001A61C6">
        <w:rPr>
          <w:rFonts w:cstheme="minorHAnsi"/>
          <w:color w:val="231F20"/>
        </w:rPr>
        <w:t>AS of 1-1.5 (</w:t>
      </w:r>
      <w:r w:rsidR="008D61D1" w:rsidRPr="001A61C6">
        <w:rPr>
          <w:rFonts w:cstheme="minorHAnsi"/>
          <w:color w:val="231F20"/>
        </w:rPr>
        <w:t>heterozygous intermediate metabolisers</w:t>
      </w:r>
      <w:r w:rsidR="0099230A" w:rsidRPr="001A61C6">
        <w:rPr>
          <w:rFonts w:cstheme="minorHAnsi"/>
          <w:color w:val="231F20"/>
        </w:rPr>
        <w:t xml:space="preserve">) and avoiding fluoropyrimidine therapy when possible in </w:t>
      </w:r>
      <w:r w:rsidR="008D61D1" w:rsidRPr="001A61C6">
        <w:rPr>
          <w:rFonts w:cstheme="minorHAnsi"/>
          <w:color w:val="231F20"/>
        </w:rPr>
        <w:t>those with an AS of 0-0.5 (</w:t>
      </w:r>
      <w:r w:rsidR="0099230A" w:rsidRPr="001A61C6">
        <w:rPr>
          <w:rFonts w:cstheme="minorHAnsi"/>
          <w:color w:val="231F20"/>
        </w:rPr>
        <w:t>poor metabolisers</w:t>
      </w:r>
      <w:r w:rsidR="008D61D1" w:rsidRPr="001A61C6">
        <w:rPr>
          <w:rFonts w:cstheme="minorHAnsi"/>
          <w:color w:val="231F20"/>
        </w:rPr>
        <w:t>)</w:t>
      </w:r>
      <w:r w:rsidR="0099230A" w:rsidRPr="001A61C6">
        <w:rPr>
          <w:rFonts w:cstheme="minorHAnsi"/>
          <w:color w:val="231F20"/>
        </w:rPr>
        <w:t xml:space="preserve">.  Nevertheless, </w:t>
      </w:r>
      <w:r w:rsidR="00E72B77" w:rsidRPr="001A61C6">
        <w:rPr>
          <w:rFonts w:cstheme="minorHAnsi"/>
          <w:color w:val="231F20"/>
        </w:rPr>
        <w:t xml:space="preserve">subtle </w:t>
      </w:r>
      <w:r w:rsidR="0099230A" w:rsidRPr="001A61C6">
        <w:rPr>
          <w:rFonts w:cstheme="minorHAnsi"/>
          <w:color w:val="231F20"/>
        </w:rPr>
        <w:t xml:space="preserve">differences exist between these guidelines. </w:t>
      </w:r>
      <w:r w:rsidR="00F74B4C" w:rsidRPr="001A61C6">
        <w:rPr>
          <w:rFonts w:cstheme="minorHAnsi"/>
          <w:color w:val="231F20"/>
        </w:rPr>
        <w:t xml:space="preserve"> For example, the DPWG guideline contains recommendations for tegafur as well as 5-FU and capecitabine</w:t>
      </w:r>
      <w:r w:rsidR="003061ED" w:rsidRPr="001A61C6">
        <w:rPr>
          <w:rFonts w:cstheme="minorHAnsi"/>
          <w:color w:val="231F20"/>
        </w:rPr>
        <w:t xml:space="preserve"> </w:t>
      </w:r>
      <w:r w:rsidR="003061ED" w:rsidRPr="001A61C6">
        <w:rPr>
          <w:rFonts w:cstheme="minorHAnsi"/>
          <w:color w:val="231F20"/>
        </w:rPr>
        <w:fldChar w:fldCharType="begin"/>
      </w:r>
      <w:r w:rsidR="004F5706" w:rsidRPr="001A61C6">
        <w:rPr>
          <w:rFonts w:cstheme="minorHAnsi"/>
          <w:color w:val="231F20"/>
        </w:rPr>
        <w:instrText xml:space="preserve"> ADDIN EN.CITE &lt;EndNote&gt;&lt;Cite&gt;&lt;Author&gt;Lunenburg&lt;/Author&gt;&lt;Year&gt;2019&lt;/Year&gt;&lt;RecNum&gt;38&lt;/RecNum&gt;&lt;DisplayText&gt;[21]&lt;/DisplayText&gt;&lt;record&gt;&lt;rec-number&gt;38&lt;/rec-number&gt;&lt;foreign-keys&gt;&lt;key app="EN" db-id="wd5spvawe2zdeme9t0npd2aewtwzsxzxa5xe" timestamp="1574465432"&gt;38&lt;/key&gt;&lt;/foreign-keys&gt;&lt;ref-type name="Journal Article"&gt;17&lt;/ref-type&gt;&lt;contributors&gt;&lt;authors&gt;&lt;author&gt;Lunenburg, Carin A. T. C.&lt;/author&gt;&lt;author&gt;van der Wouden, Cathelijne H.&lt;/author&gt;&lt;author&gt;Nijenhuis, Marga&lt;/author&gt;&lt;author&gt;Crommentuijn-van Rhenen, Mandy H.&lt;/author&gt;&lt;author&gt;de Boer-Veger, Nienke J.&lt;/author&gt;&lt;author&gt;Buunk, Anne Marie&lt;/author&gt;&lt;author&gt;Houwink, Elisa J. F.&lt;/author&gt;&lt;author&gt;Mulder, Hans&lt;/author&gt;&lt;author&gt;Rongen, Gerard A.&lt;/author&gt;&lt;author&gt;van Schaik, Ron H. N.&lt;/author&gt;&lt;author&gt;van der Weide, Jan&lt;/author&gt;&lt;author&gt;Wilffert, Bob&lt;/author&gt;&lt;author&gt;Deneer, Vera H. M.&lt;/author&gt;&lt;author&gt;Swen, Jesse J.&lt;/author&gt;&lt;author&gt;Guchelaar, Henk-Jan&lt;/author&gt;&lt;/authors&gt;&lt;/contributors&gt;&lt;titles&gt;&lt;title&gt;Dutch Pharmacogenetics Working Group (DPWG) guideline for the gene–drug interaction of DPYD and fluoropyrimidines&lt;/title&gt;&lt;secondary-title&gt;European Journal of Human Genetics&lt;/secondary-title&gt;&lt;/titles&gt;&lt;periodical&gt;&lt;full-title&gt;European Journal of Human Genetics&lt;/full-title&gt;&lt;/periodical&gt;&lt;dates&gt;&lt;year&gt;2019&lt;/year&gt;&lt;pub-dates&gt;&lt;date&gt;2019/11/19&lt;/date&gt;&lt;/pub-dates&gt;&lt;/dates&gt;&lt;isbn&gt;1476-5438&lt;/isbn&gt;&lt;urls&gt;&lt;related-urls&gt;&lt;url&gt;https://doi.org/10.1038/s41431-019-0540-0&lt;/url&gt;&lt;/related-urls&gt;&lt;/urls&gt;&lt;electronic-resource-num&gt;10.1038/s41431-019-0540-0&lt;/electronic-resource-num&gt;&lt;/record&gt;&lt;/Cite&gt;&lt;/EndNote&gt;</w:instrText>
      </w:r>
      <w:r w:rsidR="003061ED" w:rsidRPr="001A61C6">
        <w:rPr>
          <w:rFonts w:cstheme="minorHAnsi"/>
          <w:color w:val="231F20"/>
        </w:rPr>
        <w:fldChar w:fldCharType="separate"/>
      </w:r>
      <w:r w:rsidR="004F5706" w:rsidRPr="001A61C6">
        <w:rPr>
          <w:rFonts w:cstheme="minorHAnsi"/>
          <w:noProof/>
          <w:color w:val="231F20"/>
        </w:rPr>
        <w:t>[21]</w:t>
      </w:r>
      <w:r w:rsidR="003061ED" w:rsidRPr="001A61C6">
        <w:rPr>
          <w:rFonts w:cstheme="minorHAnsi"/>
          <w:color w:val="231F20"/>
        </w:rPr>
        <w:fldChar w:fldCharType="end"/>
      </w:r>
      <w:r w:rsidR="00F74B4C" w:rsidRPr="001A61C6">
        <w:rPr>
          <w:rFonts w:cstheme="minorHAnsi"/>
          <w:color w:val="231F20"/>
        </w:rPr>
        <w:t xml:space="preserve">.  </w:t>
      </w:r>
    </w:p>
    <w:p w14:paraId="74453984" w14:textId="79DAF493" w:rsidR="008D61D1" w:rsidRPr="001A61C6" w:rsidRDefault="003E6BEF" w:rsidP="00B1417C">
      <w:pPr>
        <w:spacing w:line="22" w:lineRule="atLeast"/>
        <w:jc w:val="both"/>
        <w:rPr>
          <w:rFonts w:cstheme="minorHAnsi"/>
          <w:color w:val="231F20"/>
        </w:rPr>
      </w:pPr>
      <w:r w:rsidRPr="001A61C6">
        <w:rPr>
          <w:rFonts w:cstheme="minorHAnsi"/>
          <w:color w:val="231F20"/>
        </w:rPr>
        <w:lastRenderedPageBreak/>
        <w:t xml:space="preserve">Of interest, a smaller starting dose reduction of 25-50% was previously recommended for patients with an AS of 1.5 commencing 5-FU/capecitabine.  </w:t>
      </w:r>
      <w:r w:rsidR="00683667" w:rsidRPr="001A61C6">
        <w:rPr>
          <w:rFonts w:cstheme="minorHAnsi"/>
          <w:color w:val="231F20"/>
        </w:rPr>
        <w:t xml:space="preserve">However, the updated 50% dose reduction was advised following publication of </w:t>
      </w:r>
      <w:r w:rsidR="008D61D1" w:rsidRPr="001A61C6">
        <w:rPr>
          <w:rFonts w:cstheme="minorHAnsi"/>
          <w:color w:val="231F20"/>
        </w:rPr>
        <w:t>a seminal real</w:t>
      </w:r>
      <w:r w:rsidR="00061B2D" w:rsidRPr="001A61C6">
        <w:rPr>
          <w:rFonts w:cstheme="minorHAnsi"/>
          <w:color w:val="231F20"/>
        </w:rPr>
        <w:t>-</w:t>
      </w:r>
      <w:r w:rsidR="008D61D1" w:rsidRPr="001A61C6">
        <w:rPr>
          <w:rFonts w:cstheme="minorHAnsi"/>
          <w:color w:val="231F20"/>
        </w:rPr>
        <w:t xml:space="preserve">world pharmacogenomics implementation study that </w:t>
      </w:r>
      <w:r w:rsidR="00061B2D" w:rsidRPr="001A61C6">
        <w:rPr>
          <w:rFonts w:cstheme="minorHAnsi"/>
          <w:color w:val="231F20"/>
        </w:rPr>
        <w:t xml:space="preserve">enrolled 1181 patients from 17 hospitals in the Netherlands and prospectively genotyped them for </w:t>
      </w:r>
      <w:r w:rsidR="00061B2D" w:rsidRPr="001A61C6">
        <w:rPr>
          <w:rFonts w:cstheme="minorHAnsi"/>
          <w:i/>
          <w:color w:val="231F20"/>
        </w:rPr>
        <w:t>DPYD*2A</w:t>
      </w:r>
      <w:r w:rsidR="00061B2D" w:rsidRPr="001A61C6">
        <w:rPr>
          <w:rFonts w:cstheme="minorHAnsi"/>
          <w:color w:val="231F20"/>
        </w:rPr>
        <w:t xml:space="preserve">, </w:t>
      </w:r>
      <w:r w:rsidR="00061B2D" w:rsidRPr="001A61C6">
        <w:rPr>
          <w:rFonts w:cstheme="minorHAnsi"/>
          <w:i/>
          <w:color w:val="231F20"/>
        </w:rPr>
        <w:t>*13</w:t>
      </w:r>
      <w:r w:rsidR="00061B2D" w:rsidRPr="001A61C6">
        <w:rPr>
          <w:rFonts w:cstheme="minorHAnsi"/>
          <w:color w:val="231F20"/>
        </w:rPr>
        <w:t xml:space="preserve">, </w:t>
      </w:r>
      <w:r w:rsidR="00061B2D" w:rsidRPr="001A61C6">
        <w:rPr>
          <w:rFonts w:cstheme="minorHAnsi"/>
        </w:rPr>
        <w:t>rs67376798, and rs56038477 (</w:t>
      </w:r>
      <w:r w:rsidR="00057F18" w:rsidRPr="001A61C6">
        <w:t>c.1236G&gt;A,</w:t>
      </w:r>
      <w:r w:rsidR="00057F18" w:rsidRPr="001A61C6">
        <w:rPr>
          <w:rFonts w:cstheme="minorHAnsi"/>
        </w:rPr>
        <w:t xml:space="preserve"> </w:t>
      </w:r>
      <w:r w:rsidR="00661FFA" w:rsidRPr="001A61C6">
        <w:rPr>
          <w:rFonts w:cstheme="minorHAnsi"/>
        </w:rPr>
        <w:t xml:space="preserve">which is </w:t>
      </w:r>
      <w:r w:rsidR="00061B2D" w:rsidRPr="001A61C6">
        <w:rPr>
          <w:rFonts w:cstheme="minorHAnsi"/>
        </w:rPr>
        <w:t>in perfect linkage disequilibrium with rs75017182</w:t>
      </w:r>
      <w:r w:rsidR="003061ED" w:rsidRPr="001A61C6">
        <w:rPr>
          <w:rFonts w:cstheme="minorHAnsi"/>
        </w:rPr>
        <w:t xml:space="preserve"> </w:t>
      </w:r>
      <w:r w:rsidR="003061ED" w:rsidRPr="001A61C6">
        <w:rPr>
          <w:rFonts w:cstheme="minorHAnsi"/>
        </w:rPr>
        <w:fldChar w:fldCharType="begin">
          <w:fldData xml:space="preserve">PEVuZE5vdGU+PENpdGU+PEF1dGhvcj5BbXN0dXR6PC9BdXRob3I+PFllYXI+MjAxODwvWWVhcj48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BbXN0dXR6PC9BdXRob3I+PFllYXI+MjAxODwvWWVhcj48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3061ED" w:rsidRPr="001A61C6">
        <w:rPr>
          <w:rFonts w:cstheme="minorHAnsi"/>
        </w:rPr>
      </w:r>
      <w:r w:rsidR="003061ED" w:rsidRPr="001A61C6">
        <w:rPr>
          <w:rFonts w:cstheme="minorHAnsi"/>
        </w:rPr>
        <w:fldChar w:fldCharType="separate"/>
      </w:r>
      <w:r w:rsidR="004F5706" w:rsidRPr="001A61C6">
        <w:rPr>
          <w:rFonts w:cstheme="minorHAnsi"/>
          <w:noProof/>
        </w:rPr>
        <w:t>[19]</w:t>
      </w:r>
      <w:r w:rsidR="003061ED" w:rsidRPr="001A61C6">
        <w:rPr>
          <w:rFonts w:cstheme="minorHAnsi"/>
        </w:rPr>
        <w:fldChar w:fldCharType="end"/>
      </w:r>
      <w:r w:rsidR="00061B2D" w:rsidRPr="001A61C6">
        <w:rPr>
          <w:rFonts w:cstheme="minorHAnsi"/>
        </w:rPr>
        <w:t>)</w:t>
      </w:r>
      <w:r w:rsidR="0051703D" w:rsidRPr="001A61C6">
        <w:rPr>
          <w:rFonts w:cstheme="minorHAnsi"/>
        </w:rPr>
        <w:t xml:space="preserve"> </w:t>
      </w:r>
      <w:r w:rsidR="0051703D" w:rsidRPr="001A61C6">
        <w:rPr>
          <w:rFonts w:cstheme="minorHAnsi"/>
        </w:rPr>
        <w:fldChar w:fldCharType="begin">
          <w:fldData xml:space="preserve">PEVuZE5vdGU+PENpdGU+PEF1dGhvcj5IZW5yaWNrczwvQXV0aG9yPjxZZWFyPjIwMTg8L1llYXI+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E0NTktMTQ2NzwvcGFnZXM+PHZvbHVtZT4xOTwvdm9sdW1l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=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IZW5yaWNrczwvQXV0aG9yPjxZZWFyPjIwMTg8L1llYXI+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E0NTktMTQ2NzwvcGFnZXM+PHZvbHVtZT4xOTwvdm9sdW1l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=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51703D" w:rsidRPr="001A61C6">
        <w:rPr>
          <w:rFonts w:cstheme="minorHAnsi"/>
        </w:rPr>
      </w:r>
      <w:r w:rsidR="0051703D" w:rsidRPr="001A61C6">
        <w:rPr>
          <w:rFonts w:cstheme="minorHAnsi"/>
        </w:rPr>
        <w:fldChar w:fldCharType="separate"/>
      </w:r>
      <w:r w:rsidR="004F5706" w:rsidRPr="001A61C6">
        <w:rPr>
          <w:rFonts w:cstheme="minorHAnsi"/>
          <w:noProof/>
        </w:rPr>
        <w:t>[31]</w:t>
      </w:r>
      <w:r w:rsidR="0051703D" w:rsidRPr="001A61C6">
        <w:rPr>
          <w:rFonts w:cstheme="minorHAnsi"/>
        </w:rPr>
        <w:fldChar w:fldCharType="end"/>
      </w:r>
      <w:r w:rsidR="00061B2D" w:rsidRPr="001A61C6">
        <w:rPr>
          <w:rFonts w:cstheme="minorHAnsi"/>
        </w:rPr>
        <w:t xml:space="preserve">.  </w:t>
      </w:r>
      <w:r w:rsidR="00661FFA" w:rsidRPr="001A61C6">
        <w:rPr>
          <w:rFonts w:cstheme="minorHAnsi"/>
        </w:rPr>
        <w:t>In this study, p</w:t>
      </w:r>
      <w:r w:rsidR="00061B2D" w:rsidRPr="001A61C6">
        <w:rPr>
          <w:rFonts w:cstheme="minorHAnsi"/>
        </w:rPr>
        <w:t>atients received an initial dose reduction of 50% (</w:t>
      </w:r>
      <w:r w:rsidR="00780C34" w:rsidRPr="001A61C6">
        <w:rPr>
          <w:rFonts w:cstheme="minorHAnsi"/>
        </w:rPr>
        <w:t xml:space="preserve">in </w:t>
      </w:r>
      <w:r w:rsidR="00061B2D" w:rsidRPr="001A61C6">
        <w:rPr>
          <w:rFonts w:cstheme="minorHAnsi"/>
        </w:rPr>
        <w:t>D</w:t>
      </w:r>
      <w:r w:rsidR="00061B2D" w:rsidRPr="001A61C6">
        <w:rPr>
          <w:rFonts w:cstheme="minorHAnsi"/>
          <w:i/>
        </w:rPr>
        <w:t xml:space="preserve">PYD*2A </w:t>
      </w:r>
      <w:r w:rsidR="00061B2D" w:rsidRPr="001A61C6">
        <w:rPr>
          <w:rFonts w:cstheme="minorHAnsi"/>
        </w:rPr>
        <w:t xml:space="preserve">or </w:t>
      </w:r>
      <w:r w:rsidR="00061B2D" w:rsidRPr="001A61C6">
        <w:rPr>
          <w:rFonts w:cstheme="minorHAnsi"/>
          <w:i/>
        </w:rPr>
        <w:t xml:space="preserve">*13 </w:t>
      </w:r>
      <w:r w:rsidR="00061B2D" w:rsidRPr="001A61C6">
        <w:rPr>
          <w:rFonts w:cstheme="minorHAnsi"/>
        </w:rPr>
        <w:t xml:space="preserve">heterozygotes) or 25% (rs67376798 or rs56038477 heterozygotes), </w:t>
      </w:r>
      <w:r w:rsidR="003B6542" w:rsidRPr="001A61C6">
        <w:rPr>
          <w:rFonts w:cstheme="minorHAnsi"/>
        </w:rPr>
        <w:t xml:space="preserve">and </w:t>
      </w:r>
      <w:r w:rsidR="00061B2D" w:rsidRPr="001A61C6">
        <w:rPr>
          <w:rFonts w:cstheme="minorHAnsi"/>
        </w:rPr>
        <w:t xml:space="preserve">were followed up for fluoropyrimidine-related </w:t>
      </w:r>
      <w:r w:rsidR="00661FFA" w:rsidRPr="001A61C6">
        <w:rPr>
          <w:rFonts w:cstheme="minorHAnsi"/>
        </w:rPr>
        <w:t xml:space="preserve">grade ≥3 </w:t>
      </w:r>
      <w:r w:rsidR="00061B2D" w:rsidRPr="001A61C6">
        <w:rPr>
          <w:rFonts w:cstheme="minorHAnsi"/>
        </w:rPr>
        <w:t>toxicity</w:t>
      </w:r>
      <w:r w:rsidR="003B6542" w:rsidRPr="001A61C6">
        <w:rPr>
          <w:rFonts w:cstheme="minorHAnsi"/>
        </w:rPr>
        <w:t xml:space="preserve"> </w:t>
      </w:r>
      <w:r w:rsidR="00061B2D" w:rsidRPr="001A61C6">
        <w:rPr>
          <w:rFonts w:cstheme="minorHAnsi"/>
        </w:rPr>
        <w:t xml:space="preserve">compared to a historical </w:t>
      </w:r>
      <w:r w:rsidR="00661FFA" w:rsidRPr="001A61C6">
        <w:rPr>
          <w:rFonts w:cstheme="minorHAnsi"/>
        </w:rPr>
        <w:t>(non-interventional) cohort</w:t>
      </w:r>
      <w:r w:rsidR="00061B2D" w:rsidRPr="001A61C6">
        <w:rPr>
          <w:rFonts w:cstheme="minorHAnsi"/>
        </w:rPr>
        <w:t xml:space="preserve">.  </w:t>
      </w:r>
      <w:r w:rsidR="003B6542" w:rsidRPr="001A61C6">
        <w:rPr>
          <w:rFonts w:cstheme="minorHAnsi"/>
        </w:rPr>
        <w:t>T</w:t>
      </w:r>
      <w:r w:rsidR="00BC22BE" w:rsidRPr="001A61C6">
        <w:rPr>
          <w:rFonts w:cstheme="minorHAnsi"/>
        </w:rPr>
        <w:t>he relative risk for toxicity (</w:t>
      </w:r>
      <w:r w:rsidR="004971B5" w:rsidRPr="001A61C6">
        <w:rPr>
          <w:rFonts w:cstheme="minorHAnsi"/>
        </w:rPr>
        <w:t xml:space="preserve">carriers </w:t>
      </w:r>
      <w:r w:rsidR="00BC22BE" w:rsidRPr="001A61C6">
        <w:rPr>
          <w:rFonts w:cstheme="minorHAnsi"/>
        </w:rPr>
        <w:t xml:space="preserve">versus </w:t>
      </w:r>
      <w:r w:rsidR="00BC22BE" w:rsidRPr="001A61C6">
        <w:rPr>
          <w:rFonts w:cstheme="minorHAnsi"/>
          <w:i/>
        </w:rPr>
        <w:t xml:space="preserve">DPYD </w:t>
      </w:r>
      <w:r w:rsidR="00BC22BE" w:rsidRPr="001A61C6">
        <w:rPr>
          <w:rFonts w:cstheme="minorHAnsi"/>
        </w:rPr>
        <w:t xml:space="preserve">wild-type patients) was 1.31 for genotype-guided dosing </w:t>
      </w:r>
      <w:r w:rsidR="004971B5" w:rsidRPr="001A61C6">
        <w:rPr>
          <w:rFonts w:cstheme="minorHAnsi"/>
        </w:rPr>
        <w:t>in the prospective study but</w:t>
      </w:r>
      <w:r w:rsidR="00BC22BE" w:rsidRPr="001A61C6">
        <w:rPr>
          <w:rFonts w:cstheme="minorHAnsi"/>
        </w:rPr>
        <w:t xml:space="preserve"> 2</w:t>
      </w:r>
      <w:r w:rsidR="004971B5" w:rsidRPr="001A61C6">
        <w:rPr>
          <w:rFonts w:cstheme="minorHAnsi"/>
        </w:rPr>
        <w:t>.</w:t>
      </w:r>
      <w:r w:rsidR="00BC22BE" w:rsidRPr="001A61C6">
        <w:rPr>
          <w:rFonts w:cstheme="minorHAnsi"/>
        </w:rPr>
        <w:t xml:space="preserve">87 in the historical cohort for </w:t>
      </w:r>
      <w:r w:rsidR="00BC22BE" w:rsidRPr="001A61C6">
        <w:rPr>
          <w:rFonts w:cstheme="minorHAnsi"/>
          <w:i/>
        </w:rPr>
        <w:t>DPYD*2A</w:t>
      </w:r>
      <w:r w:rsidR="00BC22BE" w:rsidRPr="001A61C6">
        <w:rPr>
          <w:rFonts w:cstheme="minorHAnsi"/>
        </w:rPr>
        <w:t xml:space="preserve"> carriers, no toxicity</w:t>
      </w:r>
      <w:r w:rsidR="00780C34" w:rsidRPr="001A61C6">
        <w:rPr>
          <w:rFonts w:cstheme="minorHAnsi"/>
        </w:rPr>
        <w:t xml:space="preserve"> (in the one carrier)</w:t>
      </w:r>
      <w:r w:rsidR="00BC22BE" w:rsidRPr="001A61C6">
        <w:rPr>
          <w:rFonts w:cstheme="minorHAnsi"/>
        </w:rPr>
        <w:t xml:space="preserve"> </w:t>
      </w:r>
      <w:r w:rsidR="00780C34" w:rsidRPr="001A61C6">
        <w:rPr>
          <w:rFonts w:cstheme="minorHAnsi"/>
        </w:rPr>
        <w:t>versus</w:t>
      </w:r>
      <w:r w:rsidR="00BC22BE" w:rsidRPr="001A61C6">
        <w:rPr>
          <w:rFonts w:cstheme="minorHAnsi"/>
        </w:rPr>
        <w:t xml:space="preserve"> 4</w:t>
      </w:r>
      <w:r w:rsidR="004971B5" w:rsidRPr="001A61C6">
        <w:rPr>
          <w:rFonts w:cstheme="minorHAnsi"/>
        </w:rPr>
        <w:t>.</w:t>
      </w:r>
      <w:r w:rsidR="00BC22BE" w:rsidRPr="001A61C6">
        <w:rPr>
          <w:rFonts w:cstheme="minorHAnsi"/>
        </w:rPr>
        <w:t xml:space="preserve">30 in </w:t>
      </w:r>
      <w:r w:rsidR="004971B5" w:rsidRPr="001A61C6">
        <w:rPr>
          <w:rFonts w:cstheme="minorHAnsi"/>
          <w:i/>
        </w:rPr>
        <w:t xml:space="preserve">*13 </w:t>
      </w:r>
      <w:r w:rsidR="00BC22BE" w:rsidRPr="001A61C6">
        <w:rPr>
          <w:rFonts w:cstheme="minorHAnsi"/>
        </w:rPr>
        <w:t>carriers, 2</w:t>
      </w:r>
      <w:r w:rsidR="004971B5" w:rsidRPr="001A61C6">
        <w:rPr>
          <w:rFonts w:cstheme="minorHAnsi"/>
        </w:rPr>
        <w:t>.</w:t>
      </w:r>
      <w:r w:rsidR="00BC22BE" w:rsidRPr="001A61C6">
        <w:rPr>
          <w:rFonts w:cstheme="minorHAnsi"/>
        </w:rPr>
        <w:t xml:space="preserve">00 </w:t>
      </w:r>
      <w:r w:rsidR="004971B5" w:rsidRPr="001A61C6">
        <w:rPr>
          <w:rFonts w:cstheme="minorHAnsi"/>
        </w:rPr>
        <w:t xml:space="preserve">versus </w:t>
      </w:r>
      <w:r w:rsidR="00BC22BE" w:rsidRPr="001A61C6">
        <w:rPr>
          <w:rFonts w:cstheme="minorHAnsi"/>
        </w:rPr>
        <w:t>3</w:t>
      </w:r>
      <w:r w:rsidR="004971B5" w:rsidRPr="001A61C6">
        <w:rPr>
          <w:rFonts w:cstheme="minorHAnsi"/>
        </w:rPr>
        <w:t>.</w:t>
      </w:r>
      <w:r w:rsidR="00BC22BE" w:rsidRPr="001A61C6">
        <w:rPr>
          <w:rFonts w:cstheme="minorHAnsi"/>
        </w:rPr>
        <w:t xml:space="preserve">11 </w:t>
      </w:r>
      <w:r w:rsidR="00780C34" w:rsidRPr="001A61C6">
        <w:rPr>
          <w:rFonts w:cstheme="minorHAnsi"/>
        </w:rPr>
        <w:t>in</w:t>
      </w:r>
      <w:r w:rsidR="00BC22BE" w:rsidRPr="001A61C6">
        <w:rPr>
          <w:rFonts w:cstheme="minorHAnsi"/>
        </w:rPr>
        <w:t xml:space="preserve"> </w:t>
      </w:r>
      <w:r w:rsidR="004971B5" w:rsidRPr="001A61C6">
        <w:rPr>
          <w:rFonts w:cstheme="minorHAnsi"/>
        </w:rPr>
        <w:t xml:space="preserve">rs67376798 </w:t>
      </w:r>
      <w:r w:rsidR="00BC22BE" w:rsidRPr="001A61C6">
        <w:rPr>
          <w:rFonts w:cstheme="minorHAnsi"/>
        </w:rPr>
        <w:t>carriers, and 1</w:t>
      </w:r>
      <w:r w:rsidR="004971B5" w:rsidRPr="001A61C6">
        <w:rPr>
          <w:rFonts w:cstheme="minorHAnsi"/>
        </w:rPr>
        <w:t>.</w:t>
      </w:r>
      <w:r w:rsidR="00BC22BE" w:rsidRPr="001A61C6">
        <w:rPr>
          <w:rFonts w:cstheme="minorHAnsi"/>
        </w:rPr>
        <w:t>69 compared with 1</w:t>
      </w:r>
      <w:r w:rsidR="004971B5" w:rsidRPr="001A61C6">
        <w:rPr>
          <w:rFonts w:cstheme="minorHAnsi"/>
        </w:rPr>
        <w:t>.</w:t>
      </w:r>
      <w:r w:rsidR="00BC22BE" w:rsidRPr="001A61C6">
        <w:rPr>
          <w:rFonts w:cstheme="minorHAnsi"/>
        </w:rPr>
        <w:t xml:space="preserve">72 </w:t>
      </w:r>
      <w:r w:rsidR="004971B5" w:rsidRPr="001A61C6">
        <w:rPr>
          <w:rFonts w:cstheme="minorHAnsi"/>
        </w:rPr>
        <w:t>in</w:t>
      </w:r>
      <w:r w:rsidR="00BC22BE" w:rsidRPr="001A61C6">
        <w:rPr>
          <w:rFonts w:cstheme="minorHAnsi"/>
        </w:rPr>
        <w:t xml:space="preserve"> </w:t>
      </w:r>
      <w:r w:rsidR="004971B5" w:rsidRPr="001A61C6">
        <w:rPr>
          <w:rFonts w:cstheme="minorHAnsi"/>
        </w:rPr>
        <w:t xml:space="preserve">rs56038477 </w:t>
      </w:r>
      <w:r w:rsidR="00BC22BE" w:rsidRPr="001A61C6">
        <w:rPr>
          <w:rFonts w:cstheme="minorHAnsi"/>
        </w:rPr>
        <w:t>carriers</w:t>
      </w:r>
      <w:r w:rsidR="0051703D" w:rsidRPr="001A61C6">
        <w:rPr>
          <w:rFonts w:cstheme="minorHAnsi"/>
        </w:rPr>
        <w:t xml:space="preserve"> </w:t>
      </w:r>
      <w:r w:rsidR="0051703D" w:rsidRPr="001A61C6">
        <w:rPr>
          <w:rFonts w:cstheme="minorHAnsi"/>
        </w:rPr>
        <w:fldChar w:fldCharType="begin">
          <w:fldData xml:space="preserve">PEVuZE5vdGU+PENpdGU+PEF1dGhvcj5IZW5yaWNrczwvQXV0aG9yPjxZZWFyPjIwMTg8L1llYXI+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E0NTktMTQ2NzwvcGFnZXM+PHZvbHVtZT4xOTwvdm9sdW1l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=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IZW5yaWNrczwvQXV0aG9yPjxZZWFyPjIwMTg8L1llYXI+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E0NTktMTQ2NzwvcGFnZXM+PHZvbHVtZT4xOTwvdm9sdW1l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=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51703D" w:rsidRPr="001A61C6">
        <w:rPr>
          <w:rFonts w:cstheme="minorHAnsi"/>
        </w:rPr>
      </w:r>
      <w:r w:rsidR="0051703D" w:rsidRPr="001A61C6">
        <w:rPr>
          <w:rFonts w:cstheme="minorHAnsi"/>
        </w:rPr>
        <w:fldChar w:fldCharType="separate"/>
      </w:r>
      <w:r w:rsidR="004F5706" w:rsidRPr="001A61C6">
        <w:rPr>
          <w:rFonts w:cstheme="minorHAnsi"/>
          <w:noProof/>
        </w:rPr>
        <w:t>[31]</w:t>
      </w:r>
      <w:r w:rsidR="0051703D" w:rsidRPr="001A61C6">
        <w:rPr>
          <w:rFonts w:cstheme="minorHAnsi"/>
        </w:rPr>
        <w:fldChar w:fldCharType="end"/>
      </w:r>
      <w:r w:rsidR="004971B5" w:rsidRPr="001A61C6">
        <w:rPr>
          <w:rFonts w:cstheme="minorHAnsi"/>
        </w:rPr>
        <w:t xml:space="preserve">.  </w:t>
      </w:r>
      <w:r w:rsidR="004B433C" w:rsidRPr="001A61C6">
        <w:rPr>
          <w:rFonts w:cstheme="minorHAnsi"/>
        </w:rPr>
        <w:t>Moreover, rs67376798 carriers still had elevated 5-FU exposure compared to wild-type patients, and there was large variation in DP</w:t>
      </w:r>
      <w:r w:rsidR="000956BD" w:rsidRPr="001A61C6">
        <w:rPr>
          <w:rFonts w:cstheme="minorHAnsi"/>
        </w:rPr>
        <w:t>Y</w:t>
      </w:r>
      <w:r w:rsidR="004B433C" w:rsidRPr="001A61C6">
        <w:rPr>
          <w:rFonts w:cstheme="minorHAnsi"/>
        </w:rPr>
        <w:t>D activity in rs56038477 carriers</w:t>
      </w:r>
      <w:r w:rsidR="00D32C03" w:rsidRPr="001A61C6">
        <w:rPr>
          <w:rFonts w:cstheme="minorHAnsi"/>
        </w:rPr>
        <w:t xml:space="preserve"> </w:t>
      </w:r>
      <w:r w:rsidR="0051703D" w:rsidRPr="001A61C6">
        <w:rPr>
          <w:rFonts w:cstheme="minorHAnsi"/>
        </w:rPr>
        <w:fldChar w:fldCharType="begin">
          <w:fldData xml:space="preserve">PEVuZE5vdGU+PENpdGU+PEF1dGhvcj5IZW5yaWNrczwvQXV0aG9yPjxZZWFyPjIwMTg8L1llYXI+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E0NTktMTQ2NzwvcGFnZXM+PHZvbHVtZT4xOTwvdm9sdW1l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=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IZW5yaWNrczwvQXV0aG9yPjxZZWFyPjIwMTg8L1llYXI+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E0NTktMTQ2NzwvcGFnZXM+PHZvbHVtZT4xOTwvdm9sdW1l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=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51703D" w:rsidRPr="001A61C6">
        <w:rPr>
          <w:rFonts w:cstheme="minorHAnsi"/>
        </w:rPr>
      </w:r>
      <w:r w:rsidR="0051703D" w:rsidRPr="001A61C6">
        <w:rPr>
          <w:rFonts w:cstheme="minorHAnsi"/>
        </w:rPr>
        <w:fldChar w:fldCharType="separate"/>
      </w:r>
      <w:r w:rsidR="004F5706" w:rsidRPr="001A61C6">
        <w:rPr>
          <w:rFonts w:cstheme="minorHAnsi"/>
          <w:noProof/>
        </w:rPr>
        <w:t>[31]</w:t>
      </w:r>
      <w:r w:rsidR="0051703D" w:rsidRPr="001A61C6">
        <w:rPr>
          <w:rFonts w:cstheme="minorHAnsi"/>
        </w:rPr>
        <w:fldChar w:fldCharType="end"/>
      </w:r>
      <w:r w:rsidR="004971B5" w:rsidRPr="001A61C6">
        <w:rPr>
          <w:rFonts w:cstheme="minorHAnsi"/>
        </w:rPr>
        <w:t>.</w:t>
      </w:r>
      <w:r w:rsidR="00D32C03" w:rsidRPr="001A61C6">
        <w:rPr>
          <w:rFonts w:cstheme="minorHAnsi"/>
        </w:rPr>
        <w:t xml:space="preserve">  Thus, the initial dose reduction of 25% for rs67376798 or rs56038477 carriers was plausibly insufficient and larger initial reductions (50% starting dose) with individualised dose titration are </w:t>
      </w:r>
      <w:r w:rsidR="006C3C03" w:rsidRPr="001A61C6">
        <w:rPr>
          <w:rFonts w:cstheme="minorHAnsi"/>
        </w:rPr>
        <w:t>now thought</w:t>
      </w:r>
      <w:r w:rsidR="00D32C03" w:rsidRPr="001A61C6">
        <w:rPr>
          <w:rFonts w:cstheme="minorHAnsi"/>
        </w:rPr>
        <w:t xml:space="preserve"> </w:t>
      </w:r>
      <w:proofErr w:type="gramStart"/>
      <w:r w:rsidR="00D32C03" w:rsidRPr="001A61C6">
        <w:rPr>
          <w:rFonts w:cstheme="minorHAnsi"/>
        </w:rPr>
        <w:t>preferential .</w:t>
      </w:r>
      <w:proofErr w:type="gramEnd"/>
      <w:r w:rsidR="004971B5" w:rsidRPr="001A61C6">
        <w:rPr>
          <w:rFonts w:cstheme="minorHAnsi"/>
        </w:rPr>
        <w:t xml:space="preserve">   </w:t>
      </w:r>
      <w:r w:rsidR="00BC22BE" w:rsidRPr="001A61C6">
        <w:rPr>
          <w:rFonts w:cstheme="minorHAnsi"/>
        </w:rPr>
        <w:t xml:space="preserve"> </w:t>
      </w:r>
    </w:p>
    <w:p w14:paraId="168E081C" w14:textId="2D175696" w:rsidR="00EA364B" w:rsidRPr="001A61C6" w:rsidRDefault="0099230A" w:rsidP="00B1417C">
      <w:pPr>
        <w:spacing w:line="22" w:lineRule="atLeast"/>
        <w:jc w:val="both"/>
        <w:rPr>
          <w:rFonts w:cstheme="minorHAnsi"/>
        </w:rPr>
      </w:pPr>
      <w:r w:rsidRPr="001A61C6">
        <w:rPr>
          <w:rFonts w:cstheme="minorHAnsi"/>
          <w:color w:val="231F20"/>
        </w:rPr>
        <w:t>Despite the</w:t>
      </w:r>
      <w:r w:rsidR="00720E19" w:rsidRPr="001A61C6">
        <w:rPr>
          <w:rFonts w:cstheme="minorHAnsi"/>
          <w:color w:val="231F20"/>
        </w:rPr>
        <w:t xml:space="preserve"> strong associations</w:t>
      </w:r>
      <w:r w:rsidRPr="001A61C6">
        <w:rPr>
          <w:rFonts w:cstheme="minorHAnsi"/>
          <w:color w:val="231F20"/>
        </w:rPr>
        <w:t xml:space="preserve"> with </w:t>
      </w:r>
      <w:r w:rsidR="00EA364B" w:rsidRPr="001A61C6">
        <w:rPr>
          <w:rFonts w:cstheme="minorHAnsi"/>
          <w:color w:val="231F20"/>
        </w:rPr>
        <w:t xml:space="preserve">the above-mentioned </w:t>
      </w:r>
      <w:r w:rsidRPr="001A61C6">
        <w:rPr>
          <w:rFonts w:cstheme="minorHAnsi"/>
          <w:i/>
          <w:color w:val="231F20"/>
        </w:rPr>
        <w:t xml:space="preserve">DPYD </w:t>
      </w:r>
      <w:r w:rsidRPr="001A61C6">
        <w:rPr>
          <w:rFonts w:cstheme="minorHAnsi"/>
          <w:color w:val="231F20"/>
        </w:rPr>
        <w:t>variants</w:t>
      </w:r>
      <w:r w:rsidR="00720E19" w:rsidRPr="001A61C6">
        <w:rPr>
          <w:rFonts w:cstheme="minorHAnsi"/>
          <w:color w:val="231F20"/>
        </w:rPr>
        <w:t xml:space="preserve">, </w:t>
      </w:r>
      <w:r w:rsidR="00EA364B" w:rsidRPr="001A61C6">
        <w:rPr>
          <w:rFonts w:cstheme="minorHAnsi"/>
          <w:color w:val="231F20"/>
        </w:rPr>
        <w:t xml:space="preserve">given the complexity of regulatory processes for the </w:t>
      </w:r>
      <w:r w:rsidR="00EA364B" w:rsidRPr="001A61C6">
        <w:rPr>
          <w:rFonts w:cstheme="minorHAnsi"/>
          <w:i/>
          <w:iCs/>
          <w:color w:val="231F20"/>
        </w:rPr>
        <w:t xml:space="preserve">DPYD </w:t>
      </w:r>
      <w:r w:rsidR="00EA364B" w:rsidRPr="001A61C6">
        <w:rPr>
          <w:rFonts w:cstheme="minorHAnsi"/>
          <w:color w:val="231F20"/>
        </w:rPr>
        <w:t xml:space="preserve">gene, and the occurrence of rare variants, </w:t>
      </w:r>
      <w:r w:rsidR="00720E19" w:rsidRPr="001A61C6">
        <w:rPr>
          <w:rFonts w:cstheme="minorHAnsi"/>
          <w:color w:val="231F20"/>
        </w:rPr>
        <w:t xml:space="preserve">genetic variation </w:t>
      </w:r>
      <w:r w:rsidR="00C84115" w:rsidRPr="001A61C6">
        <w:rPr>
          <w:rFonts w:cstheme="minorHAnsi"/>
          <w:color w:val="231F20"/>
        </w:rPr>
        <w:t xml:space="preserve">only </w:t>
      </w:r>
      <w:r w:rsidR="00720E19" w:rsidRPr="001A61C6">
        <w:rPr>
          <w:rFonts w:cstheme="minorHAnsi"/>
          <w:color w:val="231F20"/>
        </w:rPr>
        <w:t xml:space="preserve">explains up to 30% of </w:t>
      </w:r>
      <w:r w:rsidR="000E291C" w:rsidRPr="001A61C6">
        <w:rPr>
          <w:rFonts w:cstheme="minorHAnsi"/>
          <w:color w:val="231F20"/>
        </w:rPr>
        <w:t xml:space="preserve">the </w:t>
      </w:r>
      <w:r w:rsidR="00720E19" w:rsidRPr="001A61C6">
        <w:rPr>
          <w:rFonts w:cstheme="minorHAnsi"/>
          <w:color w:val="231F20"/>
        </w:rPr>
        <w:t xml:space="preserve">observed early onset 5-FU-associated toxicity </w:t>
      </w:r>
      <w:r w:rsidR="00720E19" w:rsidRPr="001A61C6">
        <w:rPr>
          <w:rFonts w:cstheme="minorHAnsi"/>
          <w:color w:val="231F20"/>
        </w:rPr>
        <w:fldChar w:fldCharType="begin">
          <w:fldData xml:space="preserve">PEVuZE5vdGU+PENpdGU+PEF1dGhvcj5Gcm9laGxpY2g8L0F1dGhvcj48WWVhcj4yMDE1PC9ZZWFy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cGFnZXM+NzMwLTk8L3BhZ2VzPjx2b2x1bWU+MTM2PC92b2x1bWU+PG51bWJlcj4z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</w:fldData>
        </w:fldChar>
      </w:r>
      <w:r w:rsidR="004F5706" w:rsidRPr="001A61C6">
        <w:rPr>
          <w:rFonts w:cstheme="minorHAnsi"/>
          <w:color w:val="231F20"/>
        </w:rPr>
        <w:instrText xml:space="preserve"> ADDIN EN.CITE </w:instrText>
      </w:r>
      <w:r w:rsidR="004F5706" w:rsidRPr="001A61C6">
        <w:rPr>
          <w:rFonts w:cstheme="minorHAnsi"/>
          <w:color w:val="231F20"/>
        </w:rPr>
        <w:fldChar w:fldCharType="begin">
          <w:fldData xml:space="preserve">PEVuZE5vdGU+PENpdGU+PEF1dGhvcj5Gcm9laGxpY2g8L0F1dGhvcj48WWVhcj4yMDE1PC9ZZWFy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cGFnZXM+NzMwLTk8L3BhZ2VzPjx2b2x1bWU+MTM2PC92b2x1bWU+PG51bWJlcj4z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</w:fldData>
        </w:fldChar>
      </w:r>
      <w:r w:rsidR="004F5706" w:rsidRPr="001A61C6">
        <w:rPr>
          <w:rFonts w:cstheme="minorHAnsi"/>
          <w:color w:val="231F20"/>
        </w:rPr>
        <w:instrText xml:space="preserve"> ADDIN EN.CITE.DATA </w:instrText>
      </w:r>
      <w:r w:rsidR="004F5706" w:rsidRPr="001A61C6">
        <w:rPr>
          <w:rFonts w:cstheme="minorHAnsi"/>
          <w:color w:val="231F20"/>
        </w:rPr>
      </w:r>
      <w:r w:rsidR="004F5706" w:rsidRPr="001A61C6">
        <w:rPr>
          <w:rFonts w:cstheme="minorHAnsi"/>
          <w:color w:val="231F20"/>
        </w:rPr>
        <w:fldChar w:fldCharType="end"/>
      </w:r>
      <w:r w:rsidR="00720E19" w:rsidRPr="001A61C6">
        <w:rPr>
          <w:rFonts w:cstheme="minorHAnsi"/>
          <w:color w:val="231F20"/>
        </w:rPr>
      </w:r>
      <w:r w:rsidR="00720E19" w:rsidRPr="001A61C6">
        <w:rPr>
          <w:rFonts w:cstheme="minorHAnsi"/>
          <w:color w:val="231F20"/>
        </w:rPr>
        <w:fldChar w:fldCharType="separate"/>
      </w:r>
      <w:r w:rsidR="004F5706" w:rsidRPr="001A61C6">
        <w:rPr>
          <w:rFonts w:cstheme="minorHAnsi"/>
          <w:noProof/>
          <w:color w:val="231F20"/>
        </w:rPr>
        <w:t>[16]</w:t>
      </w:r>
      <w:r w:rsidR="00720E19" w:rsidRPr="001A61C6">
        <w:rPr>
          <w:rFonts w:cstheme="minorHAnsi"/>
          <w:color w:val="231F20"/>
        </w:rPr>
        <w:fldChar w:fldCharType="end"/>
      </w:r>
      <w:r w:rsidR="00720E19" w:rsidRPr="001A61C6">
        <w:rPr>
          <w:rFonts w:cstheme="minorHAnsi"/>
          <w:color w:val="231F20"/>
        </w:rPr>
        <w:t>.  DP</w:t>
      </w:r>
      <w:r w:rsidR="00EA364B" w:rsidRPr="001A61C6">
        <w:rPr>
          <w:rFonts w:cstheme="minorHAnsi"/>
          <w:color w:val="231F20"/>
        </w:rPr>
        <w:t>Y</w:t>
      </w:r>
      <w:r w:rsidR="00720E19" w:rsidRPr="001A61C6">
        <w:rPr>
          <w:rFonts w:cstheme="minorHAnsi"/>
          <w:color w:val="231F20"/>
        </w:rPr>
        <w:t xml:space="preserve">D phenotyping </w:t>
      </w:r>
      <w:r w:rsidR="003312AF" w:rsidRPr="001A61C6">
        <w:rPr>
          <w:rFonts w:cstheme="minorHAnsi"/>
          <w:color w:val="231F20"/>
        </w:rPr>
        <w:t>is an</w:t>
      </w:r>
      <w:r w:rsidR="00720E19" w:rsidRPr="001A61C6">
        <w:rPr>
          <w:rFonts w:cstheme="minorHAnsi"/>
          <w:color w:val="231F20"/>
        </w:rPr>
        <w:t xml:space="preserve"> alternative or </w:t>
      </w:r>
      <w:r w:rsidR="000E291C" w:rsidRPr="001A61C6">
        <w:rPr>
          <w:rFonts w:cstheme="minorHAnsi"/>
          <w:color w:val="231F20"/>
        </w:rPr>
        <w:t xml:space="preserve">complementary </w:t>
      </w:r>
      <w:r w:rsidR="00720E19" w:rsidRPr="001A61C6">
        <w:rPr>
          <w:rFonts w:cstheme="minorHAnsi"/>
          <w:color w:val="231F20"/>
        </w:rPr>
        <w:t>strateg</w:t>
      </w:r>
      <w:r w:rsidRPr="001A61C6">
        <w:rPr>
          <w:rFonts w:cstheme="minorHAnsi"/>
          <w:color w:val="231F20"/>
        </w:rPr>
        <w:t>y</w:t>
      </w:r>
      <w:r w:rsidR="00720E19" w:rsidRPr="001A61C6">
        <w:rPr>
          <w:rFonts w:cstheme="minorHAnsi"/>
          <w:color w:val="231F20"/>
        </w:rPr>
        <w:t xml:space="preserve">, and </w:t>
      </w:r>
      <w:r w:rsidR="003312AF" w:rsidRPr="001A61C6">
        <w:rPr>
          <w:rFonts w:cstheme="minorHAnsi"/>
          <w:color w:val="231F20"/>
        </w:rPr>
        <w:t>has</w:t>
      </w:r>
      <w:r w:rsidR="00720E19" w:rsidRPr="001A61C6">
        <w:rPr>
          <w:rFonts w:cstheme="minorHAnsi"/>
          <w:color w:val="231F20"/>
        </w:rPr>
        <w:t xml:space="preserve"> been associated with 5-FU exposure and toxicity</w:t>
      </w:r>
      <w:r w:rsidR="00C84115" w:rsidRPr="001A61C6">
        <w:rPr>
          <w:rFonts w:cstheme="minorHAnsi"/>
          <w:color w:val="231F20"/>
        </w:rPr>
        <w:t>, albeit inconsistently</w:t>
      </w:r>
      <w:r w:rsidR="00720E19" w:rsidRPr="001A61C6">
        <w:rPr>
          <w:rFonts w:cstheme="minorHAnsi"/>
          <w:color w:val="231F20"/>
        </w:rPr>
        <w:t xml:space="preserve"> </w:t>
      </w:r>
      <w:r w:rsidR="00720E19" w:rsidRPr="001A61C6">
        <w:rPr>
          <w:rFonts w:cstheme="minorHAnsi"/>
          <w:color w:val="231F20"/>
        </w:rPr>
        <w:fldChar w:fldCharType="begin">
          <w:fldData xml:space="preserve">PEVuZE5vdGU+PENpdGU+PEF1dGhvcj5LcmlzdGVuc2VuPC9BdXRob3I+PFllYXI+MjAxMDwvWWVh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I0OC01MzwvcGFnZXM+PHZvbHVtZT4x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jg5OS05MDI8L3BhZ2VzPjx2b2x1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=
</w:fldData>
        </w:fldChar>
      </w:r>
      <w:r w:rsidR="004F5706" w:rsidRPr="001A61C6">
        <w:rPr>
          <w:rFonts w:cstheme="minorHAnsi"/>
          <w:color w:val="231F20"/>
        </w:rPr>
        <w:instrText xml:space="preserve"> ADDIN EN.CITE </w:instrText>
      </w:r>
      <w:r w:rsidR="004F5706" w:rsidRPr="001A61C6">
        <w:rPr>
          <w:rFonts w:cstheme="minorHAnsi"/>
          <w:color w:val="231F20"/>
        </w:rPr>
        <w:fldChar w:fldCharType="begin">
          <w:fldData xml:space="preserve">PEVuZE5vdGU+PENpdGU+PEF1dGhvcj5LcmlzdGVuc2VuPC9BdXRob3I+PFllYXI+MjAxMDwvWWVh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jI0OC01MzwvcGFnZXM+PHZvbHVtZT4x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jg5OS05MDI8L3BhZ2VzPjx2b2x1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=
</w:fldData>
        </w:fldChar>
      </w:r>
      <w:r w:rsidR="004F5706" w:rsidRPr="001A61C6">
        <w:rPr>
          <w:rFonts w:cstheme="minorHAnsi"/>
          <w:color w:val="231F20"/>
        </w:rPr>
        <w:instrText xml:space="preserve"> ADDIN EN.CITE.DATA </w:instrText>
      </w:r>
      <w:r w:rsidR="004F5706" w:rsidRPr="001A61C6">
        <w:rPr>
          <w:rFonts w:cstheme="minorHAnsi"/>
          <w:color w:val="231F20"/>
        </w:rPr>
      </w:r>
      <w:r w:rsidR="004F5706" w:rsidRPr="001A61C6">
        <w:rPr>
          <w:rFonts w:cstheme="minorHAnsi"/>
          <w:color w:val="231F20"/>
        </w:rPr>
        <w:fldChar w:fldCharType="end"/>
      </w:r>
      <w:r w:rsidR="00720E19" w:rsidRPr="001A61C6">
        <w:rPr>
          <w:rFonts w:cstheme="minorHAnsi"/>
          <w:color w:val="231F20"/>
        </w:rPr>
      </w:r>
      <w:r w:rsidR="00720E19" w:rsidRPr="001A61C6">
        <w:rPr>
          <w:rFonts w:cstheme="minorHAnsi"/>
          <w:color w:val="231F20"/>
        </w:rPr>
        <w:fldChar w:fldCharType="separate"/>
      </w:r>
      <w:r w:rsidR="004F5706" w:rsidRPr="001A61C6">
        <w:rPr>
          <w:rFonts w:cstheme="minorHAnsi"/>
          <w:noProof/>
          <w:color w:val="231F20"/>
        </w:rPr>
        <w:t>[20, 32-34]</w:t>
      </w:r>
      <w:r w:rsidR="00720E19" w:rsidRPr="001A61C6">
        <w:rPr>
          <w:rFonts w:cstheme="minorHAnsi"/>
          <w:color w:val="231F20"/>
        </w:rPr>
        <w:fldChar w:fldCharType="end"/>
      </w:r>
      <w:r w:rsidR="00720E19" w:rsidRPr="001A61C6">
        <w:rPr>
          <w:rFonts w:cstheme="minorHAnsi"/>
          <w:color w:val="231F20"/>
        </w:rPr>
        <w:t xml:space="preserve">.  </w:t>
      </w:r>
      <w:r w:rsidRPr="001A61C6">
        <w:rPr>
          <w:rFonts w:cstheme="minorHAnsi"/>
          <w:color w:val="231F20"/>
        </w:rPr>
        <w:t>DP</w:t>
      </w:r>
      <w:r w:rsidR="00EA364B" w:rsidRPr="001A61C6">
        <w:rPr>
          <w:rFonts w:cstheme="minorHAnsi"/>
          <w:color w:val="231F20"/>
        </w:rPr>
        <w:t>Y</w:t>
      </w:r>
      <w:r w:rsidRPr="001A61C6">
        <w:rPr>
          <w:rFonts w:cstheme="minorHAnsi"/>
          <w:color w:val="231F20"/>
        </w:rPr>
        <w:t xml:space="preserve">D phenotyping </w:t>
      </w:r>
      <w:r w:rsidR="00720E19" w:rsidRPr="001A61C6">
        <w:rPr>
          <w:rFonts w:cstheme="minorHAnsi"/>
          <w:color w:val="231F20"/>
        </w:rPr>
        <w:t xml:space="preserve">also </w:t>
      </w:r>
      <w:r w:rsidRPr="001A61C6">
        <w:rPr>
          <w:rFonts w:cstheme="minorHAnsi"/>
          <w:color w:val="231F20"/>
        </w:rPr>
        <w:t>has</w:t>
      </w:r>
      <w:r w:rsidR="00720E19" w:rsidRPr="001A61C6">
        <w:rPr>
          <w:rFonts w:cstheme="minorHAnsi"/>
          <w:color w:val="231F20"/>
        </w:rPr>
        <w:t xml:space="preserve"> limitations; for instance, t</w:t>
      </w:r>
      <w:r w:rsidR="00720E19" w:rsidRPr="001A61C6">
        <w:rPr>
          <w:rFonts w:cstheme="minorHAnsi"/>
        </w:rPr>
        <w:t>he correlation between hepatic and PBMC DP</w:t>
      </w:r>
      <w:r w:rsidR="00EA364B" w:rsidRPr="001A61C6">
        <w:rPr>
          <w:rFonts w:cstheme="minorHAnsi"/>
        </w:rPr>
        <w:t>Y</w:t>
      </w:r>
      <w:r w:rsidR="00720E19" w:rsidRPr="001A61C6">
        <w:rPr>
          <w:rFonts w:cstheme="minorHAnsi"/>
        </w:rPr>
        <w:t xml:space="preserve">D activity is modest </w:t>
      </w:r>
      <w:r w:rsidR="00BE3D1D" w:rsidRPr="001A61C6">
        <w:rPr>
          <w:rFonts w:cstheme="minorHAnsi"/>
        </w:rPr>
        <w:t>(</w:t>
      </w:r>
      <w:r w:rsidR="00720E19" w:rsidRPr="001A61C6">
        <w:rPr>
          <w:rFonts w:cstheme="minorHAnsi"/>
          <w:lang w:val="en"/>
        </w:rPr>
        <w:t>R</w:t>
      </w:r>
      <w:r w:rsidR="00720E19" w:rsidRPr="001A61C6">
        <w:rPr>
          <w:rFonts w:cstheme="minorHAnsi"/>
          <w:vertAlign w:val="superscript"/>
          <w:lang w:val="en"/>
        </w:rPr>
        <w:t>2</w:t>
      </w:r>
      <w:r w:rsidR="00720E19" w:rsidRPr="001A61C6">
        <w:rPr>
          <w:rFonts w:cstheme="minorHAnsi"/>
          <w:lang w:val="en"/>
        </w:rPr>
        <w:t xml:space="preserve"> &lt; 0.6</w:t>
      </w:r>
      <w:r w:rsidR="00BE3D1D" w:rsidRPr="001A61C6">
        <w:rPr>
          <w:rFonts w:cstheme="minorHAnsi"/>
          <w:lang w:val="en"/>
        </w:rPr>
        <w:t>)</w:t>
      </w:r>
      <w:r w:rsidR="00720E19" w:rsidRPr="001A61C6">
        <w:rPr>
          <w:rFonts w:cstheme="minorHAnsi"/>
          <w:lang w:val="en"/>
        </w:rPr>
        <w:t xml:space="preserve"> </w:t>
      </w:r>
      <w:r w:rsidR="00720E19" w:rsidRPr="001A61C6">
        <w:rPr>
          <w:rFonts w:cstheme="minorHAnsi"/>
          <w:lang w:val="en"/>
        </w:rPr>
        <w:fldChar w:fldCharType="begin">
          <w:fldData xml:space="preserve">PEVuZE5vdGU+PENpdGU+PEF1dGhvcj5DaGF6YWw8L0F1dGhvcj48WWVhcj4xOTk2PC9ZZWFyPjxS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UwNy0xMDwvcGFnZXM+PHZvbHVtZT4yPC92b2x1bWU+PG51bWJlcj4z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</w:fldData>
        </w:fldChar>
      </w:r>
      <w:r w:rsidR="004F5706" w:rsidRPr="001A61C6">
        <w:rPr>
          <w:rFonts w:cstheme="minorHAnsi"/>
          <w:lang w:val="en"/>
        </w:rPr>
        <w:instrText xml:space="preserve"> ADDIN EN.CITE </w:instrText>
      </w:r>
      <w:r w:rsidR="004F5706" w:rsidRPr="001A61C6">
        <w:rPr>
          <w:rFonts w:cstheme="minorHAnsi"/>
          <w:lang w:val="en"/>
        </w:rPr>
        <w:fldChar w:fldCharType="begin">
          <w:fldData xml:space="preserve">PEVuZE5vdGU+PENpdGU+PEF1dGhvcj5DaGF6YWw8L0F1dGhvcj48WWVhcj4xOTk2PC9ZZWFyPjxS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UwNy0xMDwvcGFnZXM+PHZvbHVtZT4yPC92b2x1bWU+PG51bWJlcj4z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</w:fldData>
        </w:fldChar>
      </w:r>
      <w:r w:rsidR="004F5706" w:rsidRPr="001A61C6">
        <w:rPr>
          <w:rFonts w:cstheme="minorHAnsi"/>
          <w:lang w:val="en"/>
        </w:rPr>
        <w:instrText xml:space="preserve"> ADDIN EN.CITE.DATA </w:instrText>
      </w:r>
      <w:r w:rsidR="004F5706" w:rsidRPr="001A61C6">
        <w:rPr>
          <w:rFonts w:cstheme="minorHAnsi"/>
          <w:lang w:val="en"/>
        </w:rPr>
      </w:r>
      <w:r w:rsidR="004F5706" w:rsidRPr="001A61C6">
        <w:rPr>
          <w:rFonts w:cstheme="minorHAnsi"/>
          <w:lang w:val="en"/>
        </w:rPr>
        <w:fldChar w:fldCharType="end"/>
      </w:r>
      <w:r w:rsidR="00720E19" w:rsidRPr="001A61C6">
        <w:rPr>
          <w:rFonts w:cstheme="minorHAnsi"/>
          <w:lang w:val="en"/>
        </w:rPr>
      </w:r>
      <w:r w:rsidR="00720E19" w:rsidRPr="001A61C6">
        <w:rPr>
          <w:rFonts w:cstheme="minorHAnsi"/>
          <w:lang w:val="en"/>
        </w:rPr>
        <w:fldChar w:fldCharType="separate"/>
      </w:r>
      <w:r w:rsidR="004F5706" w:rsidRPr="001A61C6">
        <w:rPr>
          <w:rFonts w:cstheme="minorHAnsi"/>
          <w:noProof/>
          <w:lang w:val="en"/>
        </w:rPr>
        <w:t>[35]</w:t>
      </w:r>
      <w:r w:rsidR="00720E19" w:rsidRPr="001A61C6">
        <w:rPr>
          <w:rFonts w:cstheme="minorHAnsi"/>
          <w:lang w:val="en"/>
        </w:rPr>
        <w:fldChar w:fldCharType="end"/>
      </w:r>
      <w:r w:rsidR="00720E19" w:rsidRPr="001A61C6">
        <w:rPr>
          <w:rFonts w:cstheme="minorHAnsi"/>
          <w:lang w:val="en"/>
        </w:rPr>
        <w:t>, baseline UH2/U ratios likely reflect unsaturated DP</w:t>
      </w:r>
      <w:r w:rsidR="00EA364B" w:rsidRPr="001A61C6">
        <w:rPr>
          <w:rFonts w:cstheme="minorHAnsi"/>
          <w:lang w:val="en"/>
        </w:rPr>
        <w:t>Y</w:t>
      </w:r>
      <w:r w:rsidR="00720E19" w:rsidRPr="001A61C6">
        <w:rPr>
          <w:rFonts w:cstheme="minorHAnsi"/>
          <w:lang w:val="en"/>
        </w:rPr>
        <w:t xml:space="preserve">D and so </w:t>
      </w:r>
      <w:r w:rsidR="00C84115" w:rsidRPr="001A61C6">
        <w:rPr>
          <w:rFonts w:cstheme="minorHAnsi"/>
          <w:lang w:val="en"/>
        </w:rPr>
        <w:t xml:space="preserve">may not </w:t>
      </w:r>
      <w:r w:rsidR="001A4DB4" w:rsidRPr="001A61C6">
        <w:rPr>
          <w:rFonts w:cstheme="minorHAnsi"/>
          <w:lang w:val="en"/>
        </w:rPr>
        <w:t xml:space="preserve">always </w:t>
      </w:r>
      <w:r w:rsidR="00E54E54" w:rsidRPr="001A61C6">
        <w:rPr>
          <w:rFonts w:cstheme="minorHAnsi"/>
          <w:lang w:val="en"/>
        </w:rPr>
        <w:t>predict</w:t>
      </w:r>
      <w:r w:rsidR="00720E19" w:rsidRPr="001A61C6">
        <w:rPr>
          <w:rFonts w:cstheme="minorHAnsi"/>
          <w:lang w:val="en"/>
        </w:rPr>
        <w:t xml:space="preserve"> decreased DP</w:t>
      </w:r>
      <w:r w:rsidR="00EA364B" w:rsidRPr="001A61C6">
        <w:rPr>
          <w:rFonts w:cstheme="minorHAnsi"/>
          <w:lang w:val="en"/>
        </w:rPr>
        <w:t>Y</w:t>
      </w:r>
      <w:r w:rsidR="00720E19" w:rsidRPr="001A61C6">
        <w:rPr>
          <w:rFonts w:cstheme="minorHAnsi"/>
          <w:lang w:val="en"/>
        </w:rPr>
        <w:t xml:space="preserve">D activity </w:t>
      </w:r>
      <w:r w:rsidR="00720E19" w:rsidRPr="001A61C6">
        <w:rPr>
          <w:rFonts w:cstheme="minorHAnsi"/>
          <w:lang w:val="en"/>
        </w:rPr>
        <w:fldChar w:fldCharType="begin">
          <w:fldData xml:space="preserve">PEVuZE5vdGU+PENpdGU+PEF1dGhvcj5TaXN0b25lbjwvQXV0aG9yPjxZZWFyPjIwMTQ8L1llYXI+
PFJlY051bT42NDwvUmVjTnVtPjxEaXNwbGF5VGV4dD5bMzNdPC9EaXNwbGF5VGV4dD48cmVjb3Jk
PjxyZWMtbnVtYmVyPjY0PC9yZWMtbnVtYmVyPjxmb3JlaWduLWtleXM+PGtleSBhcHA9IkVOIiBk
Yi1pZD0id2Q1c3B2YXdlMnpkZW1lOXQwbnBkMmFld3R3enN4enhhNXhlIiB0aW1lc3RhbXA9IjE1
NzQ3Nzc2OTciPjY0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GFsdC10aXRsZT5QaGFybWFjb2dlbm9taWNzPC9hbHQtdGl0bGU+PC90aXRsZXM+PHBlcmlv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</w:fldData>
        </w:fldChar>
      </w:r>
      <w:r w:rsidR="004F5706" w:rsidRPr="001A61C6">
        <w:rPr>
          <w:rFonts w:cstheme="minorHAnsi"/>
          <w:lang w:val="en"/>
        </w:rPr>
        <w:instrText xml:space="preserve"> ADDIN EN.CITE </w:instrText>
      </w:r>
      <w:r w:rsidR="004F5706" w:rsidRPr="001A61C6">
        <w:rPr>
          <w:rFonts w:cstheme="minorHAnsi"/>
          <w:lang w:val="en"/>
        </w:rPr>
        <w:fldChar w:fldCharType="begin">
          <w:fldData xml:space="preserve">PEVuZE5vdGU+PENpdGU+PEF1dGhvcj5TaXN0b25lbjwvQXV0aG9yPjxZZWFyPjIwMTQ8L1llYXI+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</w:fldData>
        </w:fldChar>
      </w:r>
      <w:r w:rsidR="004F5706" w:rsidRPr="001A61C6">
        <w:rPr>
          <w:rFonts w:cstheme="minorHAnsi"/>
          <w:lang w:val="en"/>
        </w:rPr>
        <w:instrText xml:space="preserve"> ADDIN EN.CITE.DATA </w:instrText>
      </w:r>
      <w:r w:rsidR="004F5706" w:rsidRPr="001A61C6">
        <w:rPr>
          <w:rFonts w:cstheme="minorHAnsi"/>
          <w:lang w:val="en"/>
        </w:rPr>
      </w:r>
      <w:r w:rsidR="004F5706" w:rsidRPr="001A61C6">
        <w:rPr>
          <w:rFonts w:cstheme="minorHAnsi"/>
          <w:lang w:val="en"/>
        </w:rPr>
        <w:fldChar w:fldCharType="end"/>
      </w:r>
      <w:r w:rsidR="00720E19" w:rsidRPr="001A61C6">
        <w:rPr>
          <w:rFonts w:cstheme="minorHAnsi"/>
          <w:lang w:val="en"/>
        </w:rPr>
      </w:r>
      <w:r w:rsidR="00720E19" w:rsidRPr="001A61C6">
        <w:rPr>
          <w:rFonts w:cstheme="minorHAnsi"/>
          <w:lang w:val="en"/>
        </w:rPr>
        <w:fldChar w:fldCharType="separate"/>
      </w:r>
      <w:r w:rsidR="004F5706" w:rsidRPr="001A61C6">
        <w:rPr>
          <w:rFonts w:cstheme="minorHAnsi"/>
          <w:noProof/>
          <w:lang w:val="en"/>
        </w:rPr>
        <w:t>[33]</w:t>
      </w:r>
      <w:r w:rsidR="00720E19" w:rsidRPr="001A61C6">
        <w:rPr>
          <w:rFonts w:cstheme="minorHAnsi"/>
          <w:lang w:val="en"/>
        </w:rPr>
        <w:fldChar w:fldCharType="end"/>
      </w:r>
      <w:r w:rsidR="00720E19" w:rsidRPr="001A61C6">
        <w:rPr>
          <w:rFonts w:cstheme="minorHAnsi"/>
          <w:lang w:val="en"/>
        </w:rPr>
        <w:t xml:space="preserve">, </w:t>
      </w:r>
      <w:r w:rsidR="00720E19" w:rsidRPr="001A61C6">
        <w:rPr>
          <w:rFonts w:cstheme="minorHAnsi"/>
        </w:rPr>
        <w:t>technical expertise</w:t>
      </w:r>
      <w:r w:rsidRPr="001A61C6">
        <w:rPr>
          <w:rFonts w:cstheme="minorHAnsi"/>
        </w:rPr>
        <w:t xml:space="preserve"> is required</w:t>
      </w:r>
      <w:r w:rsidR="00720E19" w:rsidRPr="001A61C6">
        <w:rPr>
          <w:rFonts w:cstheme="minorHAnsi"/>
        </w:rPr>
        <w:t xml:space="preserve">, and </w:t>
      </w:r>
      <w:r w:rsidRPr="001A61C6">
        <w:rPr>
          <w:rFonts w:cstheme="minorHAnsi"/>
        </w:rPr>
        <w:t>the</w:t>
      </w:r>
      <w:r w:rsidR="000E291C" w:rsidRPr="001A61C6">
        <w:rPr>
          <w:rFonts w:cstheme="minorHAnsi"/>
        </w:rPr>
        <w:t xml:space="preserve"> assay is</w:t>
      </w:r>
      <w:r w:rsidR="00720E19" w:rsidRPr="001A61C6">
        <w:rPr>
          <w:rFonts w:cstheme="minorHAnsi"/>
        </w:rPr>
        <w:t xml:space="preserve"> often only available in specialized centres.</w:t>
      </w:r>
      <w:r w:rsidRPr="001A61C6">
        <w:rPr>
          <w:rFonts w:cstheme="minorHAnsi"/>
        </w:rPr>
        <w:t xml:space="preserve">  </w:t>
      </w:r>
      <w:r w:rsidR="00EA364B" w:rsidRPr="001A61C6">
        <w:rPr>
          <w:rFonts w:cstheme="minorHAnsi"/>
        </w:rPr>
        <w:t xml:space="preserve">Furthermore, lack of assay standardisation and lack of clarity around cut-off levels which denote risk, represent further limitations for widespread implementation of phenotyping assays.  </w:t>
      </w:r>
    </w:p>
    <w:p w14:paraId="04D5A7A7" w14:textId="32DEE303" w:rsidR="00720E19" w:rsidRPr="001A61C6" w:rsidRDefault="00EA364B" w:rsidP="00B1417C">
      <w:pPr>
        <w:spacing w:line="22" w:lineRule="atLeast"/>
        <w:jc w:val="both"/>
        <w:rPr>
          <w:rFonts w:cstheme="minorHAnsi"/>
          <w:color w:val="231F20"/>
        </w:rPr>
      </w:pPr>
      <w:r w:rsidRPr="001A61C6">
        <w:rPr>
          <w:rFonts w:cstheme="minorHAnsi"/>
        </w:rPr>
        <w:t xml:space="preserve">Multi-parametric assessments may be valuable here as shown by </w:t>
      </w:r>
      <w:r w:rsidR="0099230A" w:rsidRPr="001A61C6">
        <w:rPr>
          <w:rFonts w:cstheme="minorHAnsi"/>
        </w:rPr>
        <w:t xml:space="preserve">a recent non-randomised multicentre prospective study </w:t>
      </w:r>
      <w:r w:rsidR="0026462A" w:rsidRPr="001A61C6">
        <w:rPr>
          <w:rFonts w:cstheme="minorHAnsi"/>
          <w:lang w:val="en"/>
        </w:rPr>
        <w:t>in patients with colorectal cancer</w:t>
      </w:r>
      <w:r w:rsidR="0026462A" w:rsidRPr="001A61C6">
        <w:rPr>
          <w:rFonts w:cstheme="minorHAnsi"/>
        </w:rPr>
        <w:t xml:space="preserve"> </w:t>
      </w:r>
      <w:r w:rsidRPr="001A61C6">
        <w:rPr>
          <w:rFonts w:cstheme="minorHAnsi"/>
        </w:rPr>
        <w:t xml:space="preserve">that </w:t>
      </w:r>
      <w:r w:rsidR="0026462A" w:rsidRPr="001A61C6">
        <w:rPr>
          <w:rFonts w:cstheme="minorHAnsi"/>
        </w:rPr>
        <w:t>used</w:t>
      </w:r>
      <w:r w:rsidR="00105009" w:rsidRPr="001A61C6">
        <w:rPr>
          <w:rFonts w:cstheme="minorHAnsi"/>
        </w:rPr>
        <w:t xml:space="preserve"> pre-prescription </w:t>
      </w:r>
      <w:r w:rsidR="00105009" w:rsidRPr="001A61C6">
        <w:rPr>
          <w:rFonts w:cstheme="minorHAnsi"/>
          <w:i/>
        </w:rPr>
        <w:t xml:space="preserve">DPYD </w:t>
      </w:r>
      <w:r w:rsidR="00105009" w:rsidRPr="001A61C6">
        <w:rPr>
          <w:rFonts w:cstheme="minorHAnsi"/>
        </w:rPr>
        <w:t xml:space="preserve">genotyping, </w:t>
      </w:r>
      <w:r w:rsidR="00105009" w:rsidRPr="001A61C6">
        <w:rPr>
          <w:rFonts w:cstheme="minorHAnsi"/>
          <w:lang w:val="en"/>
        </w:rPr>
        <w:t>UH</w:t>
      </w:r>
      <w:r w:rsidR="00105009" w:rsidRPr="001A61C6">
        <w:rPr>
          <w:rFonts w:cstheme="minorHAnsi"/>
          <w:vertAlign w:val="subscript"/>
          <w:lang w:val="en"/>
        </w:rPr>
        <w:t>2</w:t>
      </w:r>
      <w:r w:rsidR="00105009" w:rsidRPr="001A61C6">
        <w:rPr>
          <w:rFonts w:cstheme="minorHAnsi"/>
          <w:lang w:val="en"/>
        </w:rPr>
        <w:t xml:space="preserve">/U phenotyping and demographic factors such as age and gender </w:t>
      </w:r>
      <w:r w:rsidRPr="001A61C6">
        <w:rPr>
          <w:rFonts w:cstheme="minorHAnsi"/>
          <w:lang w:val="en"/>
        </w:rPr>
        <w:t xml:space="preserve">to determine risk </w:t>
      </w:r>
      <w:r w:rsidR="00B529F4" w:rsidRPr="001A61C6">
        <w:rPr>
          <w:rFonts w:cstheme="minorHAnsi"/>
          <w:lang w:val="en"/>
        </w:rPr>
        <w:fldChar w:fldCharType="begin">
          <w:fldData xml:space="preserve">PEVuZE5vdGU+PENpdGU+PEF1dGhvcj5Cb2lzZHJvbi1DZWxsZTwvQXV0aG9yPjxZZWFyPjIwMTc8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</w:fldData>
        </w:fldChar>
      </w:r>
      <w:r w:rsidR="004F5706" w:rsidRPr="001A61C6">
        <w:rPr>
          <w:rFonts w:cstheme="minorHAnsi"/>
          <w:lang w:val="en"/>
        </w:rPr>
        <w:instrText xml:space="preserve"> ADDIN EN.CITE </w:instrText>
      </w:r>
      <w:r w:rsidR="004F5706" w:rsidRPr="001A61C6">
        <w:rPr>
          <w:rFonts w:cstheme="minorHAnsi"/>
          <w:lang w:val="en"/>
        </w:rPr>
        <w:fldChar w:fldCharType="begin">
          <w:fldData xml:space="preserve">PEVuZE5vdGU+PENpdGU+PEF1dGhvcj5Cb2lzZHJvbi1DZWxsZTwvQXV0aG9yPjxZZWFyPjIwMTc8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</w:fldData>
        </w:fldChar>
      </w:r>
      <w:r w:rsidR="004F5706" w:rsidRPr="001A61C6">
        <w:rPr>
          <w:rFonts w:cstheme="minorHAnsi"/>
          <w:lang w:val="en"/>
        </w:rPr>
        <w:instrText xml:space="preserve"> ADDIN EN.CITE.DATA </w:instrText>
      </w:r>
      <w:r w:rsidR="004F5706" w:rsidRPr="001A61C6">
        <w:rPr>
          <w:rFonts w:cstheme="minorHAnsi"/>
          <w:lang w:val="en"/>
        </w:rPr>
      </w:r>
      <w:r w:rsidR="004F5706" w:rsidRPr="001A61C6">
        <w:rPr>
          <w:rFonts w:cstheme="minorHAnsi"/>
          <w:lang w:val="en"/>
        </w:rPr>
        <w:fldChar w:fldCharType="end"/>
      </w:r>
      <w:r w:rsidR="00B529F4" w:rsidRPr="001A61C6">
        <w:rPr>
          <w:rFonts w:cstheme="minorHAnsi"/>
          <w:lang w:val="en"/>
        </w:rPr>
      </w:r>
      <w:r w:rsidR="00B529F4" w:rsidRPr="001A61C6">
        <w:rPr>
          <w:rFonts w:cstheme="minorHAnsi"/>
          <w:lang w:val="en"/>
        </w:rPr>
        <w:fldChar w:fldCharType="separate"/>
      </w:r>
      <w:r w:rsidR="004F5706" w:rsidRPr="001A61C6">
        <w:rPr>
          <w:rFonts w:cstheme="minorHAnsi"/>
          <w:noProof/>
          <w:lang w:val="en"/>
        </w:rPr>
        <w:t>[36]</w:t>
      </w:r>
      <w:r w:rsidR="00B529F4" w:rsidRPr="001A61C6">
        <w:rPr>
          <w:rFonts w:cstheme="minorHAnsi"/>
          <w:lang w:val="en"/>
        </w:rPr>
        <w:fldChar w:fldCharType="end"/>
      </w:r>
      <w:r w:rsidR="00105009" w:rsidRPr="001A61C6">
        <w:rPr>
          <w:rFonts w:cstheme="minorHAnsi"/>
          <w:lang w:val="en"/>
        </w:rPr>
        <w:t>.</w:t>
      </w:r>
      <w:r w:rsidR="004610B1" w:rsidRPr="001A61C6">
        <w:rPr>
          <w:rFonts w:cstheme="minorHAnsi"/>
          <w:lang w:val="en"/>
        </w:rPr>
        <w:t xml:space="preserve">  </w:t>
      </w:r>
      <w:r w:rsidR="0026462A" w:rsidRPr="001A61C6">
        <w:rPr>
          <w:rFonts w:cstheme="minorHAnsi"/>
          <w:lang w:val="en"/>
        </w:rPr>
        <w:t>T</w:t>
      </w:r>
      <w:r w:rsidR="003312AF" w:rsidRPr="001A61C6">
        <w:rPr>
          <w:rFonts w:cstheme="minorHAnsi"/>
          <w:lang w:val="en"/>
        </w:rPr>
        <w:t>herapeutic drug monitoring (</w:t>
      </w:r>
      <w:r w:rsidR="004610B1" w:rsidRPr="001A61C6">
        <w:rPr>
          <w:rFonts w:cstheme="minorHAnsi"/>
          <w:lang w:val="en"/>
        </w:rPr>
        <w:t>TDM</w:t>
      </w:r>
      <w:r w:rsidR="003312AF" w:rsidRPr="001A61C6">
        <w:rPr>
          <w:rFonts w:cstheme="minorHAnsi"/>
          <w:lang w:val="en"/>
        </w:rPr>
        <w:t>, see later)</w:t>
      </w:r>
      <w:r w:rsidR="004610B1" w:rsidRPr="001A61C6">
        <w:rPr>
          <w:rFonts w:cstheme="minorHAnsi"/>
          <w:lang w:val="en"/>
        </w:rPr>
        <w:t xml:space="preserve"> was also used in patients with identified partial DP</w:t>
      </w:r>
      <w:r w:rsidRPr="001A61C6">
        <w:rPr>
          <w:rFonts w:cstheme="minorHAnsi"/>
          <w:lang w:val="en"/>
        </w:rPr>
        <w:t>Y</w:t>
      </w:r>
      <w:r w:rsidR="004610B1" w:rsidRPr="001A61C6">
        <w:rPr>
          <w:rFonts w:cstheme="minorHAnsi"/>
          <w:lang w:val="en"/>
        </w:rPr>
        <w:t xml:space="preserve">D deficiency to provide further dose </w:t>
      </w:r>
      <w:proofErr w:type="spellStart"/>
      <w:r w:rsidR="004610B1" w:rsidRPr="001A61C6">
        <w:rPr>
          <w:rFonts w:cstheme="minorHAnsi"/>
          <w:lang w:val="en"/>
        </w:rPr>
        <w:t>optimisation</w:t>
      </w:r>
      <w:proofErr w:type="spellEnd"/>
      <w:r w:rsidR="00B529F4" w:rsidRPr="001A61C6">
        <w:rPr>
          <w:rFonts w:cstheme="minorHAnsi"/>
          <w:lang w:val="en"/>
        </w:rPr>
        <w:t xml:space="preserve"> </w:t>
      </w:r>
      <w:r w:rsidR="00B529F4" w:rsidRPr="001A61C6">
        <w:rPr>
          <w:rFonts w:cstheme="minorHAnsi"/>
          <w:lang w:val="en"/>
        </w:rPr>
        <w:fldChar w:fldCharType="begin">
          <w:fldData xml:space="preserve">PEVuZE5vdGU+PENpdGU+PEF1dGhvcj5Cb2lzZHJvbi1DZWxsZTwvQXV0aG9yPjxZZWFyPjIwMTc8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</w:fldData>
        </w:fldChar>
      </w:r>
      <w:r w:rsidR="004F5706" w:rsidRPr="001A61C6">
        <w:rPr>
          <w:rFonts w:cstheme="minorHAnsi"/>
          <w:lang w:val="en"/>
        </w:rPr>
        <w:instrText xml:space="preserve"> ADDIN EN.CITE </w:instrText>
      </w:r>
      <w:r w:rsidR="004F5706" w:rsidRPr="001A61C6">
        <w:rPr>
          <w:rFonts w:cstheme="minorHAnsi"/>
          <w:lang w:val="en"/>
        </w:rPr>
        <w:fldChar w:fldCharType="begin">
          <w:fldData xml:space="preserve">PEVuZE5vdGU+PENpdGU+PEF1dGhvcj5Cb2lzZHJvbi1DZWxsZTwvQXV0aG9yPjxZZWFyPjIwMTc8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</w:fldData>
        </w:fldChar>
      </w:r>
      <w:r w:rsidR="004F5706" w:rsidRPr="001A61C6">
        <w:rPr>
          <w:rFonts w:cstheme="minorHAnsi"/>
          <w:lang w:val="en"/>
        </w:rPr>
        <w:instrText xml:space="preserve"> ADDIN EN.CITE.DATA </w:instrText>
      </w:r>
      <w:r w:rsidR="004F5706" w:rsidRPr="001A61C6">
        <w:rPr>
          <w:rFonts w:cstheme="minorHAnsi"/>
          <w:lang w:val="en"/>
        </w:rPr>
      </w:r>
      <w:r w:rsidR="004F5706" w:rsidRPr="001A61C6">
        <w:rPr>
          <w:rFonts w:cstheme="minorHAnsi"/>
          <w:lang w:val="en"/>
        </w:rPr>
        <w:fldChar w:fldCharType="end"/>
      </w:r>
      <w:r w:rsidR="00B529F4" w:rsidRPr="001A61C6">
        <w:rPr>
          <w:rFonts w:cstheme="minorHAnsi"/>
          <w:lang w:val="en"/>
        </w:rPr>
      </w:r>
      <w:r w:rsidR="00B529F4" w:rsidRPr="001A61C6">
        <w:rPr>
          <w:rFonts w:cstheme="minorHAnsi"/>
          <w:lang w:val="en"/>
        </w:rPr>
        <w:fldChar w:fldCharType="separate"/>
      </w:r>
      <w:r w:rsidR="004F5706" w:rsidRPr="001A61C6">
        <w:rPr>
          <w:rFonts w:cstheme="minorHAnsi"/>
          <w:noProof/>
          <w:lang w:val="en"/>
        </w:rPr>
        <w:t>[36]</w:t>
      </w:r>
      <w:r w:rsidR="00B529F4" w:rsidRPr="001A61C6">
        <w:rPr>
          <w:rFonts w:cstheme="minorHAnsi"/>
          <w:lang w:val="en"/>
        </w:rPr>
        <w:fldChar w:fldCharType="end"/>
      </w:r>
      <w:r w:rsidR="004610B1" w:rsidRPr="001A61C6">
        <w:rPr>
          <w:rFonts w:cstheme="minorHAnsi"/>
          <w:lang w:val="en"/>
        </w:rPr>
        <w:t>.</w:t>
      </w:r>
      <w:r w:rsidR="0026462A" w:rsidRPr="001A61C6">
        <w:rPr>
          <w:rFonts w:cstheme="minorHAnsi"/>
          <w:lang w:val="en"/>
        </w:rPr>
        <w:t xml:space="preserve">  </w:t>
      </w:r>
      <w:r w:rsidRPr="001A61C6">
        <w:rPr>
          <w:rFonts w:cstheme="minorHAnsi"/>
          <w:lang w:val="en"/>
        </w:rPr>
        <w:t>The study found that</w:t>
      </w:r>
      <w:r w:rsidR="0026462A" w:rsidRPr="001A61C6">
        <w:rPr>
          <w:rFonts w:cstheme="minorHAnsi"/>
          <w:lang w:val="en"/>
        </w:rPr>
        <w:t xml:space="preserve"> the </w:t>
      </w:r>
      <w:r w:rsidR="00283B52" w:rsidRPr="001A61C6">
        <w:rPr>
          <w:rFonts w:cstheme="minorHAnsi"/>
          <w:lang w:val="en"/>
        </w:rPr>
        <w:t>frequency</w:t>
      </w:r>
      <w:r w:rsidR="0026462A" w:rsidRPr="001A61C6">
        <w:rPr>
          <w:rFonts w:cstheme="minorHAnsi"/>
          <w:lang w:val="en"/>
        </w:rPr>
        <w:t xml:space="preserve"> of early 5-FU-based grade 4-5 toxicity using the multi-parametric intervention, compared to standard care,</w:t>
      </w:r>
      <w:r w:rsidR="0099230A" w:rsidRPr="001A61C6">
        <w:rPr>
          <w:rFonts w:cstheme="minorHAnsi"/>
        </w:rPr>
        <w:t xml:space="preserve"> </w:t>
      </w:r>
      <w:r w:rsidR="0026462A" w:rsidRPr="001A61C6">
        <w:rPr>
          <w:rFonts w:cstheme="minorHAnsi"/>
        </w:rPr>
        <w:t xml:space="preserve">was </w:t>
      </w:r>
      <w:r w:rsidR="0026462A" w:rsidRPr="001A61C6">
        <w:rPr>
          <w:rFonts w:cstheme="minorHAnsi"/>
          <w:lang w:val="en"/>
        </w:rPr>
        <w:t>significantly reduced from 4.2% to 1.2%</w:t>
      </w:r>
      <w:r w:rsidR="00507E69" w:rsidRPr="001A61C6">
        <w:rPr>
          <w:rFonts w:cstheme="minorHAnsi"/>
          <w:lang w:val="en"/>
        </w:rPr>
        <w:t xml:space="preserve"> (p=0.0019)</w:t>
      </w:r>
      <w:r w:rsidR="0051703D" w:rsidRPr="001A61C6">
        <w:rPr>
          <w:rFonts w:cstheme="minorHAnsi"/>
          <w:lang w:val="en"/>
        </w:rPr>
        <w:t xml:space="preserve"> </w:t>
      </w:r>
      <w:r w:rsidR="0051703D" w:rsidRPr="001A61C6">
        <w:rPr>
          <w:rFonts w:cstheme="minorHAnsi"/>
          <w:lang w:val="en"/>
        </w:rPr>
        <w:fldChar w:fldCharType="begin">
          <w:fldData xml:space="preserve">PEVuZE5vdGU+PENpdGU+PEF1dGhvcj5Cb2lzZHJvbi1DZWxsZTwvQXV0aG9yPjxZZWFyPjIwMTc8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</w:fldData>
        </w:fldChar>
      </w:r>
      <w:r w:rsidR="004F5706" w:rsidRPr="001A61C6">
        <w:rPr>
          <w:rFonts w:cstheme="minorHAnsi"/>
          <w:lang w:val="en"/>
        </w:rPr>
        <w:instrText xml:space="preserve"> ADDIN EN.CITE </w:instrText>
      </w:r>
      <w:r w:rsidR="004F5706" w:rsidRPr="001A61C6">
        <w:rPr>
          <w:rFonts w:cstheme="minorHAnsi"/>
          <w:lang w:val="en"/>
        </w:rPr>
        <w:fldChar w:fldCharType="begin">
          <w:fldData xml:space="preserve">PEVuZE5vdGU+PENpdGU+PEF1dGhvcj5Cb2lzZHJvbi1DZWxsZTwvQXV0aG9yPjxZZWFyPjIwMTc8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</w:fldData>
        </w:fldChar>
      </w:r>
      <w:r w:rsidR="004F5706" w:rsidRPr="001A61C6">
        <w:rPr>
          <w:rFonts w:cstheme="minorHAnsi"/>
          <w:lang w:val="en"/>
        </w:rPr>
        <w:instrText xml:space="preserve"> ADDIN EN.CITE.DATA </w:instrText>
      </w:r>
      <w:r w:rsidR="004F5706" w:rsidRPr="001A61C6">
        <w:rPr>
          <w:rFonts w:cstheme="minorHAnsi"/>
          <w:lang w:val="en"/>
        </w:rPr>
      </w:r>
      <w:r w:rsidR="004F5706" w:rsidRPr="001A61C6">
        <w:rPr>
          <w:rFonts w:cstheme="minorHAnsi"/>
          <w:lang w:val="en"/>
        </w:rPr>
        <w:fldChar w:fldCharType="end"/>
      </w:r>
      <w:r w:rsidR="0051703D" w:rsidRPr="001A61C6">
        <w:rPr>
          <w:rFonts w:cstheme="minorHAnsi"/>
          <w:lang w:val="en"/>
        </w:rPr>
      </w:r>
      <w:r w:rsidR="0051703D" w:rsidRPr="001A61C6">
        <w:rPr>
          <w:rFonts w:cstheme="minorHAnsi"/>
          <w:lang w:val="en"/>
        </w:rPr>
        <w:fldChar w:fldCharType="separate"/>
      </w:r>
      <w:r w:rsidR="004F5706" w:rsidRPr="001A61C6">
        <w:rPr>
          <w:rFonts w:cstheme="minorHAnsi"/>
          <w:noProof/>
          <w:lang w:val="en"/>
        </w:rPr>
        <w:t>[36]</w:t>
      </w:r>
      <w:r w:rsidR="0051703D" w:rsidRPr="001A61C6">
        <w:rPr>
          <w:rFonts w:cstheme="minorHAnsi"/>
          <w:lang w:val="en"/>
        </w:rPr>
        <w:fldChar w:fldCharType="end"/>
      </w:r>
      <w:r w:rsidR="0026462A" w:rsidRPr="001A61C6">
        <w:rPr>
          <w:rFonts w:cstheme="minorHAnsi"/>
          <w:lang w:val="en"/>
        </w:rPr>
        <w:t xml:space="preserve">. Moreover, </w:t>
      </w:r>
      <w:r w:rsidR="00507E69" w:rsidRPr="001A61C6">
        <w:rPr>
          <w:rFonts w:cstheme="minorHAnsi"/>
          <w:lang w:val="en"/>
        </w:rPr>
        <w:t xml:space="preserve">the intervention was associated with a borderline significant reduction in </w:t>
      </w:r>
      <w:r w:rsidR="0026462A" w:rsidRPr="001A61C6">
        <w:rPr>
          <w:rFonts w:cstheme="minorHAnsi"/>
          <w:lang w:val="en"/>
        </w:rPr>
        <w:t xml:space="preserve">the proportion of patients with grade 3-5 toxicity from 17.6% to </w:t>
      </w:r>
      <w:r w:rsidR="00507E69" w:rsidRPr="001A61C6">
        <w:rPr>
          <w:rFonts w:cstheme="minorHAnsi"/>
          <w:lang w:val="en"/>
        </w:rPr>
        <w:t>10.8% (p=0.0497)</w:t>
      </w:r>
      <w:r w:rsidR="0051703D" w:rsidRPr="001A61C6">
        <w:rPr>
          <w:rFonts w:cstheme="minorHAnsi"/>
          <w:lang w:val="en"/>
        </w:rPr>
        <w:t xml:space="preserve"> </w:t>
      </w:r>
      <w:r w:rsidR="0051703D" w:rsidRPr="001A61C6">
        <w:rPr>
          <w:rFonts w:cstheme="minorHAnsi"/>
          <w:lang w:val="en"/>
        </w:rPr>
        <w:fldChar w:fldCharType="begin">
          <w:fldData xml:space="preserve">PEVuZE5vdGU+PENpdGU+PEF1dGhvcj5Cb2lzZHJvbi1DZWxsZTwvQXV0aG9yPjxZZWFyPjIwMTc8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</w:fldData>
        </w:fldChar>
      </w:r>
      <w:r w:rsidR="004F5706" w:rsidRPr="001A61C6">
        <w:rPr>
          <w:rFonts w:cstheme="minorHAnsi"/>
          <w:lang w:val="en"/>
        </w:rPr>
        <w:instrText xml:space="preserve"> ADDIN EN.CITE </w:instrText>
      </w:r>
      <w:r w:rsidR="004F5706" w:rsidRPr="001A61C6">
        <w:rPr>
          <w:rFonts w:cstheme="minorHAnsi"/>
          <w:lang w:val="en"/>
        </w:rPr>
        <w:fldChar w:fldCharType="begin">
          <w:fldData xml:space="preserve">PEVuZE5vdGU+PENpdGU+PEF1dGhvcj5Cb2lzZHJvbi1DZWxsZTwvQXV0aG9yPjxZZWFyPjIwMTc8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</w:fldData>
        </w:fldChar>
      </w:r>
      <w:r w:rsidR="004F5706" w:rsidRPr="001A61C6">
        <w:rPr>
          <w:rFonts w:cstheme="minorHAnsi"/>
          <w:lang w:val="en"/>
        </w:rPr>
        <w:instrText xml:space="preserve"> ADDIN EN.CITE.DATA </w:instrText>
      </w:r>
      <w:r w:rsidR="004F5706" w:rsidRPr="001A61C6">
        <w:rPr>
          <w:rFonts w:cstheme="minorHAnsi"/>
          <w:lang w:val="en"/>
        </w:rPr>
      </w:r>
      <w:r w:rsidR="004F5706" w:rsidRPr="001A61C6">
        <w:rPr>
          <w:rFonts w:cstheme="minorHAnsi"/>
          <w:lang w:val="en"/>
        </w:rPr>
        <w:fldChar w:fldCharType="end"/>
      </w:r>
      <w:r w:rsidR="0051703D" w:rsidRPr="001A61C6">
        <w:rPr>
          <w:rFonts w:cstheme="minorHAnsi"/>
          <w:lang w:val="en"/>
        </w:rPr>
      </w:r>
      <w:r w:rsidR="0051703D" w:rsidRPr="001A61C6">
        <w:rPr>
          <w:rFonts w:cstheme="minorHAnsi"/>
          <w:lang w:val="en"/>
        </w:rPr>
        <w:fldChar w:fldCharType="separate"/>
      </w:r>
      <w:r w:rsidR="004F5706" w:rsidRPr="001A61C6">
        <w:rPr>
          <w:rFonts w:cstheme="minorHAnsi"/>
          <w:noProof/>
          <w:lang w:val="en"/>
        </w:rPr>
        <w:t>[36]</w:t>
      </w:r>
      <w:r w:rsidR="0051703D" w:rsidRPr="001A61C6">
        <w:rPr>
          <w:rFonts w:cstheme="minorHAnsi"/>
          <w:lang w:val="en"/>
        </w:rPr>
        <w:fldChar w:fldCharType="end"/>
      </w:r>
      <w:r w:rsidR="00507E69" w:rsidRPr="001A61C6">
        <w:rPr>
          <w:rFonts w:cstheme="minorHAnsi"/>
          <w:lang w:val="en"/>
        </w:rPr>
        <w:t>.</w:t>
      </w:r>
      <w:r w:rsidRPr="001A61C6">
        <w:rPr>
          <w:rFonts w:cstheme="minorHAnsi"/>
          <w:lang w:val="en"/>
        </w:rPr>
        <w:t xml:space="preserve">  However, this is a highly complex intervention, and whether it </w:t>
      </w:r>
      <w:r w:rsidR="000E6000" w:rsidRPr="001A61C6">
        <w:rPr>
          <w:rFonts w:cstheme="minorHAnsi"/>
          <w:lang w:val="en"/>
        </w:rPr>
        <w:t>is cost-effective or whether it can be implemented more widely, is unclear.</w:t>
      </w:r>
    </w:p>
    <w:p w14:paraId="138D7050" w14:textId="77777777" w:rsidR="00720E19" w:rsidRPr="001A61C6" w:rsidRDefault="00720E19" w:rsidP="00B1417C">
      <w:pPr>
        <w:spacing w:line="22" w:lineRule="atLeast"/>
        <w:jc w:val="both"/>
        <w:rPr>
          <w:rFonts w:cstheme="minorHAnsi"/>
          <w:color w:val="231F20"/>
        </w:rPr>
      </w:pPr>
    </w:p>
    <w:p w14:paraId="2A6B0EB9" w14:textId="2C365125" w:rsidR="00F26C61" w:rsidRPr="001A61C6" w:rsidRDefault="0068256D" w:rsidP="00B1417C">
      <w:pPr>
        <w:spacing w:line="22" w:lineRule="atLeast"/>
        <w:jc w:val="both"/>
        <w:rPr>
          <w:rFonts w:cstheme="minorHAnsi"/>
          <w:b/>
          <w:u w:val="single"/>
        </w:rPr>
      </w:pPr>
      <w:r w:rsidRPr="001A61C6">
        <w:rPr>
          <w:rFonts w:cstheme="minorHAnsi"/>
          <w:b/>
          <w:u w:val="single"/>
        </w:rPr>
        <w:t>2.</w:t>
      </w:r>
      <w:r w:rsidR="00F04F7D" w:rsidRPr="001A61C6">
        <w:rPr>
          <w:rFonts w:cstheme="minorHAnsi"/>
          <w:b/>
          <w:u w:val="single"/>
        </w:rPr>
        <w:t>3</w:t>
      </w:r>
      <w:r w:rsidRPr="001A61C6">
        <w:rPr>
          <w:rFonts w:cstheme="minorHAnsi"/>
          <w:b/>
          <w:u w:val="single"/>
        </w:rPr>
        <w:t xml:space="preserve"> </w:t>
      </w:r>
      <w:r w:rsidR="00FC39F4" w:rsidRPr="001A61C6">
        <w:rPr>
          <w:rFonts w:cstheme="minorHAnsi"/>
          <w:b/>
          <w:i/>
          <w:u w:val="single"/>
        </w:rPr>
        <w:t>G6PD</w:t>
      </w:r>
      <w:r w:rsidR="00FC39F4" w:rsidRPr="001A61C6">
        <w:rPr>
          <w:rFonts w:cstheme="minorHAnsi"/>
          <w:b/>
          <w:u w:val="single"/>
        </w:rPr>
        <w:t xml:space="preserve"> and </w:t>
      </w:r>
      <w:proofErr w:type="spellStart"/>
      <w:r w:rsidRPr="001A61C6">
        <w:rPr>
          <w:rFonts w:cstheme="minorHAnsi"/>
          <w:b/>
          <w:u w:val="single"/>
        </w:rPr>
        <w:t>R</w:t>
      </w:r>
      <w:r w:rsidR="00F26C61" w:rsidRPr="001A61C6">
        <w:rPr>
          <w:rFonts w:cstheme="minorHAnsi"/>
          <w:b/>
          <w:u w:val="single"/>
        </w:rPr>
        <w:t>asburicase</w:t>
      </w:r>
      <w:proofErr w:type="spellEnd"/>
    </w:p>
    <w:p w14:paraId="4772497F" w14:textId="7B0671E3" w:rsidR="00F26C61" w:rsidRPr="001A61C6" w:rsidRDefault="00F26C61" w:rsidP="00B1417C">
      <w:pPr>
        <w:spacing w:line="22" w:lineRule="atLeast"/>
        <w:jc w:val="both"/>
        <w:rPr>
          <w:rFonts w:cstheme="minorHAnsi"/>
        </w:rPr>
      </w:pPr>
      <w:proofErr w:type="spellStart"/>
      <w:r w:rsidRPr="001A61C6">
        <w:rPr>
          <w:rFonts w:cstheme="minorHAnsi"/>
        </w:rPr>
        <w:t>Rasburicase</w:t>
      </w:r>
      <w:proofErr w:type="spellEnd"/>
      <w:r w:rsidRPr="001A61C6">
        <w:rPr>
          <w:rFonts w:cstheme="minorHAnsi"/>
        </w:rPr>
        <w:t xml:space="preserve"> is a recombinant urate oxidase enzyme administered intravenously and indicated </w:t>
      </w:r>
      <w:r w:rsidR="003266F2" w:rsidRPr="001A61C6">
        <w:rPr>
          <w:rFonts w:cstheme="minorHAnsi"/>
        </w:rPr>
        <w:t xml:space="preserve">for </w:t>
      </w:r>
      <w:r w:rsidRPr="001A61C6">
        <w:rPr>
          <w:rFonts w:cstheme="minorHAnsi"/>
        </w:rPr>
        <w:t xml:space="preserve">the prophylaxis and treatment of hyperuricaemia during chemotherapy in patients with haematological malignancy at risk of tumour lysis syndrome.  </w:t>
      </w:r>
      <w:proofErr w:type="spellStart"/>
      <w:r w:rsidR="003266F2" w:rsidRPr="001A61C6">
        <w:rPr>
          <w:rFonts w:cstheme="minorHAnsi"/>
        </w:rPr>
        <w:t>R</w:t>
      </w:r>
      <w:r w:rsidRPr="001A61C6">
        <w:rPr>
          <w:rFonts w:cstheme="minorHAnsi"/>
        </w:rPr>
        <w:t>asburicase</w:t>
      </w:r>
      <w:proofErr w:type="spellEnd"/>
      <w:r w:rsidRPr="001A61C6">
        <w:rPr>
          <w:rFonts w:cstheme="minorHAnsi"/>
        </w:rPr>
        <w:t xml:space="preserve"> is contraindicated in patients with glucose-6-phosphate dehydrogenase (G6PD) deficiency, which is the most common enzyme deficiency in humans </w:t>
      </w:r>
      <w:r w:rsidRPr="001A61C6">
        <w:rPr>
          <w:rFonts w:cstheme="minorHAnsi"/>
        </w:rPr>
        <w:fldChar w:fldCharType="begin">
          <w:fldData xml:space="preserve">PEVuZE5vdGU+PENpdGU+PEF1dGhvcj5TYW5vZmktQXZlbnRpczwvQXV0aG9yPjxZZWFyPjIwMDk8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TYW5vZmktQXZlbnRpczwvQXV0aG9yPjxZZWFyPjIwMDk8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37, 38]</w:t>
      </w:r>
      <w:r w:rsidRPr="001A61C6">
        <w:rPr>
          <w:rFonts w:cstheme="minorHAnsi"/>
        </w:rPr>
        <w:fldChar w:fldCharType="end"/>
      </w:r>
      <w:r w:rsidRPr="001A61C6">
        <w:rPr>
          <w:rFonts w:cstheme="minorHAnsi"/>
        </w:rPr>
        <w:t xml:space="preserve">.  </w:t>
      </w:r>
    </w:p>
    <w:p w14:paraId="22DE3EB3" w14:textId="5C1D9618" w:rsidR="00F26C61" w:rsidRPr="001A61C6" w:rsidRDefault="00F26C61" w:rsidP="00B1417C">
      <w:pPr>
        <w:spacing w:line="22" w:lineRule="atLeast"/>
        <w:jc w:val="both"/>
        <w:rPr>
          <w:rFonts w:cstheme="minorHAnsi"/>
        </w:rPr>
      </w:pPr>
      <w:r w:rsidRPr="001A61C6">
        <w:rPr>
          <w:rFonts w:cstheme="minorHAnsi"/>
        </w:rPr>
        <w:t>G6PD, located on the X chromosome at Xq28</w:t>
      </w:r>
      <w:r w:rsidR="003266F2" w:rsidRPr="001A61C6">
        <w:rPr>
          <w:rFonts w:cstheme="minorHAnsi"/>
        </w:rPr>
        <w:t xml:space="preserve"> and </w:t>
      </w:r>
      <w:r w:rsidRPr="001A61C6">
        <w:rPr>
          <w:rFonts w:cstheme="minorHAnsi"/>
        </w:rPr>
        <w:t xml:space="preserve">is ubiquitously expressed </w:t>
      </w:r>
      <w:r w:rsidRPr="001A61C6">
        <w:rPr>
          <w:rFonts w:cstheme="minorHAnsi"/>
        </w:rPr>
        <w:fldChar w:fldCharType="begin">
          <w:fldData xml:space="preserve">PEVuZE5vdGU+PENpdGU+PEF1dGhvcj5IbzwvQXV0aG9yPjxZZWFyPjIwMDc8L1llYXI+PFJlY051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IbzwvQXV0aG9yPjxZZWFyPjIwMDc8L1llYXI+PFJlY051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38, 39]</w:t>
      </w:r>
      <w:r w:rsidRPr="001A61C6">
        <w:rPr>
          <w:rFonts w:cstheme="minorHAnsi"/>
        </w:rPr>
        <w:fldChar w:fldCharType="end"/>
      </w:r>
      <w:r w:rsidRPr="001A61C6">
        <w:rPr>
          <w:rFonts w:cstheme="minorHAnsi"/>
        </w:rPr>
        <w:t>.  It converts glucose-6-phosphate to 6-phosphogluconolactone, which is the first step in the pentose phosphate pathway (PPP), and this step concomitantly reduces nicotinamide adenine dinucleotide phosphate (NADP</w:t>
      </w:r>
      <w:r w:rsidRPr="001A61C6">
        <w:rPr>
          <w:rFonts w:cstheme="minorHAnsi"/>
          <w:vertAlign w:val="superscript"/>
        </w:rPr>
        <w:t>+</w:t>
      </w:r>
      <w:r w:rsidRPr="001A61C6">
        <w:rPr>
          <w:rFonts w:cstheme="minorHAnsi"/>
        </w:rPr>
        <w:t xml:space="preserve">) to NADPH </w:t>
      </w:r>
      <w:r w:rsidRPr="001A61C6">
        <w:rPr>
          <w:rFonts w:cstheme="minorHAnsi"/>
        </w:rPr>
        <w:fldChar w:fldCharType="begin">
          <w:fldData xml:space="preserve">PEVuZE5vdGU+PENpdGU+PEF1dGhvcj5CZWxmaWVsZDwvQXV0aG9yPjxZZWFyPjIwMTg8L1llYXI+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CZWxmaWVsZDwvQXV0aG9yPjxZZWFyPjIwMTg8L1llYXI+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38]</w:t>
      </w:r>
      <w:r w:rsidRPr="001A61C6">
        <w:rPr>
          <w:rFonts w:cstheme="minorHAnsi"/>
        </w:rPr>
        <w:fldChar w:fldCharType="end"/>
      </w:r>
      <w:r w:rsidRPr="001A61C6">
        <w:rPr>
          <w:rFonts w:cstheme="minorHAnsi"/>
        </w:rPr>
        <w:t xml:space="preserve">.  G6PD is the rate-limiting enzyme of the PPP and, in erythrocytes, the PPP is the only source of NADPH, which is required to maintain cellular levels of reduced glutathione </w:t>
      </w:r>
      <w:r w:rsidRPr="001A61C6">
        <w:rPr>
          <w:rFonts w:cstheme="minorHAnsi"/>
        </w:rPr>
        <w:fldChar w:fldCharType="begin">
          <w:fldData xml:space="preserve">PEVuZE5vdGU+PENpdGU+PEF1dGhvcj5CZWxmaWVsZDwvQXV0aG9yPjxZZWFyPjIwMTg8L1llYXI+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CZWxmaWVsZDwvQXV0aG9yPjxZZWFyPjIwMTg8L1llYXI+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38-</w:t>
      </w:r>
      <w:r w:rsidR="004F5706" w:rsidRPr="001A61C6">
        <w:rPr>
          <w:rFonts w:cstheme="minorHAnsi"/>
          <w:noProof/>
        </w:rPr>
        <w:lastRenderedPageBreak/>
        <w:t>40]</w:t>
      </w:r>
      <w:r w:rsidRPr="001A61C6">
        <w:rPr>
          <w:rFonts w:cstheme="minorHAnsi"/>
        </w:rPr>
        <w:fldChar w:fldCharType="end"/>
      </w:r>
      <w:r w:rsidRPr="001A61C6">
        <w:rPr>
          <w:rFonts w:cstheme="minorHAnsi"/>
        </w:rPr>
        <w:t xml:space="preserve">.  Oxidative stress refers to an increase in reactive oxygen species (ROS) that can lead to structural cell damage.  ROS are chemically reactive species containing oxygen such as superoxide and hydrogen peroxide and, importantly, reduced glutathione protects cells from oxidative stress by neutralising ROS </w:t>
      </w:r>
      <w:r w:rsidRPr="001A61C6">
        <w:rPr>
          <w:rFonts w:cstheme="minorHAnsi"/>
        </w:rPr>
        <w:fldChar w:fldCharType="begin">
          <w:fldData xml:space="preserve">PEVuZE5vdGU+PENpdGU+PEF1dGhvcj5BZGVveWU8L0F1dGhvcj48WWVhcj4yMDE4PC9ZZWFyPjxS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BZGVveWU8L0F1dGhvcj48WWVhcj4yMDE4PC9ZZWFyPjxS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41]</w:t>
      </w:r>
      <w:r w:rsidRPr="001A61C6">
        <w:rPr>
          <w:rFonts w:cstheme="minorHAnsi"/>
        </w:rPr>
        <w:fldChar w:fldCharType="end"/>
      </w:r>
      <w:r w:rsidRPr="001A61C6">
        <w:rPr>
          <w:rFonts w:cstheme="minorHAnsi"/>
        </w:rPr>
        <w:t xml:space="preserve">.  However, steep increases in ROS overwhelm cellular antioxidant defences, including glutathione-mediated reduction, and erythrocytes are particularly susceptible to oxidative stress due to their role as oxygen carriers and reliance on G6PD </w:t>
      </w:r>
      <w:r w:rsidRPr="001A61C6">
        <w:rPr>
          <w:rFonts w:cstheme="minorHAnsi"/>
        </w:rPr>
        <w:fldChar w:fldCharType="begin">
          <w:fldData xml:space="preserve">PEVuZE5vdGU+PENpdGU+PEF1dGhvcj5UYW5nPC9BdXRob3I+PFllYXI+MjAxNTwvWWVhcj48UmVj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UYW5nPC9BdXRob3I+PFllYXI+MjAxNTwvWWVhcj48UmVj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40]</w:t>
      </w:r>
      <w:r w:rsidRPr="001A61C6">
        <w:rPr>
          <w:rFonts w:cstheme="minorHAnsi"/>
        </w:rPr>
        <w:fldChar w:fldCharType="end"/>
      </w:r>
      <w:r w:rsidRPr="001A61C6">
        <w:rPr>
          <w:rFonts w:cstheme="minorHAnsi"/>
        </w:rPr>
        <w:t>.  Oxidative stress can be triggered by many factors including infections, foodstuffs (e.g. fava beans in favism) and specific drugs</w:t>
      </w:r>
      <w:r w:rsidR="003266F2" w:rsidRPr="001A61C6">
        <w:rPr>
          <w:rFonts w:cstheme="minorHAnsi"/>
        </w:rPr>
        <w:t>,</w:t>
      </w:r>
      <w:r w:rsidRPr="001A61C6">
        <w:rPr>
          <w:rFonts w:cstheme="minorHAnsi"/>
        </w:rPr>
        <w:t xml:space="preserve"> for example, primaquine, nitrofurantoin and </w:t>
      </w:r>
      <w:proofErr w:type="spellStart"/>
      <w:r w:rsidRPr="001A61C6">
        <w:rPr>
          <w:rFonts w:cstheme="minorHAnsi"/>
        </w:rPr>
        <w:t>rasburicase</w:t>
      </w:r>
      <w:proofErr w:type="spellEnd"/>
      <w:r w:rsidRPr="001A61C6">
        <w:rPr>
          <w:rFonts w:cstheme="minorHAnsi"/>
        </w:rPr>
        <w:t xml:space="preserve"> </w:t>
      </w:r>
      <w:r w:rsidRPr="001A61C6">
        <w:rPr>
          <w:rFonts w:cstheme="minorHAnsi"/>
        </w:rPr>
        <w:fldChar w:fldCharType="begin"/>
      </w:r>
      <w:r w:rsidR="004F5706" w:rsidRPr="001A61C6">
        <w:rPr>
          <w:rFonts w:cstheme="minorHAnsi"/>
        </w:rPr>
        <w:instrText xml:space="preserve"> ADDIN EN.CITE &lt;EndNote&gt;&lt;Cite&gt;&lt;Author&gt;Bubp&lt;/Author&gt;&lt;Year&gt;2015&lt;/Year&gt;&lt;RecNum&gt;78&lt;/RecNum&gt;&lt;DisplayText&gt;[42]&lt;/DisplayText&gt;&lt;record&gt;&lt;rec-number&gt;78&lt;/rec-number&gt;&lt;foreign-keys&gt;&lt;key app="EN" db-id="wd5spvawe2zdeme9t0npd2aewtwzsxzxa5xe" timestamp="1575062094"&gt;78&lt;/key&gt;&lt;/foreign-keys&gt;&lt;ref-type name="Journal Article"&gt;17&lt;/ref-type&gt;&lt;contributors&gt;&lt;authors&gt;&lt;author&gt;Bubp, Jeff&lt;/author&gt;&lt;author&gt;Jen, Marilyn&lt;/author&gt;&lt;author&gt;Matuszewski, Karl&lt;/author&gt;&lt;/authors&gt;&lt;/contributors&gt;&lt;titles&gt;&lt;title&gt;Caring for Glucose-6-Phosphate Dehydrogenase (G6PD)-Deficient Patients: Implications for Pharmacy&lt;/title&gt;&lt;secondary-title&gt;P &amp;amp; T : a peer-reviewed journal for formulary management&lt;/secondary-title&gt;&lt;alt-title&gt;P T&lt;/alt-title&gt;&lt;/titles&gt;&lt;periodical&gt;&lt;full-title&gt;P &amp;amp; T : a peer-reviewed journal for formulary management&lt;/full-title&gt;&lt;abbr-1&gt;P T&lt;/abbr-1&gt;&lt;/periodical&gt;&lt;alt-periodical&gt;&lt;full-title&gt;P &amp;amp; T : a peer-reviewed journal for formulary management&lt;/full-title&gt;&lt;abbr-1&gt;P T&lt;/abbr-1&gt;&lt;/alt-periodical&gt;&lt;pages&gt;572-574&lt;/pages&gt;&lt;volume&gt;40&lt;/volume&gt;&lt;number&gt;9&lt;/number&gt;&lt;dates&gt;&lt;year&gt;2015&lt;/year&gt;&lt;/dates&gt;&lt;publisher&gt;MediMedia USA, Inc.&lt;/publisher&gt;&lt;isbn&gt;1052-1372&lt;/isbn&gt;&lt;accession-num&gt;26417175&lt;/accession-num&gt;&lt;urls&gt;&lt;related-urls&gt;&lt;url&gt;https://www.ncbi.nlm.nih.gov/pubmed/26417175&lt;/url&gt;&lt;url&gt;https://www.ncbi.nlm.nih.gov/pmc/articles/PMC4571844/&lt;/url&gt;&lt;/related-urls&gt;&lt;/urls&gt;&lt;remote-database-name&gt;PubMed&lt;/remote-database-name&gt;&lt;language&gt;eng&lt;/language&gt;&lt;/record&gt;&lt;/Cite&gt;&lt;/EndNote&gt;</w:instrText>
      </w:r>
      <w:r w:rsidRPr="001A61C6">
        <w:rPr>
          <w:rFonts w:cstheme="minorHAnsi"/>
        </w:rPr>
        <w:fldChar w:fldCharType="separate"/>
      </w:r>
      <w:r w:rsidR="004F5706" w:rsidRPr="001A61C6">
        <w:rPr>
          <w:rFonts w:cstheme="minorHAnsi"/>
          <w:noProof/>
        </w:rPr>
        <w:t>[42]</w:t>
      </w:r>
      <w:r w:rsidRPr="001A61C6">
        <w:rPr>
          <w:rFonts w:cstheme="minorHAnsi"/>
        </w:rPr>
        <w:fldChar w:fldCharType="end"/>
      </w:r>
      <w:r w:rsidRPr="001A61C6">
        <w:rPr>
          <w:rFonts w:cstheme="minorHAnsi"/>
        </w:rPr>
        <w:t xml:space="preserve">.  The oxidation of uric acid to allantoin by </w:t>
      </w:r>
      <w:proofErr w:type="spellStart"/>
      <w:r w:rsidRPr="001A61C6">
        <w:rPr>
          <w:rFonts w:cstheme="minorHAnsi"/>
        </w:rPr>
        <w:t>rasburicase</w:t>
      </w:r>
      <w:proofErr w:type="spellEnd"/>
      <w:r w:rsidRPr="001A61C6">
        <w:rPr>
          <w:rFonts w:cstheme="minorHAnsi"/>
        </w:rPr>
        <w:t xml:space="preserve"> can lead to oxidative stress through production of hydrogen peroxide </w:t>
      </w:r>
      <w:r w:rsidRPr="001A61C6">
        <w:rPr>
          <w:rFonts w:cstheme="minorHAnsi"/>
        </w:rPr>
        <w:fldChar w:fldCharType="begin"/>
      </w:r>
      <w:r w:rsidR="004F5706" w:rsidRPr="001A61C6">
        <w:rPr>
          <w:rFonts w:cstheme="minorHAnsi"/>
        </w:rPr>
        <w:instrText xml:space="preserve"> ADDIN EN.CITE &lt;EndNote&gt;&lt;Cite&gt;&lt;Author&gt;Cammalleri&lt;/Author&gt;&lt;Year&gt;2007&lt;/Year&gt;&lt;RecNum&gt;89&lt;/RecNum&gt;&lt;DisplayText&gt;[43]&lt;/DisplayText&gt;&lt;record&gt;&lt;rec-number&gt;89&lt;/rec-number&gt;&lt;foreign-keys&gt;&lt;key app="EN" db-id="wd5spvawe2zdeme9t0npd2aewtwzsxzxa5xe" timestamp="1575372816"&gt;89&lt;/key&gt;&lt;/foreign-keys&gt;&lt;ref-type name="Journal Article"&gt;17&lt;/ref-type&gt;&lt;contributors&gt;&lt;authors&gt;&lt;author&gt;Cammalleri, Lisa&lt;/author&gt;&lt;author&gt;Malaguarnera, Mariano&lt;/author&gt;&lt;/authors&gt;&lt;/contributors&gt;&lt;titles&gt;&lt;title&gt;Rasburicase represents a new tool for hyperuricemia in tumor lysis syndrome and in gout&lt;/title&gt;&lt;secondary-title&gt;International journal of medical sciences&lt;/secondary-title&gt;&lt;alt-title&gt;Int J Med Sci&lt;/alt-title&gt;&lt;/titles&gt;&lt;periodical&gt;&lt;full-title&gt;International journal of medical sciences&lt;/full-title&gt;&lt;abbr-1&gt;Int J Med Sci&lt;/abbr-1&gt;&lt;/periodical&gt;&lt;alt-periodical&gt;&lt;full-title&gt;International journal of medical sciences&lt;/full-title&gt;&lt;abbr-1&gt;Int J Med Sci&lt;/abbr-1&gt;&lt;/alt-periodical&gt;&lt;pages&gt;83-93&lt;/pages&gt;&lt;volume&gt;4&lt;/volume&gt;&lt;number&gt;2&lt;/number&gt;&lt;keywords&gt;&lt;keyword&gt;Gout/*drug therapy&lt;/keyword&gt;&lt;keyword&gt;Gout Suppressants/*therapeutic use&lt;/keyword&gt;&lt;keyword&gt;Humans&lt;/keyword&gt;&lt;keyword&gt;Hyperuricemia/*drug therapy&lt;/keyword&gt;&lt;keyword&gt;Tumor Lysis Syndrome/*drug therapy&lt;/keyword&gt;&lt;keyword&gt;Urate Oxidase/adverse effects/metabolism/pharmacokinetics/pharmacology/*therapeutic use&lt;/keyword&gt;&lt;keyword&gt;Uric Acid/metabolism&lt;/keyword&gt;&lt;/keywords&gt;&lt;dates&gt;&lt;year&gt;2007&lt;/year&gt;&lt;/dates&gt;&lt;publisher&gt;Ivyspring International Publisher&lt;/publisher&gt;&lt;isbn&gt;1449-1907&lt;/isbn&gt;&lt;accession-num&gt;17396159&lt;/accession-num&gt;&lt;urls&gt;&lt;related-urls&gt;&lt;url&gt;https://www.ncbi.nlm.nih.gov/pubmed/17396159&lt;/url&gt;&lt;url&gt;https://www.ncbi.nlm.nih.gov/pmc/articles/PMC1838823/&lt;/url&gt;&lt;/related-urls&gt;&lt;/urls&gt;&lt;electronic-resource-num&gt;10.7150/ijms.4.83&lt;/electronic-resource-num&gt;&lt;remote-database-name&gt;PubMed&lt;/remote-database-name&gt;&lt;language&gt;eng&lt;/language&gt;&lt;/record&gt;&lt;/Cite&gt;&lt;/EndNote&gt;</w:instrText>
      </w:r>
      <w:r w:rsidRPr="001A61C6">
        <w:rPr>
          <w:rFonts w:cstheme="minorHAnsi"/>
        </w:rPr>
        <w:fldChar w:fldCharType="separate"/>
      </w:r>
      <w:r w:rsidR="004F5706" w:rsidRPr="001A61C6">
        <w:rPr>
          <w:rFonts w:cstheme="minorHAnsi"/>
          <w:noProof/>
        </w:rPr>
        <w:t>[43]</w:t>
      </w:r>
      <w:r w:rsidRPr="001A61C6">
        <w:rPr>
          <w:rFonts w:cstheme="minorHAnsi"/>
        </w:rPr>
        <w:fldChar w:fldCharType="end"/>
      </w:r>
      <w:r w:rsidRPr="001A61C6">
        <w:rPr>
          <w:rFonts w:cstheme="minorHAnsi"/>
        </w:rPr>
        <w:t xml:space="preserve">. </w:t>
      </w:r>
    </w:p>
    <w:p w14:paraId="4909EF7C" w14:textId="1E06D3AF" w:rsidR="003266F2" w:rsidRPr="001A61C6" w:rsidRDefault="00F26C61" w:rsidP="00B1417C">
      <w:pPr>
        <w:spacing w:line="22" w:lineRule="atLeast"/>
        <w:jc w:val="both"/>
        <w:rPr>
          <w:rFonts w:cstheme="minorHAnsi"/>
        </w:rPr>
      </w:pPr>
      <w:r w:rsidRPr="001A61C6">
        <w:rPr>
          <w:rFonts w:cstheme="minorHAnsi"/>
        </w:rPr>
        <w:t xml:space="preserve">The majority of reported genetic variants in </w:t>
      </w:r>
      <w:r w:rsidRPr="001A61C6">
        <w:rPr>
          <w:rFonts w:cstheme="minorHAnsi"/>
          <w:i/>
        </w:rPr>
        <w:t xml:space="preserve">G6PD </w:t>
      </w:r>
      <w:r w:rsidRPr="001A61C6">
        <w:rPr>
          <w:rFonts w:cstheme="minorHAnsi"/>
        </w:rPr>
        <w:t xml:space="preserve">are missense variants </w:t>
      </w:r>
      <w:r w:rsidRPr="001A61C6">
        <w:rPr>
          <w:rFonts w:cstheme="minorHAnsi"/>
        </w:rPr>
        <w:fldChar w:fldCharType="begin">
          <w:fldData xml:space="preserve">PEVuZE5vdGU+PENpdGU+PEF1dGhvcj5IbzwvQXV0aG9yPjxZZWFyPjIwMDc8L1llYXI+PFJlY051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IbzwvQXV0aG9yPjxZZWFyPjIwMDc8L1llYXI+PFJlY051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39]</w:t>
      </w:r>
      <w:r w:rsidRPr="001A61C6">
        <w:rPr>
          <w:rFonts w:cstheme="minorHAnsi"/>
        </w:rPr>
        <w:fldChar w:fldCharType="end"/>
      </w:r>
      <w:r w:rsidRPr="001A61C6">
        <w:rPr>
          <w:rFonts w:cstheme="minorHAnsi"/>
        </w:rPr>
        <w:t xml:space="preserve">; the lack of frameshift variants and large deletions is consistent with the observation that complete loss of G6PD is fatal </w:t>
      </w:r>
      <w:r w:rsidRPr="001A61C6">
        <w:rPr>
          <w:rFonts w:cstheme="minorHAnsi"/>
          <w:i/>
        </w:rPr>
        <w:t xml:space="preserve">in utero </w:t>
      </w:r>
      <w:r w:rsidRPr="001A61C6">
        <w:rPr>
          <w:rFonts w:cstheme="minorHAnsi"/>
        </w:rPr>
        <w:fldChar w:fldCharType="begin">
          <w:fldData xml:space="preserve">PEVuZE5vdGU+PENpdGU+PEF1dGhvcj5Mb25nbzwvQXV0aG9yPjxZZWFyPjIwMDI8L1llYXI+PFJl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Mb25nbzwvQXV0aG9yPjxZZWFyPjIwMDI8L1llYXI+PFJl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39, 44]</w:t>
      </w:r>
      <w:r w:rsidRPr="001A61C6">
        <w:rPr>
          <w:rFonts w:cstheme="minorHAnsi"/>
        </w:rPr>
        <w:fldChar w:fldCharType="end"/>
      </w:r>
      <w:r w:rsidRPr="001A61C6">
        <w:rPr>
          <w:rFonts w:cstheme="minorHAnsi"/>
        </w:rPr>
        <w:t xml:space="preserve">.  </w:t>
      </w:r>
      <w:r w:rsidRPr="001A61C6">
        <w:rPr>
          <w:rFonts w:cstheme="minorHAnsi"/>
          <w:i/>
        </w:rPr>
        <w:t xml:space="preserve">G6PD </w:t>
      </w:r>
      <w:r w:rsidRPr="001A61C6">
        <w:rPr>
          <w:rFonts w:cstheme="minorHAnsi"/>
        </w:rPr>
        <w:t xml:space="preserve">variants are classified by the World Health Organisation into five categories </w:t>
      </w:r>
      <w:r w:rsidRPr="001A61C6">
        <w:rPr>
          <w:rFonts w:cstheme="minorHAnsi"/>
        </w:rPr>
        <w:fldChar w:fldCharType="begin"/>
      </w:r>
      <w:r w:rsidR="004F5706" w:rsidRPr="001A61C6">
        <w:rPr>
          <w:rFonts w:cstheme="minorHAnsi"/>
        </w:rPr>
        <w:instrText xml:space="preserve"> ADDIN EN.CITE &lt;EndNote&gt;&lt;Cite&gt;&lt;Author&gt;World Health Organisation&lt;/Author&gt;&lt;Year&gt;1989&lt;/Year&gt;&lt;RecNum&gt;79&lt;/RecNum&gt;&lt;DisplayText&gt;[45]&lt;/DisplayText&gt;&lt;record&gt;&lt;rec-number&gt;79&lt;/rec-number&gt;&lt;foreign-keys&gt;&lt;key app="EN" db-id="wd5spvawe2zdeme9t0npd2aewtwzsxzxa5xe" timestamp="1575062157"&gt;79&lt;/key&gt;&lt;/foreign-keys&gt;&lt;ref-type name="Journal Article"&gt;17&lt;/ref-type&gt;&lt;contributors&gt;&lt;authors&gt;&lt;author&gt;World Health Organisation,&lt;/author&gt;&lt;/authors&gt;&lt;/contributors&gt;&lt;titles&gt;&lt;title&gt;Glucose-6-phosphate dehydrogenase deficiency. WHO Working Group&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01-11&lt;/pages&gt;&lt;volume&gt;67&lt;/volume&gt;&lt;number&gt;6&lt;/number&gt;&lt;edition&gt;1989/01/01&lt;/edition&gt;&lt;keywords&gt;&lt;keyword&gt;Anemia, Hemolytic/etiology&lt;/keyword&gt;&lt;keyword&gt;Cerebral Palsy/etiology&lt;/keyword&gt;&lt;keyword&gt;Erythrocytes/enzymology&lt;/keyword&gt;&lt;keyword&gt;Favism/etiology&lt;/keyword&gt;&lt;keyword&gt;Female&lt;/keyword&gt;&lt;keyword&gt;Glucosephosphate Dehydrogenase/metabolism&lt;/keyword&gt;&lt;keyword&gt;Glucosephosphate Dehydrogenase Deficiency/blood/*complications/prevention &amp;amp;&lt;/keyword&gt;&lt;keyword&gt;control&lt;/keyword&gt;&lt;keyword&gt;Health Education&lt;/keyword&gt;&lt;keyword&gt;Humans&lt;/keyword&gt;&lt;keyword&gt;Infant, Newborn&lt;/keyword&gt;&lt;keyword&gt;Kernicterus/etiology&lt;/keyword&gt;&lt;keyword&gt;Male&lt;/keyword&gt;&lt;/keywords&gt;&lt;dates&gt;&lt;year&gt;1989&lt;/year&gt;&lt;/dates&gt;&lt;isbn&gt;0042-9686 (Print)&amp;#xD;0042-9686&lt;/isbn&gt;&lt;accession-num&gt;2633878&lt;/accession-num&gt;&lt;urls&gt;&lt;/urls&gt;&lt;custom2&gt;PMC2491315&lt;/custom2&gt;&lt;remote-database-provider&gt;NLM&lt;/remote-database-provider&gt;&lt;language&gt;eng&lt;/language&gt;&lt;/record&gt;&lt;/Cite&gt;&lt;/EndNote&gt;</w:instrText>
      </w:r>
      <w:r w:rsidRPr="001A61C6">
        <w:rPr>
          <w:rFonts w:cstheme="minorHAnsi"/>
        </w:rPr>
        <w:fldChar w:fldCharType="separate"/>
      </w:r>
      <w:r w:rsidR="004F5706" w:rsidRPr="001A61C6">
        <w:rPr>
          <w:rFonts w:cstheme="minorHAnsi"/>
          <w:noProof/>
        </w:rPr>
        <w:t>[45]</w:t>
      </w:r>
      <w:r w:rsidRPr="001A61C6">
        <w:rPr>
          <w:rFonts w:cstheme="minorHAnsi"/>
        </w:rPr>
        <w:fldChar w:fldCharType="end"/>
      </w:r>
      <w:r w:rsidRPr="001A61C6">
        <w:rPr>
          <w:rFonts w:cstheme="minorHAnsi"/>
        </w:rPr>
        <w:t xml:space="preserve">: class I variants are very rare, usually associated with G6PD activity &lt;10% of normal and occur in symptomatic patients with chronic non-spherocytic haemolytic anaemia (CNSHA); classes II and III have G6PD activities of &lt;10% and 10-60%, respectively, but neither are associated with CNSHA and so individuals are asymptomatic most of the time; class IV variants have normal activity, and; class V is reserved for variants with increased activity </w:t>
      </w:r>
      <w:r w:rsidRPr="001A61C6">
        <w:rPr>
          <w:rFonts w:cstheme="minorHAnsi"/>
        </w:rPr>
        <w:fldChar w:fldCharType="begin"/>
      </w:r>
      <w:r w:rsidR="004F5706" w:rsidRPr="001A61C6">
        <w:rPr>
          <w:rFonts w:cstheme="minorHAnsi"/>
        </w:rPr>
        <w:instrText xml:space="preserve"> ADDIN EN.CITE &lt;EndNote&gt;&lt;Cite&gt;&lt;Author&gt;World Health Organisation&lt;/Author&gt;&lt;Year&gt;1989&lt;/Year&gt;&lt;RecNum&gt;79&lt;/RecNum&gt;&lt;DisplayText&gt;[45]&lt;/DisplayText&gt;&lt;record&gt;&lt;rec-number&gt;79&lt;/rec-number&gt;&lt;foreign-keys&gt;&lt;key app="EN" db-id="wd5spvawe2zdeme9t0npd2aewtwzsxzxa5xe" timestamp="1575062157"&gt;79&lt;/key&gt;&lt;/foreign-keys&gt;&lt;ref-type name="Journal Article"&gt;17&lt;/ref-type&gt;&lt;contributors&gt;&lt;authors&gt;&lt;author&gt;World Health Organisation,&lt;/author&gt;&lt;/authors&gt;&lt;/contributors&gt;&lt;titles&gt;&lt;title&gt;Glucose-6-phosphate dehydrogenase deficiency. WHO Working Group&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01-11&lt;/pages&gt;&lt;volume&gt;67&lt;/volume&gt;&lt;number&gt;6&lt;/number&gt;&lt;edition&gt;1989/01/01&lt;/edition&gt;&lt;keywords&gt;&lt;keyword&gt;Anemia, Hemolytic/etiology&lt;/keyword&gt;&lt;keyword&gt;Cerebral Palsy/etiology&lt;/keyword&gt;&lt;keyword&gt;Erythrocytes/enzymology&lt;/keyword&gt;&lt;keyword&gt;Favism/etiology&lt;/keyword&gt;&lt;keyword&gt;Female&lt;/keyword&gt;&lt;keyword&gt;Glucosephosphate Dehydrogenase/metabolism&lt;/keyword&gt;&lt;keyword&gt;Glucosephosphate Dehydrogenase Deficiency/blood/*complications/prevention &amp;amp;&lt;/keyword&gt;&lt;keyword&gt;control&lt;/keyword&gt;&lt;keyword&gt;Health Education&lt;/keyword&gt;&lt;keyword&gt;Humans&lt;/keyword&gt;&lt;keyword&gt;Infant, Newborn&lt;/keyword&gt;&lt;keyword&gt;Kernicterus/etiology&lt;/keyword&gt;&lt;keyword&gt;Male&lt;/keyword&gt;&lt;/keywords&gt;&lt;dates&gt;&lt;year&gt;1989&lt;/year&gt;&lt;/dates&gt;&lt;isbn&gt;0042-9686 (Print)&amp;#xD;0042-9686&lt;/isbn&gt;&lt;accession-num&gt;2633878&lt;/accession-num&gt;&lt;urls&gt;&lt;/urls&gt;&lt;custom2&gt;PMC2491315&lt;/custom2&gt;&lt;remote-database-provider&gt;NLM&lt;/remote-database-provider&gt;&lt;language&gt;eng&lt;/language&gt;&lt;/record&gt;&lt;/Cite&gt;&lt;/EndNote&gt;</w:instrText>
      </w:r>
      <w:r w:rsidRPr="001A61C6">
        <w:rPr>
          <w:rFonts w:cstheme="minorHAnsi"/>
        </w:rPr>
        <w:fldChar w:fldCharType="separate"/>
      </w:r>
      <w:r w:rsidR="004F5706" w:rsidRPr="001A61C6">
        <w:rPr>
          <w:rFonts w:cstheme="minorHAnsi"/>
          <w:noProof/>
        </w:rPr>
        <w:t>[45]</w:t>
      </w:r>
      <w:r w:rsidRPr="001A61C6">
        <w:rPr>
          <w:rFonts w:cstheme="minorHAnsi"/>
        </w:rPr>
        <w:fldChar w:fldCharType="end"/>
      </w:r>
      <w:r w:rsidRPr="001A61C6">
        <w:rPr>
          <w:rFonts w:cstheme="minorHAnsi"/>
        </w:rPr>
        <w:t xml:space="preserve">, although only one case has been reported </w:t>
      </w:r>
      <w:r w:rsidRPr="001A61C6">
        <w:rPr>
          <w:rFonts w:cstheme="minorHAnsi"/>
        </w:rPr>
        <w:fldChar w:fldCharType="begin">
          <w:fldData xml:space="preserve">PEVuZE5vdGU+PENpdGU+PEF1dGhvcj5CZWxmaWVsZDwvQXV0aG9yPjxZZWFyPjIwMTg8L1llYXI+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CZWxmaWVsZDwvQXV0aG9yPjxZZWFyPjIwMTg8L1llYXI+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38]</w:t>
      </w:r>
      <w:r w:rsidRPr="001A61C6">
        <w:rPr>
          <w:rFonts w:cstheme="minorHAnsi"/>
        </w:rPr>
        <w:fldChar w:fldCharType="end"/>
      </w:r>
      <w:r w:rsidRPr="001A61C6">
        <w:rPr>
          <w:rFonts w:cstheme="minorHAnsi"/>
        </w:rPr>
        <w:t xml:space="preserve">.  Class II and III variants are responsible for the majority of G6PD deficiency.  It is these asymptomatic patients that are susceptible to oxidative stress following </w:t>
      </w:r>
      <w:proofErr w:type="spellStart"/>
      <w:r w:rsidRPr="001A61C6">
        <w:rPr>
          <w:rFonts w:cstheme="minorHAnsi"/>
        </w:rPr>
        <w:t>rasburicase</w:t>
      </w:r>
      <w:proofErr w:type="spellEnd"/>
      <w:r w:rsidRPr="001A61C6">
        <w:rPr>
          <w:rFonts w:cstheme="minorHAnsi"/>
        </w:rPr>
        <w:t xml:space="preserve"> exposure and other triggers </w:t>
      </w:r>
      <w:r w:rsidRPr="001A61C6">
        <w:rPr>
          <w:rFonts w:cstheme="minorHAnsi"/>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653C01" w:rsidRPr="001A61C6">
        <w:rPr>
          <w:rFonts w:cstheme="minorHAnsi"/>
        </w:rPr>
        <w:instrText xml:space="preserve"> ADDIN EN.CITE </w:instrText>
      </w:r>
      <w:r w:rsidR="00653C01" w:rsidRPr="001A61C6">
        <w:rPr>
          <w:rFonts w:cstheme="minorHAnsi"/>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653C01" w:rsidRPr="001A61C6">
        <w:rPr>
          <w:rFonts w:cstheme="minorHAnsi"/>
        </w:rPr>
        <w:instrText xml:space="preserve"> ADDIN EN.CITE.DATA </w:instrText>
      </w:r>
      <w:r w:rsidR="00653C01" w:rsidRPr="001A61C6">
        <w:rPr>
          <w:rFonts w:cstheme="minorHAnsi"/>
        </w:rPr>
      </w:r>
      <w:r w:rsidR="00653C01" w:rsidRPr="001A61C6">
        <w:rPr>
          <w:rFonts w:cstheme="minorHAnsi"/>
        </w:rPr>
        <w:fldChar w:fldCharType="end"/>
      </w:r>
      <w:r w:rsidRPr="001A61C6">
        <w:rPr>
          <w:rFonts w:cstheme="minorHAnsi"/>
        </w:rPr>
      </w:r>
      <w:r w:rsidRPr="001A61C6">
        <w:rPr>
          <w:rFonts w:cstheme="minorHAnsi"/>
        </w:rPr>
        <w:fldChar w:fldCharType="separate"/>
      </w:r>
      <w:r w:rsidR="00653C01" w:rsidRPr="001A61C6">
        <w:rPr>
          <w:rFonts w:cstheme="minorHAnsi"/>
          <w:noProof/>
        </w:rPr>
        <w:t>[2]</w:t>
      </w:r>
      <w:r w:rsidRPr="001A61C6">
        <w:rPr>
          <w:rFonts w:cstheme="minorHAnsi"/>
        </w:rPr>
        <w:fldChar w:fldCharType="end"/>
      </w:r>
      <w:r w:rsidRPr="001A61C6">
        <w:rPr>
          <w:rFonts w:cstheme="minorHAnsi"/>
        </w:rPr>
        <w:t>.  The two classically recognised variants are the Mediterranean (G6PD</w:t>
      </w:r>
      <w:r w:rsidRPr="001A61C6">
        <w:rPr>
          <w:rFonts w:cstheme="minorHAnsi"/>
          <w:vertAlign w:val="superscript"/>
        </w:rPr>
        <w:t>Med</w:t>
      </w:r>
      <w:r w:rsidRPr="001A61C6">
        <w:rPr>
          <w:rFonts w:cstheme="minorHAnsi"/>
        </w:rPr>
        <w:t>, class II) and African American (G6PD</w:t>
      </w:r>
      <w:r w:rsidRPr="001A61C6">
        <w:rPr>
          <w:rFonts w:cstheme="minorHAnsi"/>
          <w:vertAlign w:val="superscript"/>
        </w:rPr>
        <w:t>A-</w:t>
      </w:r>
      <w:r w:rsidRPr="001A61C6">
        <w:rPr>
          <w:rFonts w:cstheme="minorHAnsi"/>
        </w:rPr>
        <w:t xml:space="preserve">, class III) forms </w:t>
      </w:r>
      <w:r w:rsidRPr="001A61C6">
        <w:rPr>
          <w:rFonts w:cstheme="minorHAnsi"/>
        </w:rPr>
        <w:fldChar w:fldCharType="begin">
          <w:fldData xml:space="preserve">PEVuZE5vdGU+PENpdGU+PEF1dGhvcj5DaGluZXZlcmU8L0F1dGhvcj48WWVhcj4yMDA2PC9ZZWFy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DaGluZXZlcmU8L0F1dGhvcj48WWVhcj4yMDA2PC9ZZWFy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46]</w:t>
      </w:r>
      <w:r w:rsidRPr="001A61C6">
        <w:rPr>
          <w:rFonts w:cstheme="minorHAnsi"/>
        </w:rPr>
        <w:fldChar w:fldCharType="end"/>
      </w:r>
      <w:r w:rsidRPr="001A61C6">
        <w:rPr>
          <w:rFonts w:cstheme="minorHAnsi"/>
        </w:rPr>
        <w:t xml:space="preserve">.  </w:t>
      </w:r>
    </w:p>
    <w:p w14:paraId="398BC2B2" w14:textId="5316843B" w:rsidR="00F26C61" w:rsidRPr="001A61C6" w:rsidRDefault="00F26C61" w:rsidP="00B1417C">
      <w:pPr>
        <w:spacing w:line="22" w:lineRule="atLeast"/>
        <w:jc w:val="both"/>
        <w:rPr>
          <w:rFonts w:cstheme="minorHAnsi"/>
        </w:rPr>
      </w:pPr>
      <w:r w:rsidRPr="001A61C6">
        <w:rPr>
          <w:rFonts w:cstheme="minorHAnsi"/>
        </w:rPr>
        <w:t xml:space="preserve">Overall, around 400 million people are thought to have G6PD deficiency, and it is more common in Africa, Southeast Asia, the Mediterranean and the Middle East </w:t>
      </w:r>
      <w:r w:rsidRPr="001A61C6">
        <w:rPr>
          <w:rFonts w:cstheme="minorHAnsi"/>
        </w:rPr>
        <w:fldChar w:fldCharType="begin">
          <w:fldData xml:space="preserve">PEVuZE5vdGU+PENpdGU+PEF1dGhvcj5CZWxmaWVsZDwvQXV0aG9yPjxZZWFyPjIwMTg8L1llYXI+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CZWxmaWVsZDwvQXV0aG9yPjxZZWFyPjIwMTg8L1llYXI+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38]</w:t>
      </w:r>
      <w:r w:rsidRPr="001A61C6">
        <w:rPr>
          <w:rFonts w:cstheme="minorHAnsi"/>
        </w:rPr>
        <w:fldChar w:fldCharType="end"/>
      </w:r>
      <w:r w:rsidRPr="001A61C6">
        <w:rPr>
          <w:rFonts w:cstheme="minorHAnsi"/>
        </w:rPr>
        <w:t xml:space="preserve">.  The prevalence of G6PD deficiency correlates with the worldwide distribution of malaria, leading to the hypothesis that G6PD deficiency evolved and is maintained due to selection pressure exerted from </w:t>
      </w:r>
      <w:r w:rsidRPr="001A61C6">
        <w:rPr>
          <w:rFonts w:cstheme="minorHAnsi"/>
          <w:i/>
        </w:rPr>
        <w:t xml:space="preserve">Plasmodium </w:t>
      </w:r>
      <w:r w:rsidRPr="001A61C6">
        <w:rPr>
          <w:rFonts w:cstheme="minorHAnsi"/>
        </w:rPr>
        <w:t xml:space="preserve">parasites, with an advantage being conferred to female heterozygotes </w:t>
      </w:r>
      <w:r w:rsidRPr="001A61C6">
        <w:rPr>
          <w:rFonts w:cstheme="minorHAnsi"/>
        </w:rPr>
        <w:fldChar w:fldCharType="begin">
          <w:fldData xml:space="preserve">PEVuZE5vdGU+PENpdGU+PEF1dGhvcj5MdXp6YXR0bzwvQXV0aG9yPjxZZWFyPjE5Njk8L1llYXI+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4MzktNDI8L3BhZ2VzPjx2b2x1bWU+MTY0PC92b2x1bWU+PG51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MdXp6YXR0bzwvQXV0aG9yPjxZZWFyPjE5Njk8L1llYXI+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4MzktNDI8L3BhZ2VzPjx2b2x1bWU+MTY0PC92b2x1bWU+PG51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47-50]</w:t>
      </w:r>
      <w:r w:rsidRPr="001A61C6">
        <w:rPr>
          <w:rFonts w:cstheme="minorHAnsi"/>
        </w:rPr>
        <w:fldChar w:fldCharType="end"/>
      </w:r>
      <w:r w:rsidRPr="001A61C6">
        <w:rPr>
          <w:rFonts w:cstheme="minorHAnsi"/>
        </w:rPr>
        <w:t xml:space="preserve">.  The main clinical manifestation of G6PD deficiency is haemolytic anaemia, although other presentations include neonatal jaundice, </w:t>
      </w:r>
      <w:proofErr w:type="spellStart"/>
      <w:r w:rsidRPr="001A61C6">
        <w:rPr>
          <w:rFonts w:cstheme="minorHAnsi"/>
        </w:rPr>
        <w:t>methaemoglobinaemia</w:t>
      </w:r>
      <w:proofErr w:type="spellEnd"/>
      <w:r w:rsidRPr="001A61C6">
        <w:rPr>
          <w:rFonts w:cstheme="minorHAnsi"/>
        </w:rPr>
        <w:t xml:space="preserve"> and CNSHA </w:t>
      </w:r>
      <w:r w:rsidRPr="001A61C6">
        <w:rPr>
          <w:rFonts w:cstheme="minorHAnsi"/>
        </w:rPr>
        <w:fldChar w:fldCharType="begin">
          <w:fldData xml:space="preserve">PEVuZE5vdGU+PENpdGU+PEF1dGhvcj5Pbmc8L0F1dGhvcj48WWVhcj4yMDE3PC9ZZWFyPjxSZWNO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Pbmc8L0F1dGhvcj48WWVhcj4yMDE3PC9ZZWFyPjxSZWNO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51, 52]</w:t>
      </w:r>
      <w:r w:rsidRPr="001A61C6">
        <w:rPr>
          <w:rFonts w:cstheme="minorHAnsi"/>
        </w:rPr>
        <w:fldChar w:fldCharType="end"/>
      </w:r>
      <w:r w:rsidRPr="001A61C6">
        <w:rPr>
          <w:rFonts w:cstheme="minorHAnsi"/>
        </w:rPr>
        <w:t xml:space="preserve">.  In patients with G6PD deficiency, </w:t>
      </w:r>
      <w:proofErr w:type="spellStart"/>
      <w:r w:rsidRPr="001A61C6">
        <w:rPr>
          <w:rFonts w:cstheme="minorHAnsi"/>
        </w:rPr>
        <w:t>rasburicase</w:t>
      </w:r>
      <w:proofErr w:type="spellEnd"/>
      <w:r w:rsidRPr="001A61C6">
        <w:rPr>
          <w:rFonts w:cstheme="minorHAnsi"/>
        </w:rPr>
        <w:t xml:space="preserve"> is associated with haemolytic anaemia and, rarely, concomitant </w:t>
      </w:r>
      <w:proofErr w:type="spellStart"/>
      <w:r w:rsidRPr="001A61C6">
        <w:rPr>
          <w:rFonts w:cstheme="minorHAnsi"/>
        </w:rPr>
        <w:t>methaemoglobinaemia</w:t>
      </w:r>
      <w:proofErr w:type="spellEnd"/>
      <w:r w:rsidRPr="001A61C6">
        <w:rPr>
          <w:rFonts w:cstheme="minorHAnsi"/>
        </w:rPr>
        <w:t xml:space="preserve">, which is due to oxidation of haemoglobin iron, leading to methaemoglobin and tissue hypoxia </w:t>
      </w:r>
      <w:r w:rsidRPr="001A61C6">
        <w:rPr>
          <w:rFonts w:cstheme="minorHAnsi"/>
        </w:rPr>
        <w:fldChar w:fldCharType="begin">
          <w:fldData xml:space="preserve">PEVuZE5vdGU+PENpdGU+PEF1dGhvcj5Tb25ib2w8L0F1dGhvcj48WWVhcj4yMDEzPC9ZZWFyPjxS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Tb25ib2w8L0F1dGhvcj48WWVhcj4yMDEzPC9ZZWFyPjxS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52, 53]</w:t>
      </w:r>
      <w:r w:rsidRPr="001A61C6">
        <w:rPr>
          <w:rFonts w:cstheme="minorHAnsi"/>
        </w:rPr>
        <w:fldChar w:fldCharType="end"/>
      </w:r>
      <w:r w:rsidRPr="001A61C6">
        <w:rPr>
          <w:rFonts w:cstheme="minorHAnsi"/>
        </w:rPr>
        <w:t>.</w:t>
      </w:r>
    </w:p>
    <w:p w14:paraId="66E7DFBC" w14:textId="6A9FFE89" w:rsidR="003266F2" w:rsidRPr="001A61C6" w:rsidRDefault="00F26C61" w:rsidP="00B1417C">
      <w:pPr>
        <w:spacing w:line="22" w:lineRule="atLeast"/>
        <w:jc w:val="both"/>
        <w:rPr>
          <w:rFonts w:cstheme="minorHAnsi"/>
        </w:rPr>
      </w:pPr>
      <w:r w:rsidRPr="001A61C6">
        <w:rPr>
          <w:rFonts w:cstheme="minorHAnsi"/>
        </w:rPr>
        <w:t>The majority of affected individuals are male because G6PD</w:t>
      </w:r>
      <w:r w:rsidRPr="001A61C6">
        <w:rPr>
          <w:rFonts w:cstheme="minorHAnsi"/>
          <w:i/>
        </w:rPr>
        <w:t xml:space="preserve"> </w:t>
      </w:r>
      <w:r w:rsidRPr="001A61C6">
        <w:rPr>
          <w:rFonts w:cstheme="minorHAnsi"/>
        </w:rPr>
        <w:t xml:space="preserve">deficiency is X-linked and so only one class I, II, or III variant is required (hemizygosity).  However, females can rarely be homozygous or compound heterozygous for G6PD deficiency </w:t>
      </w:r>
      <w:r w:rsidRPr="001A61C6">
        <w:rPr>
          <w:rFonts w:cstheme="minorHAnsi"/>
        </w:rPr>
        <w:fldChar w:fldCharType="begin"/>
      </w:r>
      <w:r w:rsidR="004F5706" w:rsidRPr="001A61C6">
        <w:rPr>
          <w:rFonts w:cstheme="minorHAnsi"/>
        </w:rPr>
        <w:instrText xml:space="preserve"> ADDIN EN.CITE &lt;EndNote&gt;&lt;Cite&gt;&lt;Author&gt;van den Broek&lt;/Author&gt;&lt;Year&gt;2016&lt;/Year&gt;&lt;RecNum&gt;88&lt;/RecNum&gt;&lt;DisplayText&gt;[54]&lt;/DisplayText&gt;&lt;record&gt;&lt;rec-number&gt;88&lt;/rec-number&gt;&lt;foreign-keys&gt;&lt;key app="EN" db-id="wd5spvawe2zdeme9t0npd2aewtwzsxzxa5xe" timestamp="1575371613"&gt;88&lt;/key&gt;&lt;/foreign-keys&gt;&lt;ref-type name="Journal Article"&gt;17&lt;/ref-type&gt;&lt;contributors&gt;&lt;authors&gt;&lt;author&gt;van den Broek, Leonie&lt;/author&gt;&lt;author&gt;Heylen, Evelien&lt;/author&gt;&lt;author&gt;van den Akker, Machiel&lt;/author&gt;&lt;/authors&gt;&lt;/contributors&gt;&lt;titles&gt;&lt;title&gt;Glucose-6-phosphate dehydrogenase deficiency: not exclusively in males&lt;/title&gt;&lt;secondary-title&gt;Clinical case reports&lt;/secondary-title&gt;&lt;alt-title&gt;Clin Case Rep&lt;/alt-title&gt;&lt;/titles&gt;&lt;periodical&gt;&lt;full-title&gt;Clinical case reports&lt;/full-title&gt;&lt;abbr-1&gt;Clin Case Rep&lt;/abbr-1&gt;&lt;/periodical&gt;&lt;alt-periodical&gt;&lt;full-title&gt;Clinical case reports&lt;/full-title&gt;&lt;abbr-1&gt;Clin Case Rep&lt;/abbr-1&gt;&lt;/alt-periodical&gt;&lt;pages&gt;1135-1137&lt;/pages&gt;&lt;volume&gt;4&lt;/volume&gt;&lt;number&gt;12&lt;/number&gt;&lt;keywords&gt;&lt;keyword&gt;*Acute hemolytic anemia&lt;/keyword&gt;&lt;keyword&gt;*Glucose‐6‐phosphate deficiency&lt;/keyword&gt;&lt;keyword&gt;*X‐linked inheritance&lt;/keyword&gt;&lt;/keywords&gt;&lt;dates&gt;&lt;year&gt;2016&lt;/year&gt;&lt;/dates&gt;&lt;publisher&gt;John Wiley and Sons Inc.&lt;/publisher&gt;&lt;isbn&gt;2050-0904&lt;/isbn&gt;&lt;accession-num&gt;27980749&lt;/accession-num&gt;&lt;urls&gt;&lt;related-urls&gt;&lt;url&gt;https://www.ncbi.nlm.nih.gov/pubmed/27980749&lt;/url&gt;&lt;url&gt;https://www.ncbi.nlm.nih.gov/pmc/articles/PMC5134135/&lt;/url&gt;&lt;/related-urls&gt;&lt;/urls&gt;&lt;electronic-resource-num&gt;10.1002/ccr3.714&lt;/electronic-resource-num&gt;&lt;remote-database-name&gt;PubMed&lt;/remote-database-name&gt;&lt;language&gt;eng&lt;/language&gt;&lt;/record&gt;&lt;/Cite&gt;&lt;/EndNote&gt;</w:instrText>
      </w:r>
      <w:r w:rsidRPr="001A61C6">
        <w:rPr>
          <w:rFonts w:cstheme="minorHAnsi"/>
        </w:rPr>
        <w:fldChar w:fldCharType="separate"/>
      </w:r>
      <w:r w:rsidR="004F5706" w:rsidRPr="001A61C6">
        <w:rPr>
          <w:rFonts w:cstheme="minorHAnsi"/>
          <w:noProof/>
        </w:rPr>
        <w:t>[54]</w:t>
      </w:r>
      <w:r w:rsidRPr="001A61C6">
        <w:rPr>
          <w:rFonts w:cstheme="minorHAnsi"/>
        </w:rPr>
        <w:fldChar w:fldCharType="end"/>
      </w:r>
      <w:r w:rsidRPr="001A61C6">
        <w:rPr>
          <w:rFonts w:cstheme="minorHAnsi"/>
        </w:rPr>
        <w:t xml:space="preserve">.  </w:t>
      </w:r>
      <w:r w:rsidRPr="001A61C6">
        <w:rPr>
          <w:rFonts w:cstheme="minorHAnsi"/>
          <w:i/>
        </w:rPr>
        <w:t xml:space="preserve">G6PD </w:t>
      </w:r>
      <w:r w:rsidRPr="001A61C6">
        <w:rPr>
          <w:rFonts w:cstheme="minorHAnsi"/>
        </w:rPr>
        <w:t xml:space="preserve">genotyping can be sufficient to establish the diagnosis of G6PD deficiency when specific variants of known functional consequence are detected </w:t>
      </w:r>
      <w:r w:rsidRPr="001A61C6">
        <w:rPr>
          <w:rFonts w:cstheme="minorHAnsi"/>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653C01" w:rsidRPr="001A61C6">
        <w:rPr>
          <w:rFonts w:cstheme="minorHAnsi"/>
        </w:rPr>
        <w:instrText xml:space="preserve"> ADDIN EN.CITE </w:instrText>
      </w:r>
      <w:r w:rsidR="00653C01" w:rsidRPr="001A61C6">
        <w:rPr>
          <w:rFonts w:cstheme="minorHAnsi"/>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653C01" w:rsidRPr="001A61C6">
        <w:rPr>
          <w:rFonts w:cstheme="minorHAnsi"/>
        </w:rPr>
        <w:instrText xml:space="preserve"> ADDIN EN.CITE.DATA </w:instrText>
      </w:r>
      <w:r w:rsidR="00653C01" w:rsidRPr="001A61C6">
        <w:rPr>
          <w:rFonts w:cstheme="minorHAnsi"/>
        </w:rPr>
      </w:r>
      <w:r w:rsidR="00653C01" w:rsidRPr="001A61C6">
        <w:rPr>
          <w:rFonts w:cstheme="minorHAnsi"/>
        </w:rPr>
        <w:fldChar w:fldCharType="end"/>
      </w:r>
      <w:r w:rsidRPr="001A61C6">
        <w:rPr>
          <w:rFonts w:cstheme="minorHAnsi"/>
        </w:rPr>
      </w:r>
      <w:r w:rsidRPr="001A61C6">
        <w:rPr>
          <w:rFonts w:cstheme="minorHAnsi"/>
        </w:rPr>
        <w:fldChar w:fldCharType="separate"/>
      </w:r>
      <w:r w:rsidR="00653C01" w:rsidRPr="001A61C6">
        <w:rPr>
          <w:rFonts w:cstheme="minorHAnsi"/>
          <w:noProof/>
        </w:rPr>
        <w:t>[2]</w:t>
      </w:r>
      <w:r w:rsidRPr="001A61C6">
        <w:rPr>
          <w:rFonts w:cstheme="minorHAnsi"/>
        </w:rPr>
        <w:fldChar w:fldCharType="end"/>
      </w:r>
      <w:r w:rsidRPr="001A61C6">
        <w:rPr>
          <w:rFonts w:cstheme="minorHAnsi"/>
        </w:rPr>
        <w:t xml:space="preserve">.  However, the absence of specific variants does not preclude G6PD deficiency due to the presence of untested or unrecognised variants, and therefore G6PD phenotyping is often required to establish G6PD deficiency </w:t>
      </w:r>
      <w:r w:rsidRPr="001A61C6">
        <w:rPr>
          <w:rFonts w:cstheme="minorHAnsi"/>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653C01" w:rsidRPr="001A61C6">
        <w:rPr>
          <w:rFonts w:cstheme="minorHAnsi"/>
        </w:rPr>
        <w:instrText xml:space="preserve"> ADDIN EN.CITE </w:instrText>
      </w:r>
      <w:r w:rsidR="00653C01" w:rsidRPr="001A61C6">
        <w:rPr>
          <w:rFonts w:cstheme="minorHAnsi"/>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653C01" w:rsidRPr="001A61C6">
        <w:rPr>
          <w:rFonts w:cstheme="minorHAnsi"/>
        </w:rPr>
        <w:instrText xml:space="preserve"> ADDIN EN.CITE.DATA </w:instrText>
      </w:r>
      <w:r w:rsidR="00653C01" w:rsidRPr="001A61C6">
        <w:rPr>
          <w:rFonts w:cstheme="minorHAnsi"/>
        </w:rPr>
      </w:r>
      <w:r w:rsidR="00653C01" w:rsidRPr="001A61C6">
        <w:rPr>
          <w:rFonts w:cstheme="minorHAnsi"/>
        </w:rPr>
        <w:fldChar w:fldCharType="end"/>
      </w:r>
      <w:r w:rsidRPr="001A61C6">
        <w:rPr>
          <w:rFonts w:cstheme="minorHAnsi"/>
        </w:rPr>
      </w:r>
      <w:r w:rsidRPr="001A61C6">
        <w:rPr>
          <w:rFonts w:cstheme="minorHAnsi"/>
        </w:rPr>
        <w:fldChar w:fldCharType="separate"/>
      </w:r>
      <w:r w:rsidR="00653C01" w:rsidRPr="001A61C6">
        <w:rPr>
          <w:rFonts w:cstheme="minorHAnsi"/>
          <w:noProof/>
        </w:rPr>
        <w:t>[2]</w:t>
      </w:r>
      <w:r w:rsidRPr="001A61C6">
        <w:rPr>
          <w:rFonts w:cstheme="minorHAnsi"/>
        </w:rPr>
        <w:fldChar w:fldCharType="end"/>
      </w:r>
      <w:r w:rsidRPr="001A61C6">
        <w:rPr>
          <w:rFonts w:cstheme="minorHAnsi"/>
        </w:rPr>
        <w:t>.  Moreover, in heterozygous females carrying one deleterious variant, G6PD activity is variable due to X-linked chromosome inactivation (</w:t>
      </w:r>
      <w:proofErr w:type="spellStart"/>
      <w:r w:rsidRPr="001A61C6">
        <w:rPr>
          <w:rFonts w:cstheme="minorHAnsi"/>
        </w:rPr>
        <w:t>lyonisation</w:t>
      </w:r>
      <w:proofErr w:type="spellEnd"/>
      <w:r w:rsidRPr="001A61C6">
        <w:rPr>
          <w:rFonts w:cstheme="minorHAnsi"/>
        </w:rPr>
        <w:t xml:space="preserve">) giving rise to mosaicism </w:t>
      </w:r>
      <w:r w:rsidRPr="001A61C6">
        <w:rPr>
          <w:rFonts w:cstheme="minorHAnsi"/>
        </w:rPr>
        <w:fldChar w:fldCharType="begin"/>
      </w:r>
      <w:r w:rsidR="004F5706" w:rsidRPr="001A61C6">
        <w:rPr>
          <w:rFonts w:cstheme="minorHAnsi"/>
        </w:rPr>
        <w:instrText xml:space="preserve"> ADDIN EN.CITE &lt;EndNote&gt;&lt;Cite&gt;&lt;Author&gt;Beutler&lt;/Author&gt;&lt;Year&gt;1962&lt;/Year&gt;&lt;RecNum&gt;82&lt;/RecNum&gt;&lt;DisplayText&gt;[55]&lt;/DisplayText&gt;&lt;record&gt;&lt;rec-number&gt;82&lt;/rec-number&gt;&lt;foreign-keys&gt;&lt;key app="EN" db-id="wd5spvawe2zdeme9t0npd2aewtwzsxzxa5xe" timestamp="1575064011"&gt;82&lt;/key&gt;&lt;/foreign-keys&gt;&lt;ref-type name="Journal Article"&gt;17&lt;/ref-type&gt;&lt;contributors&gt;&lt;authors&gt;&lt;author&gt;Beutler, E.&lt;/author&gt;&lt;author&gt;Yeh, M.&lt;/author&gt;&lt;author&gt;Fairbanks, V. F.&lt;/author&gt;&lt;/authors&gt;&lt;/contributors&gt;&lt;titles&gt;&lt;title&gt;The normal human female as a mosaic of X-chromosome activity: studies using the gene for C-6-PD-deficiency as a marker&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9-16&lt;/pages&gt;&lt;volume&gt;48&lt;/volume&gt;&lt;edition&gt;1962/01/15&lt;/edition&gt;&lt;keywords&gt;&lt;keyword&gt;*Biomarkers&lt;/keyword&gt;&lt;keyword&gt;Female&lt;/keyword&gt;&lt;keyword&gt;Humans&lt;/keyword&gt;&lt;keyword&gt;Metabolic Diseases/*genetics&lt;/keyword&gt;&lt;keyword&gt;Oxidoreductases/*deficiency&lt;/keyword&gt;&lt;keyword&gt;*X Chromosome&lt;/keyword&gt;&lt;keyword&gt;*DEHYDROGENASES/deficiency&lt;/keyword&gt;&lt;keyword&gt;*METABOLIC DISEASES/genetics&lt;/keyword&gt;&lt;/keywords&gt;&lt;dates&gt;&lt;year&gt;1962&lt;/year&gt;&lt;pub-dates&gt;&lt;date&gt;Jan 15&lt;/date&gt;&lt;/pub-dates&gt;&lt;/dates&gt;&lt;isbn&gt;0027-8424 (Print)&amp;#xD;0027-8424&lt;/isbn&gt;&lt;accession-num&gt;13868717&lt;/accession-num&gt;&lt;urls&gt;&lt;/urls&gt;&lt;custom2&gt;PMC285481&lt;/custom2&gt;&lt;electronic-resource-num&gt;10.1073/pnas.48.1.9&lt;/electronic-resource-num&gt;&lt;remote-database-provider&gt;NLM&lt;/remote-database-provider&gt;&lt;language&gt;eng&lt;/language&gt;&lt;/record&gt;&lt;/Cite&gt;&lt;/EndNote&gt;</w:instrText>
      </w:r>
      <w:r w:rsidRPr="001A61C6">
        <w:rPr>
          <w:rFonts w:cstheme="minorHAnsi"/>
        </w:rPr>
        <w:fldChar w:fldCharType="separate"/>
      </w:r>
      <w:r w:rsidR="004F5706" w:rsidRPr="001A61C6">
        <w:rPr>
          <w:rFonts w:cstheme="minorHAnsi"/>
          <w:noProof/>
        </w:rPr>
        <w:t>[55]</w:t>
      </w:r>
      <w:r w:rsidRPr="001A61C6">
        <w:rPr>
          <w:rFonts w:cstheme="minorHAnsi"/>
        </w:rPr>
        <w:fldChar w:fldCharType="end"/>
      </w:r>
      <w:r w:rsidRPr="001A61C6">
        <w:rPr>
          <w:rFonts w:cstheme="minorHAnsi"/>
        </w:rPr>
        <w:t xml:space="preserve">, and so enzyme phenotyping is needed because G6PD activity cannot be determined by genotype alone </w:t>
      </w:r>
      <w:r w:rsidRPr="001A61C6">
        <w:rPr>
          <w:rFonts w:cstheme="minorHAnsi"/>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653C01" w:rsidRPr="001A61C6">
        <w:rPr>
          <w:rFonts w:cstheme="minorHAnsi"/>
        </w:rPr>
        <w:instrText xml:space="preserve"> ADDIN EN.CITE </w:instrText>
      </w:r>
      <w:r w:rsidR="00653C01" w:rsidRPr="001A61C6">
        <w:rPr>
          <w:rFonts w:cstheme="minorHAnsi"/>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653C01" w:rsidRPr="001A61C6">
        <w:rPr>
          <w:rFonts w:cstheme="minorHAnsi"/>
        </w:rPr>
        <w:instrText xml:space="preserve"> ADDIN EN.CITE.DATA </w:instrText>
      </w:r>
      <w:r w:rsidR="00653C01" w:rsidRPr="001A61C6">
        <w:rPr>
          <w:rFonts w:cstheme="minorHAnsi"/>
        </w:rPr>
      </w:r>
      <w:r w:rsidR="00653C01" w:rsidRPr="001A61C6">
        <w:rPr>
          <w:rFonts w:cstheme="minorHAnsi"/>
        </w:rPr>
        <w:fldChar w:fldCharType="end"/>
      </w:r>
      <w:r w:rsidRPr="001A61C6">
        <w:rPr>
          <w:rFonts w:cstheme="minorHAnsi"/>
        </w:rPr>
      </w:r>
      <w:r w:rsidRPr="001A61C6">
        <w:rPr>
          <w:rFonts w:cstheme="minorHAnsi"/>
        </w:rPr>
        <w:fldChar w:fldCharType="separate"/>
      </w:r>
      <w:r w:rsidR="00653C01" w:rsidRPr="001A61C6">
        <w:rPr>
          <w:rFonts w:cstheme="minorHAnsi"/>
          <w:noProof/>
        </w:rPr>
        <w:t>[2]</w:t>
      </w:r>
      <w:r w:rsidRPr="001A61C6">
        <w:rPr>
          <w:rFonts w:cstheme="minorHAnsi"/>
        </w:rPr>
        <w:fldChar w:fldCharType="end"/>
      </w:r>
      <w:r w:rsidRPr="001A61C6">
        <w:rPr>
          <w:rFonts w:cstheme="minorHAnsi"/>
        </w:rPr>
        <w:t xml:space="preserve">.  CPIC have produced a guideline to efficiently combine genotyping with G6PD phenotyping and, in those with G6PD deficiency in whom </w:t>
      </w:r>
      <w:proofErr w:type="spellStart"/>
      <w:r w:rsidRPr="001A61C6">
        <w:rPr>
          <w:rFonts w:cstheme="minorHAnsi"/>
        </w:rPr>
        <w:t>rasburicase</w:t>
      </w:r>
      <w:proofErr w:type="spellEnd"/>
      <w:r w:rsidRPr="001A61C6">
        <w:rPr>
          <w:rFonts w:cstheme="minorHAnsi"/>
        </w:rPr>
        <w:t xml:space="preserve"> is contraindicated, an alternative agent such as allopurinol is recommended </w:t>
      </w:r>
      <w:r w:rsidRPr="001A61C6">
        <w:rPr>
          <w:rFonts w:cstheme="minorHAnsi"/>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653C01" w:rsidRPr="001A61C6">
        <w:rPr>
          <w:rFonts w:cstheme="minorHAnsi"/>
        </w:rPr>
        <w:instrText xml:space="preserve"> ADDIN EN.CITE </w:instrText>
      </w:r>
      <w:r w:rsidR="00653C01" w:rsidRPr="001A61C6">
        <w:rPr>
          <w:rFonts w:cstheme="minorHAnsi"/>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00653C01" w:rsidRPr="001A61C6">
        <w:rPr>
          <w:rFonts w:cstheme="minorHAnsi"/>
        </w:rPr>
        <w:instrText xml:space="preserve"> ADDIN EN.CITE.DATA </w:instrText>
      </w:r>
      <w:r w:rsidR="00653C01" w:rsidRPr="001A61C6">
        <w:rPr>
          <w:rFonts w:cstheme="minorHAnsi"/>
        </w:rPr>
      </w:r>
      <w:r w:rsidR="00653C01" w:rsidRPr="001A61C6">
        <w:rPr>
          <w:rFonts w:cstheme="minorHAnsi"/>
        </w:rPr>
        <w:fldChar w:fldCharType="end"/>
      </w:r>
      <w:r w:rsidRPr="001A61C6">
        <w:rPr>
          <w:rFonts w:cstheme="minorHAnsi"/>
        </w:rPr>
      </w:r>
      <w:r w:rsidRPr="001A61C6">
        <w:rPr>
          <w:rFonts w:cstheme="minorHAnsi"/>
        </w:rPr>
        <w:fldChar w:fldCharType="separate"/>
      </w:r>
      <w:r w:rsidR="00653C01" w:rsidRPr="001A61C6">
        <w:rPr>
          <w:rFonts w:cstheme="minorHAnsi"/>
          <w:noProof/>
        </w:rPr>
        <w:t>[2]</w:t>
      </w:r>
      <w:r w:rsidRPr="001A61C6">
        <w:rPr>
          <w:rFonts w:cstheme="minorHAnsi"/>
        </w:rPr>
        <w:fldChar w:fldCharType="end"/>
      </w:r>
      <w:r w:rsidRPr="001A61C6">
        <w:rPr>
          <w:rFonts w:cstheme="minorHAnsi"/>
        </w:rPr>
        <w:t xml:space="preserve">.  </w:t>
      </w:r>
    </w:p>
    <w:p w14:paraId="7F3762C1" w14:textId="7249EE51" w:rsidR="00F04F7D" w:rsidRPr="001A61C6" w:rsidRDefault="00F26C61" w:rsidP="00B1417C">
      <w:pPr>
        <w:spacing w:line="22" w:lineRule="atLeast"/>
        <w:jc w:val="both"/>
        <w:rPr>
          <w:rFonts w:cstheme="minorHAnsi"/>
        </w:rPr>
      </w:pPr>
      <w:r w:rsidRPr="001A61C6">
        <w:rPr>
          <w:rFonts w:cstheme="minorHAnsi"/>
        </w:rPr>
        <w:t xml:space="preserve">In cases of </w:t>
      </w:r>
      <w:proofErr w:type="spellStart"/>
      <w:r w:rsidRPr="001A61C6">
        <w:rPr>
          <w:rFonts w:cstheme="minorHAnsi"/>
        </w:rPr>
        <w:t>methaemoglobinaemia</w:t>
      </w:r>
      <w:proofErr w:type="spellEnd"/>
      <w:r w:rsidRPr="001A61C6">
        <w:rPr>
          <w:rFonts w:cstheme="minorHAnsi"/>
        </w:rPr>
        <w:t xml:space="preserve"> associated with G6PD deficiency, including after </w:t>
      </w:r>
      <w:proofErr w:type="spellStart"/>
      <w:r w:rsidRPr="001A61C6">
        <w:rPr>
          <w:rFonts w:cstheme="minorHAnsi"/>
        </w:rPr>
        <w:t>rasburicase</w:t>
      </w:r>
      <w:proofErr w:type="spellEnd"/>
      <w:r w:rsidRPr="001A61C6">
        <w:rPr>
          <w:rFonts w:cstheme="minorHAnsi"/>
        </w:rPr>
        <w:t xml:space="preserve">, the main medicinal treatment, methylene blue, is contraindicated due to the risk of exacerbating oxidative stress, which can make management challenging.  In this setting, the mainstays of treatment are high flow oxygen, ascorbic acid, and blood transfusions </w:t>
      </w:r>
      <w:r w:rsidRPr="001A61C6">
        <w:rPr>
          <w:rFonts w:cstheme="minorHAnsi"/>
        </w:rPr>
        <w:fldChar w:fldCharType="begin">
          <w:fldData xml:space="preserve">PEVuZE5vdGU+PENpdGU+PEF1dGhvcj5LaGFuPC9BdXRob3I+PFllYXI+MjAxNzwvWWVhcj48UmVj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LaGFuPC9BdXRob3I+PFllYXI+MjAxNzwvWWVhcj48UmVj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52, 53]</w:t>
      </w:r>
      <w:r w:rsidRPr="001A61C6">
        <w:rPr>
          <w:rFonts w:cstheme="minorHAnsi"/>
        </w:rPr>
        <w:fldChar w:fldCharType="end"/>
      </w:r>
      <w:r w:rsidRPr="001A61C6">
        <w:rPr>
          <w:rFonts w:cstheme="minorHAnsi"/>
        </w:rPr>
        <w:t xml:space="preserve">.  Ultimately, as our understanding of the functional impact of </w:t>
      </w:r>
      <w:r w:rsidRPr="001A61C6">
        <w:rPr>
          <w:rFonts w:cstheme="minorHAnsi"/>
          <w:i/>
        </w:rPr>
        <w:t xml:space="preserve">G6PD </w:t>
      </w:r>
      <w:r w:rsidRPr="001A61C6">
        <w:rPr>
          <w:rFonts w:cstheme="minorHAnsi"/>
        </w:rPr>
        <w:t xml:space="preserve">variants increases, alongside </w:t>
      </w:r>
      <w:r w:rsidRPr="001A61C6">
        <w:rPr>
          <w:rFonts w:cstheme="minorHAnsi"/>
          <w:i/>
        </w:rPr>
        <w:t xml:space="preserve">G6PD </w:t>
      </w:r>
      <w:r w:rsidRPr="001A61C6">
        <w:rPr>
          <w:rFonts w:cstheme="minorHAnsi"/>
        </w:rPr>
        <w:t>sequencing or multi-</w:t>
      </w:r>
      <w:r w:rsidRPr="001A61C6">
        <w:rPr>
          <w:rFonts w:cstheme="minorHAnsi"/>
          <w:i/>
        </w:rPr>
        <w:t xml:space="preserve">G6PD </w:t>
      </w:r>
      <w:r w:rsidRPr="001A61C6">
        <w:rPr>
          <w:rFonts w:cstheme="minorHAnsi"/>
        </w:rPr>
        <w:t xml:space="preserve">variant panel testing, the contribution of genomics to establishing the diagnosis of G6PD deficiency is anticipated to grow. </w:t>
      </w:r>
    </w:p>
    <w:p w14:paraId="0AD4924F" w14:textId="6B1D06FD" w:rsidR="00F04F7D" w:rsidRPr="001A61C6" w:rsidRDefault="00F04F7D" w:rsidP="00F04F7D">
      <w:pPr>
        <w:spacing w:after="0" w:line="22" w:lineRule="atLeast"/>
        <w:jc w:val="both"/>
        <w:rPr>
          <w:b/>
          <w:u w:val="single"/>
        </w:rPr>
      </w:pPr>
      <w:r w:rsidRPr="001A61C6">
        <w:rPr>
          <w:b/>
          <w:u w:val="single"/>
        </w:rPr>
        <w:lastRenderedPageBreak/>
        <w:t xml:space="preserve">2.4 </w:t>
      </w:r>
      <w:r w:rsidRPr="001A61C6">
        <w:rPr>
          <w:b/>
          <w:i/>
          <w:u w:val="single"/>
        </w:rPr>
        <w:t>UGT1A1</w:t>
      </w:r>
      <w:r w:rsidRPr="001A61C6">
        <w:rPr>
          <w:b/>
          <w:u w:val="single"/>
        </w:rPr>
        <w:t xml:space="preserve"> and Irinotecan</w:t>
      </w:r>
    </w:p>
    <w:p w14:paraId="17FD8E7C" w14:textId="7305A2B3" w:rsidR="00F04F7D" w:rsidRPr="001A61C6" w:rsidRDefault="00F04F7D" w:rsidP="00F04F7D">
      <w:pPr>
        <w:spacing w:after="0" w:line="22" w:lineRule="atLeast"/>
        <w:jc w:val="both"/>
      </w:pPr>
      <w:r w:rsidRPr="001A61C6">
        <w:t xml:space="preserve">Deficient expression of </w:t>
      </w:r>
      <w:r w:rsidR="006A7848" w:rsidRPr="001A61C6">
        <w:t>Uridine 5'-diphospho-glucuronosyltransferase 1A1 (</w:t>
      </w:r>
      <w:hyperlink r:id="rId10" w:history="1">
        <w:r w:rsidRPr="001A61C6">
          <w:rPr>
            <w:rStyle w:val="Hyperlink"/>
          </w:rPr>
          <w:t>UGT1A1</w:t>
        </w:r>
      </w:hyperlink>
      <w:r w:rsidR="006A7848" w:rsidRPr="001A61C6">
        <w:t>)</w:t>
      </w:r>
      <w:r w:rsidRPr="001A61C6">
        <w:rPr>
          <w:i/>
        </w:rPr>
        <w:t xml:space="preserve"> </w:t>
      </w:r>
      <w:r w:rsidRPr="001A61C6">
        <w:t xml:space="preserve">is well-described in familial syndromes such as </w:t>
      </w:r>
      <w:proofErr w:type="spellStart"/>
      <w:r w:rsidRPr="001A61C6">
        <w:t>Crigler</w:t>
      </w:r>
      <w:proofErr w:type="spellEnd"/>
      <w:r w:rsidRPr="001A61C6">
        <w:t xml:space="preserve">-Najjar (Type I) and Gilbert’s syndrome </w:t>
      </w:r>
      <w:r w:rsidRPr="001A61C6">
        <w:fldChar w:fldCharType="begin">
          <w:fldData xml:space="preserve">PEVuZE5vdGU+PENpdGU+PEF1dGhvcj5NYXJ1bzwvQXV0aG9yPjxZZWFyPjIwMTY8L1llYXI+PFJl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</w:fldData>
        </w:fldChar>
      </w:r>
      <w:r w:rsidR="004F5706" w:rsidRPr="001A61C6">
        <w:instrText xml:space="preserve"> ADDIN EN.CITE </w:instrText>
      </w:r>
      <w:r w:rsidR="004F5706" w:rsidRPr="001A61C6">
        <w:fldChar w:fldCharType="begin">
          <w:fldData xml:space="preserve">PEVuZE5vdGU+PENpdGU+PEF1dGhvcj5NYXJ1bzwvQXV0aG9yPjxZZWFyPjIwMTY8L1llYXI+PFJl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56]</w:t>
      </w:r>
      <w:r w:rsidRPr="001A61C6">
        <w:fldChar w:fldCharType="end"/>
      </w:r>
      <w:r w:rsidRPr="001A61C6">
        <w:t xml:space="preserve">. In the latter, the majority of patients have a genetic variation in the promoter region of the UGT1A1 gene, termed </w:t>
      </w:r>
      <w:r w:rsidRPr="001A61C6">
        <w:rPr>
          <w:i/>
          <w:iCs/>
        </w:rPr>
        <w:t>UGT1A1*28</w:t>
      </w:r>
      <w:r w:rsidRPr="001A61C6">
        <w:t xml:space="preserve">, which reduces UGT function by about 70%.  The frequency of the *28 allele is ~29-45% in Caucasians, 42-51% in Africans and significantly lower (16%) in Asian populations </w:t>
      </w:r>
      <w:r w:rsidRPr="001A61C6">
        <w:fldChar w:fldCharType="begin"/>
      </w:r>
      <w:r w:rsidR="004F5706" w:rsidRPr="001A61C6">
        <w:instrText xml:space="preserve"> ADDIN EN.CITE &lt;EndNote&gt;&lt;Cite&gt;&lt;Author&gt;Takano&lt;/Author&gt;&lt;Year&gt;2017&lt;/Year&gt;&lt;RecNum&gt;504&lt;/RecNum&gt;&lt;DisplayText&gt;[57]&lt;/DisplayText&gt;&lt;record&gt;&lt;rec-number&gt;504&lt;/rec-number&gt;&lt;foreign-keys&gt;&lt;key app="EN" db-id="estrw05vtwaprzeeftl5fdfqztfzftsxftvw" timestamp="1581334543"&gt;504&lt;/key&gt;&lt;/foreign-keys&gt;&lt;ref-type name="Journal Article"&gt;17&lt;/ref-type&gt;&lt;contributors&gt;&lt;authors&gt;&lt;author&gt;Takano, M.&lt;/author&gt;&lt;author&gt;Sugiyama, T.&lt;/author&gt;&lt;/authors&gt;&lt;/contributors&gt;&lt;auth-address&gt;Department of Clinical Oncology, National Defense Medical College Hospital, Tokorozawa, Saitama.&amp;#xD;Department of Obstetrics and Gynecology, Iwate Medical University, Morioka, Iwate, Japan.&lt;/auth-address&gt;&lt;titles&gt;&lt;title&gt;UGT1A1 polymorphisms in cancer: impact on irinotecan treatment&lt;/title&gt;&lt;secondary-title&gt;Pharmgenomics Pers Med&lt;/secondary-title&gt;&lt;/titles&gt;&lt;periodical&gt;&lt;full-title&gt;Pharmgenomics Pers Med&lt;/full-title&gt;&lt;/periodical&gt;&lt;pages&gt;61-68&lt;/pages&gt;&lt;volume&gt;10&lt;/volume&gt;&lt;edition&gt;2017/03/11&lt;/edition&gt;&lt;keywords&gt;&lt;keyword&gt;Ugt1a1&lt;/keyword&gt;&lt;keyword&gt;chemotherapy&lt;/keyword&gt;&lt;keyword&gt;irinotecan&lt;/keyword&gt;&lt;keyword&gt;response&lt;/keyword&gt;&lt;keyword&gt;survival&lt;/keyword&gt;&lt;keyword&gt;toxicity&lt;/keyword&gt;&lt;/keywords&gt;&lt;dates&gt;&lt;year&gt;2017&lt;/year&gt;&lt;/dates&gt;&lt;isbn&gt;1178-7066 (Print)&amp;#xD;1178-7066 (Linking)&lt;/isbn&gt;&lt;accession-num&gt;28280378&lt;/accession-num&gt;&lt;urls&gt;&lt;related-urls&gt;&lt;url&gt;https://www.ncbi.nlm.nih.gov/pubmed/28280378&lt;/url&gt;&lt;/related-urls&gt;&lt;/urls&gt;&lt;custom2&gt;PMC5338934&lt;/custom2&gt;&lt;electronic-resource-num&gt;10.2147/PGPM.S108656&lt;/electronic-resource-num&gt;&lt;/record&gt;&lt;/Cite&gt;&lt;/EndNote&gt;</w:instrText>
      </w:r>
      <w:r w:rsidRPr="001A61C6">
        <w:fldChar w:fldCharType="separate"/>
      </w:r>
      <w:r w:rsidR="004F5706" w:rsidRPr="001A61C6">
        <w:rPr>
          <w:noProof/>
        </w:rPr>
        <w:t>[57]</w:t>
      </w:r>
      <w:r w:rsidRPr="001A61C6">
        <w:fldChar w:fldCharType="end"/>
      </w:r>
      <w:r w:rsidRPr="001A61C6">
        <w:t xml:space="preserve">. Asian patients often have different polymorphisms in the </w:t>
      </w:r>
      <w:r w:rsidRPr="001A61C6">
        <w:rPr>
          <w:i/>
          <w:iCs/>
        </w:rPr>
        <w:t>UGT1A1</w:t>
      </w:r>
      <w:r w:rsidRPr="001A61C6">
        <w:t xml:space="preserve"> gene, such as </w:t>
      </w:r>
      <w:r w:rsidRPr="001A61C6">
        <w:rPr>
          <w:i/>
          <w:iCs/>
        </w:rPr>
        <w:t>UGT1A1*6</w:t>
      </w:r>
      <w:r w:rsidRPr="001A61C6">
        <w:t xml:space="preserve">, which also have the same effect of reducing UGT1 activity.  </w:t>
      </w:r>
    </w:p>
    <w:p w14:paraId="754FDDD8" w14:textId="77777777" w:rsidR="00F04F7D" w:rsidRPr="001A61C6" w:rsidRDefault="00F04F7D" w:rsidP="00F04F7D">
      <w:pPr>
        <w:spacing w:after="0" w:line="22" w:lineRule="atLeast"/>
        <w:jc w:val="both"/>
      </w:pPr>
    </w:p>
    <w:p w14:paraId="13FEAD85" w14:textId="2DDFF088" w:rsidR="00F04F7D" w:rsidRPr="001A61C6" w:rsidRDefault="001A61C6" w:rsidP="00F04F7D">
      <w:pPr>
        <w:spacing w:after="0" w:line="22" w:lineRule="atLeast"/>
        <w:jc w:val="both"/>
      </w:pPr>
      <w:hyperlink r:id="rId11" w:history="1">
        <w:r w:rsidR="00F04F7D" w:rsidRPr="001A61C6">
          <w:rPr>
            <w:rStyle w:val="Hyperlink"/>
          </w:rPr>
          <w:t>Irinotecan</w:t>
        </w:r>
      </w:hyperlink>
      <w:r w:rsidR="00F04F7D" w:rsidRPr="001A61C6">
        <w:t xml:space="preserve"> is used in the treatment of colorectal and small cell lung cancer</w:t>
      </w:r>
      <w:r w:rsidR="00F04F7D" w:rsidRPr="001A61C6">
        <w:rPr>
          <w:color w:val="FF0000"/>
        </w:rPr>
        <w:t>.</w:t>
      </w:r>
      <w:r w:rsidR="00F04F7D" w:rsidRPr="001A61C6">
        <w:t xml:space="preserve">  It is a prodrug which is phase I metabolised to its pharmacologically active </w:t>
      </w:r>
      <w:hyperlink r:id="rId12" w:history="1">
        <w:r w:rsidR="00F04F7D" w:rsidRPr="001A61C6">
          <w:rPr>
            <w:rStyle w:val="Hyperlink"/>
          </w:rPr>
          <w:t>SN-38</w:t>
        </w:r>
      </w:hyperlink>
      <w:r w:rsidR="00F04F7D" w:rsidRPr="001A61C6">
        <w:t xml:space="preserve"> form by carboxylesterases and subsequently </w:t>
      </w:r>
      <w:proofErr w:type="spellStart"/>
      <w:r w:rsidR="00F04F7D" w:rsidRPr="001A61C6">
        <w:t>glucuronidated</w:t>
      </w:r>
      <w:proofErr w:type="spellEnd"/>
      <w:r w:rsidR="00F04F7D" w:rsidRPr="001A61C6">
        <w:t xml:space="preserve"> to a hydrophilic conjugate by UGT1A1.  A common variable nucleotide tandem repeat polymorphism in the</w:t>
      </w:r>
      <w:r w:rsidR="00F04F7D" w:rsidRPr="001A61C6">
        <w:rPr>
          <w:i/>
        </w:rPr>
        <w:t xml:space="preserve"> UGT1A1</w:t>
      </w:r>
      <w:r w:rsidR="00F04F7D" w:rsidRPr="001A61C6">
        <w:t xml:space="preserve"> gene promoter, known as the </w:t>
      </w:r>
      <w:r w:rsidR="00F04F7D" w:rsidRPr="001A61C6">
        <w:rPr>
          <w:i/>
          <w:iCs/>
        </w:rPr>
        <w:t>*28</w:t>
      </w:r>
      <w:r w:rsidR="00F04F7D" w:rsidRPr="001A61C6">
        <w:t xml:space="preserve"> allele, leads to reduced transcription of </w:t>
      </w:r>
      <w:r w:rsidR="00F04F7D" w:rsidRPr="001A61C6">
        <w:rPr>
          <w:i/>
        </w:rPr>
        <w:t xml:space="preserve">UGT1A1 </w:t>
      </w:r>
      <w:r w:rsidR="00F04F7D" w:rsidRPr="001A61C6">
        <w:t xml:space="preserve">and lower hepatic enzyme expression.  </w:t>
      </w:r>
      <w:r w:rsidR="00F04F7D" w:rsidRPr="001A61C6">
        <w:rPr>
          <w:i/>
          <w:iCs/>
        </w:rPr>
        <w:t>UGT1A1*28</w:t>
      </w:r>
      <w:r w:rsidR="00F04F7D" w:rsidRPr="001A61C6">
        <w:t xml:space="preserve"> carriage is associated with impaired glucuronidation of irinotecan and elevated circulating SN-38 levels </w:t>
      </w:r>
      <w:r w:rsidR="00F04F7D" w:rsidRPr="001A61C6">
        <w:fldChar w:fldCharType="begin"/>
      </w:r>
      <w:r w:rsidR="004F5706" w:rsidRPr="001A61C6">
        <w:instrText xml:space="preserve"> ADDIN EN.CITE &lt;EndNote&gt;&lt;Cite&gt;&lt;Author&gt;Iyer&lt;/Author&gt;&lt;Year&gt;2002&lt;/Year&gt;&lt;RecNum&gt;428&lt;/RecNum&gt;&lt;DisplayText&gt;[58]&lt;/DisplayText&gt;&lt;record&gt;&lt;rec-number&gt;428&lt;/rec-number&gt;&lt;foreign-keys&gt;&lt;key app="EN" db-id="estrw05vtwaprzeeftl5fdfqztfzftsxftvw" timestamp="1567521528"&gt;428&lt;/key&gt;&lt;/foreign-keys&gt;&lt;ref-type name="Journal Article"&gt;17&lt;/ref-type&gt;&lt;contributors&gt;&lt;authors&gt;&lt;author&gt;Iyer, L.&lt;/author&gt;&lt;author&gt;Das, S.&lt;/author&gt;&lt;author&gt;Janisch, L.&lt;/author&gt;&lt;author&gt;Wen, M.&lt;/author&gt;&lt;author&gt;Ramirez, J.&lt;/author&gt;&lt;author&gt;Karrison, T.&lt;/author&gt;&lt;author&gt;Fleming, G. F.&lt;/author&gt;&lt;author&gt;Vokes, E. E.&lt;/author&gt;&lt;author&gt;Schilsky, R. L.&lt;/author&gt;&lt;author&gt;Ratain, M. J.&lt;/author&gt;&lt;/authors&gt;&lt;/contributors&gt;&lt;auth-address&gt;Department of Medicine, The University of Chicago, IL, USA.&lt;/auth-address&gt;&lt;titles&gt;&lt;title&gt;UGT1A1*28 polymorphism as a determinant of irinotecan disposition and toxicity&lt;/title&gt;&lt;secondary-title&gt;Pharmacogenomics J&lt;/secondary-title&gt;&lt;/titles&gt;&lt;periodical&gt;&lt;full-title&gt;Pharmacogenomics J&lt;/full-title&gt;&lt;/periodical&gt;&lt;pages&gt;43-7&lt;/pages&gt;&lt;volume&gt;2&lt;/volume&gt;&lt;number&gt;1&lt;/number&gt;&lt;edition&gt;2002/05/07&lt;/edition&gt;&lt;keywords&gt;&lt;keyword&gt;Adult&lt;/keyword&gt;&lt;keyword&gt;Alleles&lt;/keyword&gt;&lt;keyword&gt;Antineoplastic Agents, Phytogenic/*pharmacokinetics&lt;/keyword&gt;&lt;keyword&gt;Camptothecin/analogs &amp;amp; derivatives/*pharmacokinetics/toxicity&lt;/keyword&gt;&lt;keyword&gt;Female&lt;/keyword&gt;&lt;keyword&gt;Genotype&lt;/keyword&gt;&lt;keyword&gt;Glucuronides/pharmacokinetics&lt;/keyword&gt;&lt;keyword&gt;Glucuronosyltransferase/*genetics&lt;/keyword&gt;&lt;keyword&gt;Humans&lt;/keyword&gt;&lt;keyword&gt;Irinotecan&lt;/keyword&gt;&lt;keyword&gt;Male&lt;/keyword&gt;&lt;keyword&gt;*Polymorphism, Genetic&lt;/keyword&gt;&lt;/keywords&gt;&lt;dates&gt;&lt;year&gt;2002&lt;/year&gt;&lt;/dates&gt;&lt;isbn&gt;1470-269X (Print)&amp;#xD;1470-269X (Linking)&lt;/isbn&gt;&lt;accession-num&gt;11990381&lt;/accession-num&gt;&lt;urls&gt;&lt;related-urls&gt;&lt;url&gt;https://www.ncbi.nlm.nih.gov/pubmed/11990381&lt;/url&gt;&lt;/related-urls&gt;&lt;/urls&gt;&lt;/record&gt;&lt;/Cite&gt;&lt;/EndNote&gt;</w:instrText>
      </w:r>
      <w:r w:rsidR="00F04F7D" w:rsidRPr="001A61C6">
        <w:fldChar w:fldCharType="separate"/>
      </w:r>
      <w:r w:rsidR="004F5706" w:rsidRPr="001A61C6">
        <w:rPr>
          <w:noProof/>
        </w:rPr>
        <w:t>[58]</w:t>
      </w:r>
      <w:r w:rsidR="00F04F7D" w:rsidRPr="001A61C6">
        <w:fldChar w:fldCharType="end"/>
      </w:r>
      <w:r w:rsidR="00F04F7D" w:rsidRPr="001A61C6">
        <w:t xml:space="preserve"> .  </w:t>
      </w:r>
    </w:p>
    <w:p w14:paraId="2C537925" w14:textId="77777777" w:rsidR="00F04F7D" w:rsidRPr="001A61C6" w:rsidRDefault="00F04F7D" w:rsidP="00F04F7D">
      <w:pPr>
        <w:spacing w:after="0" w:line="22" w:lineRule="atLeast"/>
        <w:jc w:val="both"/>
      </w:pPr>
    </w:p>
    <w:p w14:paraId="195B5244" w14:textId="68DA3893" w:rsidR="00F04F7D" w:rsidRPr="001A61C6" w:rsidRDefault="00F04F7D" w:rsidP="00F04F7D">
      <w:pPr>
        <w:spacing w:after="0" w:line="22" w:lineRule="atLeast"/>
        <w:jc w:val="both"/>
      </w:pPr>
      <w:r w:rsidRPr="001A61C6">
        <w:t xml:space="preserve">Significant evidence exists demonstrating that individuals homozygous for </w:t>
      </w:r>
      <w:r w:rsidRPr="001A61C6">
        <w:rPr>
          <w:i/>
        </w:rPr>
        <w:t>UGT1A1*28</w:t>
      </w:r>
      <w:r w:rsidRPr="001A61C6">
        <w:t xml:space="preserve"> are predisposed to serious adverse drug reactions (neutropenia and diarrhoea) with irinotecan </w:t>
      </w:r>
      <w:r w:rsidRPr="001A61C6">
        <w:fldChar w:fldCharType="begin">
          <w:fldData xml:space="preserve">PEVuZE5vdGU+PENpdGU+PEF1dGhvcj5Jbm5vY2VudGk8L0F1dGhvcj48WWVhcj4yMDA0PC9ZZWFy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L3BlcmlvZGlj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=
</w:fldData>
        </w:fldChar>
      </w:r>
      <w:r w:rsidR="004F5706" w:rsidRPr="001A61C6">
        <w:instrText xml:space="preserve"> ADDIN EN.CITE </w:instrText>
      </w:r>
      <w:r w:rsidR="004F5706" w:rsidRPr="001A61C6">
        <w:fldChar w:fldCharType="begin">
          <w:fldData xml:space="preserve">PEVuZE5vdGU+PENpdGU+PEF1dGhvcj5Jbm5vY2VudGk8L0F1dGhvcj48WWVhcj4yMDA0PC9ZZWFy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L3BlcmlvZGlj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=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59]</w:t>
      </w:r>
      <w:r w:rsidRPr="001A61C6">
        <w:fldChar w:fldCharType="end"/>
      </w:r>
      <w:r w:rsidRPr="001A61C6">
        <w:t xml:space="preserve">.  A meta-analysis of studies utilising </w:t>
      </w:r>
      <w:r w:rsidRPr="001A61C6">
        <w:rPr>
          <w:i/>
        </w:rPr>
        <w:t>UGT1A1*28</w:t>
      </w:r>
      <w:r w:rsidRPr="001A61C6">
        <w:t xml:space="preserve"> genotyping in irinotecan-treated Caucasian patients </w:t>
      </w:r>
      <w:r w:rsidRPr="001A61C6">
        <w:fldChar w:fldCharType="begin">
          <w:fldData xml:space="preserve">PEVuZE5vdGU+PENpdGU+PEF1dGhvcj5MaXU8L0F1dGhvcj48WWVhcj4yMDE0PC9ZZWFyPjxSZWNO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==
</w:fldData>
        </w:fldChar>
      </w:r>
      <w:r w:rsidR="004F5706" w:rsidRPr="001A61C6">
        <w:instrText xml:space="preserve"> ADDIN EN.CITE </w:instrText>
      </w:r>
      <w:r w:rsidR="004F5706" w:rsidRPr="001A61C6">
        <w:fldChar w:fldCharType="begin">
          <w:fldData xml:space="preserve">PEVuZE5vdGU+PENpdGU+PEF1dGhvcj5MaXU8L0F1dGhvcj48WWVhcj4yMDE0PC9ZZWFyPjxSZWNO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==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60]</w:t>
      </w:r>
      <w:r w:rsidRPr="001A61C6">
        <w:fldChar w:fldCharType="end"/>
      </w:r>
      <w:r w:rsidRPr="001A61C6">
        <w:t xml:space="preserve"> reported an increased risk of irinotecan-induced adverse events in </w:t>
      </w:r>
      <w:r w:rsidRPr="001A61C6">
        <w:rPr>
          <w:i/>
          <w:iCs/>
        </w:rPr>
        <w:t>*28/*28</w:t>
      </w:r>
      <w:r w:rsidRPr="001A61C6">
        <w:t xml:space="preserve"> individuals compared to </w:t>
      </w:r>
      <w:r w:rsidRPr="001A61C6">
        <w:rPr>
          <w:i/>
          <w:iCs/>
        </w:rPr>
        <w:t>*1*1</w:t>
      </w:r>
      <w:r w:rsidRPr="001A61C6">
        <w:t xml:space="preserve"> with neutropenia with an OR=4.79 (95% CI 3.28-7.01) (n=1,095) and diarrhoea, OR=1.85 (95% CI 1.24-2.72) (n=1,122). Because of this, the FDA amended the irinotecan label in 2004 to advocate dose reduction in </w:t>
      </w:r>
      <w:r w:rsidRPr="001A61C6">
        <w:rPr>
          <w:i/>
          <w:iCs/>
        </w:rPr>
        <w:t>*28/*28</w:t>
      </w:r>
      <w:r w:rsidRPr="001A61C6">
        <w:t xml:space="preserve"> carriers, and subsequently revised it to recommend *28 testing prior to irinotecan therapy in 2010.  An analysis of the Japanese Biobank showed that UGT1A1*6/*6 genotype increased the risk of irinotecan-induced adverse drug reactions (OR 6.59, 95% CI 2.33-18.6) </w:t>
      </w:r>
      <w:r w:rsidRPr="001A61C6">
        <w:fldChar w:fldCharType="begin">
          <w:fldData xml:space="preserve">PEVuZE5vdGU+PENpdGU+PEF1dGhvcj5IaWtpbm88L0F1dGhvcj48WWVhcj4yMDE5PC9ZZWFyPjxS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</w:fldData>
        </w:fldChar>
      </w:r>
      <w:r w:rsidR="004F5706" w:rsidRPr="001A61C6">
        <w:instrText xml:space="preserve"> ADDIN EN.CITE </w:instrText>
      </w:r>
      <w:r w:rsidR="004F5706" w:rsidRPr="001A61C6">
        <w:fldChar w:fldCharType="begin">
          <w:fldData xml:space="preserve">PEVuZE5vdGU+PENpdGU+PEF1dGhvcj5IaWtpbm88L0F1dGhvcj48WWVhcj4yMDE5PC9ZZWFyPjxS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61]</w:t>
      </w:r>
      <w:r w:rsidRPr="001A61C6">
        <w:fldChar w:fldCharType="end"/>
      </w:r>
      <w:r w:rsidRPr="001A61C6">
        <w:t>.</w:t>
      </w:r>
    </w:p>
    <w:p w14:paraId="5F6FBBAA" w14:textId="77777777" w:rsidR="00F04F7D" w:rsidRPr="001A61C6" w:rsidRDefault="00F04F7D" w:rsidP="00F04F7D">
      <w:pPr>
        <w:spacing w:after="0" w:line="22" w:lineRule="atLeast"/>
        <w:jc w:val="both"/>
      </w:pPr>
    </w:p>
    <w:p w14:paraId="5C7F551A" w14:textId="6AAF7C4A" w:rsidR="00F04F7D" w:rsidRPr="001A61C6" w:rsidRDefault="00F04F7D" w:rsidP="00F04F7D">
      <w:pPr>
        <w:spacing w:after="0" w:line="22" w:lineRule="atLeast"/>
        <w:jc w:val="both"/>
      </w:pPr>
      <w:r w:rsidRPr="001A61C6">
        <w:t xml:space="preserve">As would be expected, dose is also important in predisposing to the serious adverse reactions associated with irinotecan.  In a meta-analysis of 821 patients, the risk of toxicity was higher among patients carrying at least one </w:t>
      </w:r>
      <w:r w:rsidRPr="001A61C6">
        <w:rPr>
          <w:i/>
          <w:iCs/>
        </w:rPr>
        <w:t>UGT1A1*28</w:t>
      </w:r>
      <w:r w:rsidRPr="001A61C6">
        <w:t xml:space="preserve"> allele when compared with </w:t>
      </w:r>
      <w:r w:rsidRPr="001A61C6">
        <w:rPr>
          <w:i/>
          <w:iCs/>
        </w:rPr>
        <w:t>UGT1A1*1/*1</w:t>
      </w:r>
      <w:r w:rsidRPr="001A61C6">
        <w:t xml:space="preserve"> patients given medium and high doses of irinotecan, but not at lower doses (100-125mg/m</w:t>
      </w:r>
      <w:r w:rsidRPr="001A61C6">
        <w:rPr>
          <w:vertAlign w:val="superscript"/>
        </w:rPr>
        <w:t>2</w:t>
      </w:r>
      <w:r w:rsidRPr="001A61C6">
        <w:t xml:space="preserve">), which are in the commonly used therapeutic range </w:t>
      </w:r>
      <w:r w:rsidRPr="001A61C6">
        <w:fldChar w:fldCharType="begin"/>
      </w:r>
      <w:r w:rsidR="004F5706" w:rsidRPr="001A61C6">
        <w:instrText xml:space="preserve"> ADDIN EN.CITE &lt;EndNote&gt;&lt;Cite&gt;&lt;Author&gt;Hoskins&lt;/Author&gt;&lt;Year&gt;2007&lt;/Year&gt;&lt;RecNum&gt;513&lt;/RecNum&gt;&lt;DisplayText&gt;[62]&lt;/DisplayText&gt;&lt;record&gt;&lt;rec-number&gt;513&lt;/rec-number&gt;&lt;foreign-keys&gt;&lt;key app="EN" db-id="estrw05vtwaprzeeftl5fdfqztfzftsxftvw" timestamp="1585552987"&gt;513&lt;/key&gt;&lt;/foreign-keys&gt;&lt;ref-type name="Journal Article"&gt;17&lt;/ref-type&gt;&lt;contributors&gt;&lt;authors&gt;&lt;author&gt;Hoskins, J. M.&lt;/author&gt;&lt;author&gt;Goldberg, R. M.&lt;/author&gt;&lt;author&gt;Qu, P.&lt;/author&gt;&lt;author&gt;Ibrahim, J. G.&lt;/author&gt;&lt;author&gt;McLeod, H. L.&lt;/author&gt;&lt;/authors&gt;&lt;/contributors&gt;&lt;auth-address&gt;UNC Institute for Pharmacogenomics and Individualized Therapy, University of North Carolina, Chapel Hill, NC 27599-7360, USA.&lt;/auth-address&gt;&lt;titles&gt;&lt;title&gt;UGT1A1*28 genotype and irinotecan-induced neutropenia: dose matters&lt;/title&gt;&lt;secondary-title&gt;J Natl Cancer Inst&lt;/secondary-title&gt;&lt;/titles&gt;&lt;periodical&gt;&lt;full-title&gt;J Natl Cancer Inst&lt;/full-title&gt;&lt;/periodical&gt;&lt;pages&gt;1290-5&lt;/pages&gt;&lt;volume&gt;99&lt;/volume&gt;&lt;number&gt;17&lt;/number&gt;&lt;edition&gt;2007/08/31&lt;/edition&gt;&lt;keywords&gt;&lt;keyword&gt;Antineoplastic Agents, Phytogenic/adverse effects&lt;/keyword&gt;&lt;keyword&gt;Camptothecin/adverse effects/*analogs &amp;amp; derivatives&lt;/keyword&gt;&lt;keyword&gt;Dose-Response Relationship, Drug&lt;/keyword&gt;&lt;keyword&gt;Genotype&lt;/keyword&gt;&lt;keyword&gt;Glucuronosyltransferase/*genetics&lt;/keyword&gt;&lt;keyword&gt;Humans&lt;/keyword&gt;&lt;keyword&gt;Irinotecan&lt;/keyword&gt;&lt;/keywords&gt;&lt;dates&gt;&lt;year&gt;2007&lt;/year&gt;&lt;pub-dates&gt;&lt;date&gt;Sep 5&lt;/date&gt;&lt;/pub-dates&gt;&lt;/dates&gt;&lt;isbn&gt;1460-2105 (Electronic)&amp;#xD;0027-8874 (Linking)&lt;/isbn&gt;&lt;accession-num&gt;17728214&lt;/accession-num&gt;&lt;urls&gt;&lt;related-urls&gt;&lt;url&gt;https://www.ncbi.nlm.nih.gov/pubmed/17728214&lt;/url&gt;&lt;/related-urls&gt;&lt;/urls&gt;&lt;electronic-resource-num&gt;10.1093/jnci/djm115&lt;/electronic-resource-num&gt;&lt;/record&gt;&lt;/Cite&gt;&lt;/EndNote&gt;</w:instrText>
      </w:r>
      <w:r w:rsidRPr="001A61C6">
        <w:fldChar w:fldCharType="separate"/>
      </w:r>
      <w:r w:rsidR="004F5706" w:rsidRPr="001A61C6">
        <w:rPr>
          <w:noProof/>
        </w:rPr>
        <w:t>[62]</w:t>
      </w:r>
      <w:r w:rsidRPr="001A61C6">
        <w:fldChar w:fldCharType="end"/>
      </w:r>
      <w:r w:rsidRPr="001A61C6">
        <w:t xml:space="preserve">.  Consistent with this, the French National Network of Pharmacogenetics has proposed no dose reduction in carriers of the </w:t>
      </w:r>
      <w:r w:rsidRPr="001A61C6">
        <w:rPr>
          <w:i/>
          <w:iCs/>
        </w:rPr>
        <w:t>UGT1A1*28</w:t>
      </w:r>
      <w:r w:rsidRPr="001A61C6">
        <w:t xml:space="preserve"> allele when the dose given is less than 180mg/m</w:t>
      </w:r>
      <w:r w:rsidRPr="001A61C6">
        <w:rPr>
          <w:vertAlign w:val="superscript"/>
        </w:rPr>
        <w:t>2</w:t>
      </w:r>
      <w:r w:rsidRPr="001A61C6">
        <w:t xml:space="preserve">/week, but with a dose reduction of 25-30% in </w:t>
      </w:r>
      <w:r w:rsidRPr="001A61C6">
        <w:rPr>
          <w:i/>
          <w:iCs/>
        </w:rPr>
        <w:t>*28/*28</w:t>
      </w:r>
      <w:r w:rsidRPr="001A61C6">
        <w:t xml:space="preserve"> patients when the dose is 180-230mg/m</w:t>
      </w:r>
      <w:r w:rsidRPr="001A61C6">
        <w:rPr>
          <w:vertAlign w:val="superscript"/>
        </w:rPr>
        <w:t>2</w:t>
      </w:r>
      <w:r w:rsidRPr="001A61C6">
        <w:t xml:space="preserve"> 2-3 weekly and contraindicating use when the dose is </w:t>
      </w:r>
      <w:r w:rsidR="001172AD" w:rsidRPr="001A61C6">
        <w:rPr>
          <w:rFonts w:cstheme="minorHAnsi"/>
        </w:rPr>
        <w:t>≥</w:t>
      </w:r>
      <w:r w:rsidRPr="001A61C6">
        <w:t>240mg/m</w:t>
      </w:r>
      <w:r w:rsidRPr="001A61C6">
        <w:rPr>
          <w:vertAlign w:val="superscript"/>
        </w:rPr>
        <w:t>2</w:t>
      </w:r>
      <w:r w:rsidRPr="001A61C6">
        <w:t xml:space="preserve"> 2-3 weekly </w:t>
      </w:r>
      <w:r w:rsidRPr="001A61C6">
        <w:fldChar w:fldCharType="begin">
          <w:fldData xml:space="preserve">PEVuZE5vdGU+PENpdGU+PEF1dGhvcj5RdWFyYW50YTwvQXV0aG9yPjxZZWFyPjIwMTc8L1llYXI+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</w:fldData>
        </w:fldChar>
      </w:r>
      <w:r w:rsidR="004F5706" w:rsidRPr="001A61C6">
        <w:instrText xml:space="preserve"> ADDIN EN.CITE </w:instrText>
      </w:r>
      <w:r w:rsidR="004F5706" w:rsidRPr="001A61C6">
        <w:fldChar w:fldCharType="begin">
          <w:fldData xml:space="preserve">PEVuZE5vdGU+PENpdGU+PEF1dGhvcj5RdWFyYW50YTwvQXV0aG9yPjxZZWFyPjIwMTc8L1llYXI+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63]</w:t>
      </w:r>
      <w:r w:rsidRPr="001A61C6">
        <w:fldChar w:fldCharType="end"/>
      </w:r>
      <w:r w:rsidRPr="001A61C6">
        <w:t xml:space="preserve">.  By contrast, the Dutch Pharmacogenetics Working Group guidelines for </w:t>
      </w:r>
      <w:r w:rsidRPr="001A61C6">
        <w:rPr>
          <w:i/>
        </w:rPr>
        <w:t>UGT1A1</w:t>
      </w:r>
      <w:r w:rsidRPr="001A61C6">
        <w:t xml:space="preserve"> and irinotecan </w:t>
      </w:r>
      <w:r w:rsidRPr="001A61C6">
        <w:fldChar w:fldCharType="begin">
          <w:fldData xml:space="preserve">PEVuZE5vdGU+PENpdGU+PEF1dGhvcj5Td2VuPC9BdXRob3I+PFllYXI+MjAxMTwvWWVhcj48UmVj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</w:fldData>
        </w:fldChar>
      </w:r>
      <w:r w:rsidR="004F5706" w:rsidRPr="001A61C6">
        <w:instrText xml:space="preserve"> ADDIN EN.CITE </w:instrText>
      </w:r>
      <w:r w:rsidR="004F5706" w:rsidRPr="001A61C6">
        <w:fldChar w:fldCharType="begin">
          <w:fldData xml:space="preserve">PEVuZE5vdGU+PENpdGU+PEF1dGhvcj5Td2VuPC9BdXRob3I+PFllYXI+MjAxMTwvWWVhcj48UmVj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64]</w:t>
      </w:r>
      <w:r w:rsidRPr="001A61C6">
        <w:fldChar w:fldCharType="end"/>
      </w:r>
      <w:r w:rsidRPr="001A61C6">
        <w:t xml:space="preserve"> recommend starting with 70% of the standard initial dose in *28/*28 patients irrespective of dose, but with no dose change in heterozygote patients, and with a dose increase if tolerated, guided by neutrophil count monitoring.</w:t>
      </w:r>
    </w:p>
    <w:p w14:paraId="1BF0B950" w14:textId="77777777" w:rsidR="00F04F7D" w:rsidRPr="001A61C6" w:rsidRDefault="00F04F7D" w:rsidP="00F04F7D">
      <w:pPr>
        <w:spacing w:after="0" w:line="22" w:lineRule="atLeast"/>
        <w:jc w:val="both"/>
      </w:pPr>
    </w:p>
    <w:p w14:paraId="7D01F6FE" w14:textId="36BB96A7" w:rsidR="00F04F7D" w:rsidRPr="001A61C6" w:rsidRDefault="00F04F7D" w:rsidP="00F04F7D">
      <w:pPr>
        <w:spacing w:after="0" w:line="22" w:lineRule="atLeast"/>
        <w:jc w:val="both"/>
      </w:pPr>
      <w:r w:rsidRPr="001A61C6">
        <w:t xml:space="preserve">Given that irinotecan is </w:t>
      </w:r>
      <w:r w:rsidR="000E6000" w:rsidRPr="001A61C6">
        <w:t xml:space="preserve">currently </w:t>
      </w:r>
      <w:r w:rsidRPr="001A61C6">
        <w:t>largely used in combination therapies and at lower doses, the use of UGT1A1 genotyping is not common.</w:t>
      </w:r>
    </w:p>
    <w:p w14:paraId="691C8F12" w14:textId="77777777" w:rsidR="00F04F7D" w:rsidRPr="001A61C6" w:rsidRDefault="00F04F7D" w:rsidP="00F04F7D">
      <w:pPr>
        <w:spacing w:line="22" w:lineRule="atLeast"/>
        <w:jc w:val="both"/>
      </w:pPr>
    </w:p>
    <w:p w14:paraId="6EBB34AF" w14:textId="0C41C52F" w:rsidR="00F04F7D" w:rsidRPr="001A61C6" w:rsidRDefault="00F04F7D" w:rsidP="00F04F7D">
      <w:pPr>
        <w:spacing w:line="22" w:lineRule="atLeast"/>
        <w:jc w:val="both"/>
        <w:rPr>
          <w:b/>
          <w:u w:val="single"/>
        </w:rPr>
      </w:pPr>
      <w:r w:rsidRPr="001A61C6">
        <w:rPr>
          <w:b/>
          <w:u w:val="single"/>
        </w:rPr>
        <w:t xml:space="preserve">2.5 </w:t>
      </w:r>
      <w:r w:rsidRPr="001A61C6">
        <w:rPr>
          <w:b/>
          <w:i/>
          <w:u w:val="single"/>
        </w:rPr>
        <w:t>CYPD6</w:t>
      </w:r>
      <w:r w:rsidRPr="001A61C6">
        <w:rPr>
          <w:b/>
          <w:u w:val="single"/>
        </w:rPr>
        <w:t xml:space="preserve"> and Tamoxifen</w:t>
      </w:r>
    </w:p>
    <w:p w14:paraId="1EE10461" w14:textId="7B12CB68" w:rsidR="00F04F7D" w:rsidRPr="001A61C6" w:rsidRDefault="00F04F7D" w:rsidP="00F04F7D">
      <w:pPr>
        <w:spacing w:line="22" w:lineRule="atLeast"/>
        <w:jc w:val="both"/>
      </w:pPr>
      <w:r w:rsidRPr="001A61C6">
        <w:t>Cytochrome P450 2D6 (</w:t>
      </w:r>
      <w:hyperlink r:id="rId13" w:history="1">
        <w:r w:rsidRPr="001A61C6">
          <w:rPr>
            <w:rStyle w:val="Hyperlink"/>
          </w:rPr>
          <w:t>CYP2D6</w:t>
        </w:r>
      </w:hyperlink>
      <w:r w:rsidRPr="001A61C6">
        <w:t xml:space="preserve">) is a key phase I drug metabolising enzyme, thought to metabolise ~25% of all licensed drugs </w:t>
      </w:r>
      <w:r w:rsidRPr="001A61C6">
        <w:fldChar w:fldCharType="begin">
          <w:fldData xml:space="preserve">PEVuZE5vdGU+PENpdGU+PEF1dGhvcj5DYXNjb3JiaTwvQXV0aG9yPjxZZWFyPjIwMDM8L1llYXI+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</w:fldData>
        </w:fldChar>
      </w:r>
      <w:r w:rsidR="004F5706" w:rsidRPr="001A61C6">
        <w:instrText xml:space="preserve"> ADDIN EN.CITE </w:instrText>
      </w:r>
      <w:r w:rsidR="004F5706" w:rsidRPr="001A61C6">
        <w:fldChar w:fldCharType="begin">
          <w:fldData xml:space="preserve">PEVuZE5vdGU+PENpdGU+PEF1dGhvcj5DYXNjb3JiaTwvQXV0aG9yPjxZZWFyPjIwMDM8L1llYXI+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65, 66]</w:t>
      </w:r>
      <w:r w:rsidRPr="001A61C6">
        <w:fldChar w:fldCharType="end"/>
      </w:r>
      <w:r w:rsidRPr="001A61C6">
        <w:t xml:space="preserve">.  </w:t>
      </w:r>
      <w:r w:rsidRPr="001A61C6">
        <w:rPr>
          <w:i/>
          <w:iCs/>
        </w:rPr>
        <w:t>CYP2D6</w:t>
      </w:r>
      <w:r w:rsidRPr="001A61C6">
        <w:t xml:space="preserve"> is a highly polymorphic gene and 5-10% of the population carry 2 non-functional alleles, and are referred to as CYP2D6 poor metaboliser (PM) while ~1-30% of the population, depending on ethnicity, carry duplications of functional alleles and are referred to as ultra-rapid metabolisers (URMs).  </w:t>
      </w:r>
    </w:p>
    <w:p w14:paraId="3971B8CF" w14:textId="791A398B" w:rsidR="00F04F7D" w:rsidRPr="001A61C6" w:rsidRDefault="001A61C6" w:rsidP="00F04F7D">
      <w:pPr>
        <w:spacing w:line="22" w:lineRule="atLeast"/>
        <w:jc w:val="both"/>
      </w:pPr>
      <w:hyperlink r:id="rId14" w:history="1">
        <w:r w:rsidR="00F04F7D" w:rsidRPr="001A61C6">
          <w:rPr>
            <w:rStyle w:val="Hyperlink"/>
          </w:rPr>
          <w:t>Tamoxifen</w:t>
        </w:r>
      </w:hyperlink>
      <w:r w:rsidR="00F04F7D" w:rsidRPr="001A61C6">
        <w:t xml:space="preserve"> is a selective oestrogen receptor modulator commonly used to both treat and prevent breast cancer. It is metabolised to its active form </w:t>
      </w:r>
      <w:hyperlink r:id="rId15" w:history="1">
        <w:proofErr w:type="spellStart"/>
        <w:r w:rsidR="00F04F7D" w:rsidRPr="001A61C6">
          <w:rPr>
            <w:rStyle w:val="Hyperlink"/>
          </w:rPr>
          <w:t>endoxifen</w:t>
        </w:r>
        <w:proofErr w:type="spellEnd"/>
      </w:hyperlink>
      <w:r w:rsidR="00F04F7D" w:rsidRPr="001A61C6">
        <w:t xml:space="preserve"> by CYP2D6.  For ultra-rapid and normal </w:t>
      </w:r>
      <w:r w:rsidR="00F04F7D" w:rsidRPr="001A61C6">
        <w:lastRenderedPageBreak/>
        <w:t xml:space="preserve">metabolisers, therapeutic levels of </w:t>
      </w:r>
      <w:proofErr w:type="spellStart"/>
      <w:r w:rsidR="00F04F7D" w:rsidRPr="001A61C6">
        <w:t>endoxifen</w:t>
      </w:r>
      <w:proofErr w:type="spellEnd"/>
      <w:r w:rsidR="00F04F7D" w:rsidRPr="001A61C6">
        <w:t xml:space="preserve"> are typically achieved and these individuals are recommended to commence standard of care dosing (20mg/day) avoiding concomitant administration of other drugs known to be moderate/strong CYP2D6 inhibitors </w:t>
      </w:r>
      <w:r w:rsidR="00F04F7D" w:rsidRPr="001A61C6">
        <w:fldChar w:fldCharType="begin">
          <w:fldData xml:space="preserve">PEVuZE5vdGU+PENpdGU+PEF1dGhvcj5Hb2V0ejwvQXV0aG9yPjxZZWFyPjIwMTg8L1llYXI+PFJl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</w:fldData>
        </w:fldChar>
      </w:r>
      <w:r w:rsidR="004F5706" w:rsidRPr="001A61C6">
        <w:instrText xml:space="preserve"> ADDIN EN.CITE </w:instrText>
      </w:r>
      <w:r w:rsidR="004F5706" w:rsidRPr="001A61C6">
        <w:fldChar w:fldCharType="begin">
          <w:fldData xml:space="preserve">PEVuZE5vdGU+PENpdGU+PEF1dGhvcj5Hb2V0ejwvQXV0aG9yPjxZZWFyPjIwMTg8L1llYXI+PFJl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</w:fldData>
        </w:fldChar>
      </w:r>
      <w:r w:rsidR="004F5706" w:rsidRPr="001A61C6">
        <w:instrText xml:space="preserve"> ADDIN EN.CITE.DATA </w:instrText>
      </w:r>
      <w:r w:rsidR="004F5706" w:rsidRPr="001A61C6">
        <w:fldChar w:fldCharType="end"/>
      </w:r>
      <w:r w:rsidR="00F04F7D" w:rsidRPr="001A61C6">
        <w:fldChar w:fldCharType="separate"/>
      </w:r>
      <w:r w:rsidR="004F5706" w:rsidRPr="001A61C6">
        <w:rPr>
          <w:noProof/>
        </w:rPr>
        <w:t>[67]</w:t>
      </w:r>
      <w:r w:rsidR="00F04F7D" w:rsidRPr="001A61C6">
        <w:fldChar w:fldCharType="end"/>
      </w:r>
      <w:r w:rsidR="00F04F7D" w:rsidRPr="001A61C6">
        <w:t xml:space="preserve">.  </w:t>
      </w:r>
    </w:p>
    <w:p w14:paraId="5ACBA02F" w14:textId="2F5AFC4D" w:rsidR="00F04F7D" w:rsidRPr="001A61C6" w:rsidRDefault="00F04F7D" w:rsidP="00F04F7D">
      <w:pPr>
        <w:spacing w:line="22" w:lineRule="atLeast"/>
        <w:jc w:val="both"/>
      </w:pPr>
      <w:r w:rsidRPr="001A61C6">
        <w:t xml:space="preserve">Individuals who are CYP2D6 PMs typically have lower circulating levels of </w:t>
      </w:r>
      <w:proofErr w:type="spellStart"/>
      <w:r w:rsidRPr="001A61C6">
        <w:t>endoxifen</w:t>
      </w:r>
      <w:proofErr w:type="spellEnd"/>
      <w:r w:rsidRPr="001A61C6">
        <w:t xml:space="preserve"> than those who are extensive metabolisers </w:t>
      </w:r>
      <w:r w:rsidRPr="001A61C6">
        <w:fldChar w:fldCharType="begin">
          <w:fldData xml:space="preserve">PEVuZE5vdGU+PENpdGU+PEF1dGhvcj5BbnR1bmVzPC9BdXRob3I+PFllYXI+MjAxNTwvWWVhcj48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</w:fldData>
        </w:fldChar>
      </w:r>
      <w:r w:rsidR="004F5706" w:rsidRPr="001A61C6">
        <w:instrText xml:space="preserve"> ADDIN EN.CITE </w:instrText>
      </w:r>
      <w:r w:rsidR="004F5706" w:rsidRPr="001A61C6">
        <w:fldChar w:fldCharType="begin">
          <w:fldData xml:space="preserve">PEVuZE5vdGU+PENpdGU+PEF1dGhvcj5BbnR1bmVzPC9BdXRob3I+PFllYXI+MjAxNTwvWWVhcj48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68]</w:t>
      </w:r>
      <w:r w:rsidRPr="001A61C6">
        <w:fldChar w:fldCharType="end"/>
      </w:r>
      <w:r w:rsidRPr="001A61C6">
        <w:t xml:space="preserve">, and have been shown to have reduced efficacy and therefore a worse prognosis </w:t>
      </w:r>
      <w:r w:rsidRPr="001A61C6">
        <w:fldChar w:fldCharType="begin">
          <w:fldData xml:space="preserve">PEVuZE5vdGU+PENpdGU+PEF1dGhvcj5aZW1idXRzdTwvQXV0aG9yPjxZZWFyPjIwMTc8L1llYXI+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</w:fldData>
        </w:fldChar>
      </w:r>
      <w:r w:rsidR="004F5706" w:rsidRPr="001A61C6">
        <w:instrText xml:space="preserve"> ADDIN EN.CITE </w:instrText>
      </w:r>
      <w:r w:rsidR="004F5706" w:rsidRPr="001A61C6">
        <w:fldChar w:fldCharType="begin">
          <w:fldData xml:space="preserve">PEVuZE5vdGU+PENpdGU+PEF1dGhvcj5aZW1idXRzdTwvQXV0aG9yPjxZZWFyPjIwMTc8L1llYXI+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69]</w:t>
      </w:r>
      <w:r w:rsidRPr="001A61C6">
        <w:fldChar w:fldCharType="end"/>
      </w:r>
      <w:r w:rsidRPr="001A61C6">
        <w:t xml:space="preserve">. As such, guidelines have been developed that recommend that PMs receive an alternative therapy such as aromatase inhibitors or if contraindicated, an increase in tamoxifen dose to 40mg/day should be considered </w:t>
      </w:r>
      <w:r w:rsidRPr="001A61C6">
        <w:fldChar w:fldCharType="begin">
          <w:fldData xml:space="preserve">PEVuZE5vdGU+PENpdGU+PEF1dGhvcj5Hb2V0ejwvQXV0aG9yPjxZZWFyPjIwMTg8L1llYXI+PFJl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</w:fldData>
        </w:fldChar>
      </w:r>
      <w:r w:rsidR="004F5706" w:rsidRPr="001A61C6">
        <w:instrText xml:space="preserve"> ADDIN EN.CITE </w:instrText>
      </w:r>
      <w:r w:rsidR="004F5706" w:rsidRPr="001A61C6">
        <w:fldChar w:fldCharType="begin">
          <w:fldData xml:space="preserve">PEVuZE5vdGU+PENpdGU+PEF1dGhvcj5Hb2V0ejwvQXV0aG9yPjxZZWFyPjIwMTg8L1llYXI+PFJl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67]</w:t>
      </w:r>
      <w:r w:rsidRPr="001A61C6">
        <w:fldChar w:fldCharType="end"/>
      </w:r>
      <w:r w:rsidRPr="001A61C6">
        <w:t xml:space="preserve">. There is however controversy due to the </w:t>
      </w:r>
      <w:r w:rsidR="000E6000" w:rsidRPr="001A61C6">
        <w:t>inconsistent</w:t>
      </w:r>
      <w:r w:rsidRPr="001A61C6">
        <w:t xml:space="preserve"> evidence as to whether pre-emptive </w:t>
      </w:r>
      <w:r w:rsidRPr="001A61C6">
        <w:rPr>
          <w:i/>
        </w:rPr>
        <w:t>CYP2D6</w:t>
      </w:r>
      <w:r w:rsidRPr="001A61C6">
        <w:t xml:space="preserve"> genotyping actually improves clinical outcomes with some large trials reporting conflicting results </w:t>
      </w:r>
      <w:r w:rsidRPr="001A61C6">
        <w:fldChar w:fldCharType="begin"/>
      </w:r>
      <w:r w:rsidR="004F5706" w:rsidRPr="001A61C6">
        <w:instrText xml:space="preserve"> ADDIN EN.CITE &lt;EndNote&gt;&lt;Cite&gt;&lt;Author&gt;Cronin-Fenton&lt;/Author&gt;&lt;Year&gt;2018&lt;/Year&gt;&lt;RecNum&gt;516&lt;/RecNum&gt;&lt;DisplayText&gt;[70]&lt;/DisplayText&gt;&lt;record&gt;&lt;rec-number&gt;516&lt;/rec-number&gt;&lt;foreign-keys&gt;&lt;key app="EN" db-id="estrw05vtwaprzeeftl5fdfqztfzftsxftvw" timestamp="1585553817"&gt;516&lt;/key&gt;&lt;/foreign-keys&gt;&lt;ref-type name="Journal Article"&gt;17&lt;/ref-type&gt;&lt;contributors&gt;&lt;authors&gt;&lt;author&gt;Cronin-Fenton, D. P.&lt;/author&gt;&lt;author&gt;Damkier, P.&lt;/author&gt;&lt;/authors&gt;&lt;/contributors&gt;&lt;auth-address&gt;Department of Clinical Epidemiology, Aarhus University, Aarhus, Denmark. Electronic address: dc@clin.au.dk.&amp;#xD;Department of Clinical Biochemistry and Pharmacology, Odense University Hospital, Odense, Denmark; Department of Clinical Research, University of Southern Denmark, Odense, Denmark.&lt;/auth-address&gt;&lt;titles&gt;&lt;title&gt;Tamoxifen and CYP2D6: A Controversy in Pharmacogenetics&lt;/title&gt;&lt;secondary-title&gt;Adv Pharmacol&lt;/secondary-title&gt;&lt;/titles&gt;&lt;periodical&gt;&lt;full-title&gt;Adv Pharmacol&lt;/full-title&gt;&lt;/periodical&gt;&lt;pages&gt;65-91&lt;/pages&gt;&lt;volume&gt;83&lt;/volume&gt;&lt;edition&gt;2018/05/29&lt;/edition&gt;&lt;keywords&gt;&lt;keyword&gt;Cytochrome P-450 CYP2D6/*metabolism&lt;/keyword&gt;&lt;keyword&gt;Drug Interactions&lt;/keyword&gt;&lt;keyword&gt;Genotype&lt;/keyword&gt;&lt;keyword&gt;Humans&lt;/keyword&gt;&lt;keyword&gt;*Pharmacogenetics&lt;/keyword&gt;&lt;keyword&gt;Polymorphism, Genetic&lt;/keyword&gt;&lt;keyword&gt;Tamoxifen/*metabolism&lt;/keyword&gt;&lt;keyword&gt;*ATP-binding cassette transporter&lt;/keyword&gt;&lt;keyword&gt;*Breast cancer&lt;/keyword&gt;&lt;keyword&gt;*Breast cancer recurrence&lt;/keyword&gt;&lt;keyword&gt;*Cytochrome P450 2D6&lt;/keyword&gt;&lt;keyword&gt;*Hardy-Weinberg equilibrium&lt;/keyword&gt;&lt;keyword&gt;*Polymorphism&lt;/keyword&gt;&lt;keyword&gt;*Selective serotonin reuptake inhibitor&lt;/keyword&gt;&lt;keyword&gt;*Tamoxifen&lt;/keyword&gt;&lt;/keywords&gt;&lt;dates&gt;&lt;year&gt;2018&lt;/year&gt;&lt;/dates&gt;&lt;isbn&gt;1054-3589&lt;/isbn&gt;&lt;accession-num&gt;29801584&lt;/accession-num&gt;&lt;urls&gt;&lt;/urls&gt;&lt;electronic-resource-num&gt;10.1016/bs.apha.2018.03.001&lt;/electronic-resource-num&gt;&lt;remote-database-provider&gt;NLM&lt;/remote-database-provider&gt;&lt;language&gt;eng&lt;/language&gt;&lt;/record&gt;&lt;/Cite&gt;&lt;/EndNote&gt;</w:instrText>
      </w:r>
      <w:r w:rsidRPr="001A61C6">
        <w:fldChar w:fldCharType="separate"/>
      </w:r>
      <w:r w:rsidR="004F5706" w:rsidRPr="001A61C6">
        <w:rPr>
          <w:noProof/>
        </w:rPr>
        <w:t>[70]</w:t>
      </w:r>
      <w:r w:rsidRPr="001A61C6">
        <w:fldChar w:fldCharType="end"/>
      </w:r>
      <w:r w:rsidRPr="001A61C6">
        <w:t xml:space="preserve">.  </w:t>
      </w:r>
    </w:p>
    <w:p w14:paraId="50CD13C0" w14:textId="17AD124F" w:rsidR="00F04F7D" w:rsidRPr="001A61C6" w:rsidRDefault="00F04F7D" w:rsidP="00F04F7D">
      <w:pPr>
        <w:spacing w:line="22" w:lineRule="atLeast"/>
        <w:jc w:val="both"/>
      </w:pPr>
      <w:r w:rsidRPr="001A61C6">
        <w:t xml:space="preserve">Controversy also exists as to what therapeutic adjustment should be made in individuals who are normal or intermediate metabolisers since alleles such, as </w:t>
      </w:r>
      <w:r w:rsidRPr="001A61C6">
        <w:rPr>
          <w:i/>
          <w:iCs/>
        </w:rPr>
        <w:t>CYP2D6*10</w:t>
      </w:r>
      <w:r w:rsidRPr="001A61C6">
        <w:t xml:space="preserve">, infer a no function enzyme rather than reduced function. As such the enzymatic activity score for IMs can vary substantially and subsequently so can the systemic </w:t>
      </w:r>
      <w:proofErr w:type="spellStart"/>
      <w:r w:rsidRPr="001A61C6">
        <w:t>endoxifen</w:t>
      </w:r>
      <w:proofErr w:type="spellEnd"/>
      <w:r w:rsidRPr="001A61C6">
        <w:t xml:space="preserve"> levels.  Indeed, it has been suggested that therapeutic drug monitoring of </w:t>
      </w:r>
      <w:proofErr w:type="spellStart"/>
      <w:r w:rsidRPr="001A61C6">
        <w:t>endoxifen</w:t>
      </w:r>
      <w:proofErr w:type="spellEnd"/>
      <w:r w:rsidRPr="001A61C6">
        <w:t xml:space="preserve"> levels may represent a more accurate means by which to phenotype metaboliser status in order to individualise tamoxifen therapy </w:t>
      </w:r>
      <w:r w:rsidRPr="001A61C6">
        <w:fldChar w:fldCharType="begin">
          <w:fldData xml:space="preserve">PEVuZE5vdGU+PENpdGU+PEF1dGhvcj5kZSBWcmllcyBTY2h1bHRpbms8L0F1dGhvcj48WWVhcj4y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=
</w:fldData>
        </w:fldChar>
      </w:r>
      <w:r w:rsidR="004F5706" w:rsidRPr="001A61C6">
        <w:instrText xml:space="preserve"> ADDIN EN.CITE </w:instrText>
      </w:r>
      <w:r w:rsidR="004F5706" w:rsidRPr="001A61C6">
        <w:fldChar w:fldCharType="begin">
          <w:fldData xml:space="preserve">PEVuZE5vdGU+PENpdGU+PEF1dGhvcj5kZSBWcmllcyBTY2h1bHRpbms8L0F1dGhvcj48WWVhcj4y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=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71]</w:t>
      </w:r>
      <w:r w:rsidRPr="001A61C6">
        <w:fldChar w:fldCharType="end"/>
      </w:r>
      <w:r w:rsidRPr="001A61C6">
        <w:t>.</w:t>
      </w:r>
    </w:p>
    <w:p w14:paraId="667B7D12" w14:textId="60243765" w:rsidR="00F04F7D" w:rsidRPr="001A61C6" w:rsidRDefault="00F04F7D" w:rsidP="00F04F7D">
      <w:pPr>
        <w:spacing w:line="22" w:lineRule="atLeast"/>
        <w:jc w:val="both"/>
      </w:pPr>
      <w:r w:rsidRPr="001A61C6">
        <w:t xml:space="preserve">To attempt to address the controversies, the international tamoxifen pharmacogenetics consortium (ITPC) </w:t>
      </w:r>
      <w:r w:rsidRPr="001A61C6">
        <w:fldChar w:fldCharType="begin">
          <w:fldData xml:space="preserve">PEVuZE5vdGU+PENpdGU+PEF1dGhvcj5Qcm92aW5jZTwvQXV0aG9yPjxZZWFyPjIwMTQ8L1llYXI+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==
</w:fldData>
        </w:fldChar>
      </w:r>
      <w:r w:rsidR="004F5706" w:rsidRPr="001A61C6">
        <w:instrText xml:space="preserve"> ADDIN EN.CITE </w:instrText>
      </w:r>
      <w:r w:rsidR="004F5706" w:rsidRPr="001A61C6">
        <w:fldChar w:fldCharType="begin">
          <w:fldData xml:space="preserve">PEVuZE5vdGU+PENpdGU+PEF1dGhvcj5Qcm92aW5jZTwvQXV0aG9yPjxZZWFyPjIwMTQ8L1llYXI+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==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72]</w:t>
      </w:r>
      <w:r w:rsidRPr="001A61C6">
        <w:fldChar w:fldCharType="end"/>
      </w:r>
      <w:r w:rsidRPr="001A61C6">
        <w:t xml:space="preserve"> undertook a meta-analysis of 4,973 patients from 12 international sites.  Using strict eligibility criteria (postmenopausal women with </w:t>
      </w:r>
      <w:r w:rsidR="000E6000" w:rsidRPr="001A61C6">
        <w:t>o</w:t>
      </w:r>
      <w:r w:rsidRPr="001A61C6">
        <w:t xml:space="preserve">estrogen receptor positive breast cancer receiving tamoxifen for 5 years), an association between CYP2D6 PM status and worse invasive disease-free survival was determined (Hazard ratio = 1.25(1.06-1.47); p=0.009). However, the authors did point out that inclusion criteria were not defined </w:t>
      </w:r>
      <w:r w:rsidRPr="001A61C6">
        <w:rPr>
          <w:i/>
        </w:rPr>
        <w:t>a priori</w:t>
      </w:r>
      <w:r w:rsidRPr="001A61C6">
        <w:t xml:space="preserve"> and so further prospective studies are needed to establish the utility of </w:t>
      </w:r>
      <w:r w:rsidRPr="001A61C6">
        <w:rPr>
          <w:i/>
        </w:rPr>
        <w:t>CYP2D6</w:t>
      </w:r>
      <w:r w:rsidRPr="001A61C6">
        <w:t xml:space="preserve"> genotyping.</w:t>
      </w:r>
    </w:p>
    <w:p w14:paraId="3EA2AB81" w14:textId="2A7A10F4" w:rsidR="00720E19" w:rsidRPr="001A61C6" w:rsidRDefault="00F04F7D" w:rsidP="00F04F7D">
      <w:pPr>
        <w:spacing w:after="0" w:line="22" w:lineRule="atLeast"/>
        <w:jc w:val="both"/>
      </w:pPr>
      <w:r w:rsidRPr="001A61C6">
        <w:t>Though much work to standardise patient inclusion criteria, as well as disease and outcome phenotypes, has been undertaken in the intervening years, the clinical utility and benefit of</w:t>
      </w:r>
      <w:r w:rsidRPr="001A61C6">
        <w:rPr>
          <w:i/>
        </w:rPr>
        <w:t xml:space="preserve"> CYP2D6</w:t>
      </w:r>
      <w:r w:rsidRPr="001A61C6">
        <w:t xml:space="preserve"> genotyping prior to tamoxifen therapy still remains contentious.</w:t>
      </w:r>
    </w:p>
    <w:p w14:paraId="599D1449" w14:textId="7A201300" w:rsidR="00F04F7D" w:rsidRPr="001A61C6" w:rsidRDefault="00F04F7D" w:rsidP="00B1417C">
      <w:pPr>
        <w:spacing w:after="0" w:line="22" w:lineRule="atLeast"/>
        <w:jc w:val="both"/>
      </w:pPr>
    </w:p>
    <w:p w14:paraId="3B85E913" w14:textId="77777777" w:rsidR="00F04F7D" w:rsidRPr="001A61C6" w:rsidRDefault="00F04F7D" w:rsidP="00B1417C">
      <w:pPr>
        <w:spacing w:after="0" w:line="22" w:lineRule="atLeast"/>
        <w:jc w:val="both"/>
      </w:pPr>
    </w:p>
    <w:p w14:paraId="16D4CD60" w14:textId="6C3D56AA" w:rsidR="00720E19" w:rsidRPr="001A61C6" w:rsidRDefault="0068256D" w:rsidP="00B1417C">
      <w:pPr>
        <w:spacing w:after="0" w:line="22" w:lineRule="atLeast"/>
        <w:jc w:val="both"/>
        <w:rPr>
          <w:b/>
          <w:caps/>
          <w:u w:val="single"/>
        </w:rPr>
      </w:pPr>
      <w:r w:rsidRPr="001A61C6">
        <w:rPr>
          <w:b/>
          <w:caps/>
          <w:u w:val="single"/>
        </w:rPr>
        <w:t xml:space="preserve">3. </w:t>
      </w:r>
      <w:r w:rsidR="003B2A3C" w:rsidRPr="001A61C6">
        <w:rPr>
          <w:b/>
          <w:caps/>
          <w:u w:val="single"/>
        </w:rPr>
        <w:t>Associations with a lower level of evidence</w:t>
      </w:r>
    </w:p>
    <w:p w14:paraId="425B8DA1" w14:textId="771DD280" w:rsidR="003B2A3C" w:rsidRPr="001A61C6" w:rsidRDefault="003B2A3C" w:rsidP="00B1417C">
      <w:pPr>
        <w:spacing w:after="0" w:line="22" w:lineRule="atLeast"/>
        <w:jc w:val="both"/>
      </w:pPr>
      <w:r w:rsidRPr="001A61C6">
        <w:t xml:space="preserve">The drug-gene associations described above are </w:t>
      </w:r>
      <w:r w:rsidR="00E22AC0" w:rsidRPr="001A61C6">
        <w:t xml:space="preserve">considered to have a </w:t>
      </w:r>
      <w:r w:rsidR="000E0626" w:rsidRPr="001A61C6">
        <w:t xml:space="preserve">comparatively </w:t>
      </w:r>
      <w:r w:rsidR="00E22AC0" w:rsidRPr="001A61C6">
        <w:t xml:space="preserve">high level of evidence and </w:t>
      </w:r>
      <w:r w:rsidRPr="001A61C6">
        <w:t>clinical pharmacogen</w:t>
      </w:r>
      <w:r w:rsidR="000E0626" w:rsidRPr="001A61C6">
        <w:t>omic</w:t>
      </w:r>
      <w:r w:rsidRPr="001A61C6">
        <w:t xml:space="preserve"> guideline</w:t>
      </w:r>
      <w:r w:rsidR="00567CB3" w:rsidRPr="001A61C6">
        <w:t xml:space="preserve">s have been developed for </w:t>
      </w:r>
      <w:r w:rsidR="004A32ED" w:rsidRPr="001A61C6">
        <w:t>e</w:t>
      </w:r>
      <w:r w:rsidR="00567CB3" w:rsidRPr="001A61C6">
        <w:t xml:space="preserve">ach </w:t>
      </w:r>
      <w:r w:rsidRPr="001A61C6">
        <w:t xml:space="preserve">from at least one of the </w:t>
      </w:r>
      <w:r w:rsidR="000E0626" w:rsidRPr="001A61C6">
        <w:t>pharmacogenomic</w:t>
      </w:r>
      <w:r w:rsidRPr="001A61C6">
        <w:t xml:space="preserve"> guideline </w:t>
      </w:r>
      <w:r w:rsidR="000E0626" w:rsidRPr="001A61C6">
        <w:t>writing consortia</w:t>
      </w:r>
      <w:r w:rsidRPr="001A61C6">
        <w:t>.</w:t>
      </w:r>
      <w:r w:rsidR="00E22AC0" w:rsidRPr="001A61C6">
        <w:t xml:space="preserve">  In general, </w:t>
      </w:r>
      <w:r w:rsidR="00567CB3" w:rsidRPr="001A61C6">
        <w:t xml:space="preserve">it is the body of supportive evidence rather than a pivotal trial that forms the basis of these </w:t>
      </w:r>
      <w:r w:rsidR="00E22AC0" w:rsidRPr="001A61C6">
        <w:t>guideline</w:t>
      </w:r>
      <w:r w:rsidR="004A32ED" w:rsidRPr="001A61C6">
        <w:t>s</w:t>
      </w:r>
      <w:r w:rsidR="000E0626" w:rsidRPr="001A61C6">
        <w:t xml:space="preserve"> in oncology</w:t>
      </w:r>
      <w:r w:rsidR="00567CB3" w:rsidRPr="001A61C6">
        <w:t xml:space="preserve">.  </w:t>
      </w:r>
      <w:r w:rsidR="004A32ED" w:rsidRPr="001A61C6">
        <w:t>Nevertheless</w:t>
      </w:r>
      <w:r w:rsidR="00567CB3" w:rsidRPr="001A61C6">
        <w:t>, several</w:t>
      </w:r>
      <w:r w:rsidR="00E22AC0" w:rsidRPr="001A61C6">
        <w:t xml:space="preserve"> other </w:t>
      </w:r>
      <w:r w:rsidR="00567CB3" w:rsidRPr="001A61C6">
        <w:t xml:space="preserve">genes have been associated with adverse reactions to specific oncology drugs, although the evidence is either currently restricted to one or a few studies, or is presently inconsistent.  </w:t>
      </w:r>
      <w:r w:rsidR="003F5374" w:rsidRPr="001A61C6">
        <w:t xml:space="preserve">Many of these are highlighted in table 1.  Given the lack of space, we have not covered every association between pharmacogenomic variants and drug response, usually toxicity, associated with the individual drugs – readers are referred to the cited references for further detail. </w:t>
      </w:r>
      <w:r w:rsidR="000E6000" w:rsidRPr="001A61C6">
        <w:t xml:space="preserve">Some of these associations are described below to highlight the complexities of identifying clinically relevant associations, and we also hope that this may stimulate further research in these areas. </w:t>
      </w:r>
    </w:p>
    <w:p w14:paraId="35D7B651" w14:textId="2F7A0F17" w:rsidR="004A32ED" w:rsidRPr="001A61C6" w:rsidRDefault="004A32ED" w:rsidP="00B1417C">
      <w:pPr>
        <w:spacing w:after="0" w:line="22" w:lineRule="atLeast"/>
        <w:jc w:val="both"/>
      </w:pPr>
    </w:p>
    <w:p w14:paraId="25E49850" w14:textId="6B4751AE" w:rsidR="00806E12" w:rsidRPr="001A61C6" w:rsidRDefault="0068256D" w:rsidP="00B1417C">
      <w:pPr>
        <w:spacing w:line="22" w:lineRule="atLeast"/>
        <w:rPr>
          <w:rFonts w:cstheme="minorHAnsi"/>
          <w:b/>
          <w:u w:val="single"/>
        </w:rPr>
      </w:pPr>
      <w:r w:rsidRPr="001A61C6">
        <w:rPr>
          <w:rFonts w:cstheme="minorHAnsi"/>
          <w:b/>
          <w:u w:val="single"/>
        </w:rPr>
        <w:t xml:space="preserve">3.1 </w:t>
      </w:r>
      <w:r w:rsidR="00806E12" w:rsidRPr="001A61C6">
        <w:rPr>
          <w:rFonts w:cstheme="minorHAnsi"/>
          <w:b/>
          <w:i/>
          <w:u w:val="single"/>
        </w:rPr>
        <w:t>ABCB1</w:t>
      </w:r>
      <w:r w:rsidR="00806E12" w:rsidRPr="001A61C6">
        <w:rPr>
          <w:rFonts w:cstheme="minorHAnsi"/>
          <w:b/>
          <w:u w:val="single"/>
        </w:rPr>
        <w:t xml:space="preserve"> and chemotherapy toxicity</w:t>
      </w:r>
    </w:p>
    <w:p w14:paraId="32C95E10" w14:textId="6E8A42A1" w:rsidR="004762E3" w:rsidRPr="001A61C6" w:rsidRDefault="00806E12" w:rsidP="004F5706">
      <w:pPr>
        <w:spacing w:line="22" w:lineRule="atLeast"/>
        <w:jc w:val="both"/>
      </w:pPr>
      <w:r w:rsidRPr="001A61C6">
        <w:t xml:space="preserve">The adenosine triphosphate (ATP)-binding cassette </w:t>
      </w:r>
      <w:r w:rsidRPr="001A61C6">
        <w:rPr>
          <w:rFonts w:cstheme="minorHAnsi"/>
        </w:rPr>
        <w:t>(ABC) subfamily B (MDR/TAP) member</w:t>
      </w:r>
      <w:r w:rsidRPr="001A61C6">
        <w:t xml:space="preserve"> 1 (</w:t>
      </w:r>
      <w:r w:rsidRPr="001A61C6">
        <w:rPr>
          <w:i/>
        </w:rPr>
        <w:t>ABCB1</w:t>
      </w:r>
      <w:r w:rsidRPr="001A61C6">
        <w:t>) gene encodes P-glycoprotein 1 (</w:t>
      </w:r>
      <w:hyperlink r:id="rId16" w:history="1">
        <w:r w:rsidRPr="001A61C6">
          <w:rPr>
            <w:rStyle w:val="Hyperlink"/>
          </w:rPr>
          <w:t>P-</w:t>
        </w:r>
        <w:proofErr w:type="spellStart"/>
        <w:r w:rsidRPr="001A61C6">
          <w:rPr>
            <w:rStyle w:val="Hyperlink"/>
          </w:rPr>
          <w:t>gp</w:t>
        </w:r>
        <w:proofErr w:type="spellEnd"/>
      </w:hyperlink>
      <w:r w:rsidRPr="001A61C6">
        <w:t>), which is a</w:t>
      </w:r>
      <w:r w:rsidR="002C5750" w:rsidRPr="001A61C6">
        <w:t xml:space="preserve"> widely expressed</w:t>
      </w:r>
      <w:r w:rsidRPr="001A61C6">
        <w:t xml:space="preserve"> membrane-associated ATP-dependent xenobiotic efflux pump with broad substrate specificity.  Examples of P-</w:t>
      </w:r>
      <w:proofErr w:type="spellStart"/>
      <w:r w:rsidRPr="001A61C6">
        <w:t>gp</w:t>
      </w:r>
      <w:proofErr w:type="spellEnd"/>
      <w:r w:rsidRPr="001A61C6">
        <w:t xml:space="preserve"> oncology drug substrates include </w:t>
      </w:r>
      <w:hyperlink r:id="rId17" w:history="1">
        <w:r w:rsidRPr="001A61C6">
          <w:rPr>
            <w:rStyle w:val="Hyperlink"/>
          </w:rPr>
          <w:t>doxorubicin</w:t>
        </w:r>
      </w:hyperlink>
      <w:r w:rsidRPr="001A61C6">
        <w:t xml:space="preserve">, </w:t>
      </w:r>
      <w:hyperlink r:id="rId18" w:history="1">
        <w:r w:rsidRPr="001A61C6">
          <w:rPr>
            <w:rStyle w:val="Hyperlink"/>
          </w:rPr>
          <w:t>docetaxel</w:t>
        </w:r>
      </w:hyperlink>
      <w:r w:rsidRPr="001A61C6">
        <w:t>,</w:t>
      </w:r>
      <w:hyperlink r:id="rId19" w:history="1">
        <w:r w:rsidRPr="001A61C6">
          <w:rPr>
            <w:rStyle w:val="Hyperlink"/>
          </w:rPr>
          <w:t xml:space="preserve"> paclitaxel</w:t>
        </w:r>
      </w:hyperlink>
      <w:r w:rsidRPr="001A61C6">
        <w:t xml:space="preserve"> and </w:t>
      </w:r>
      <w:hyperlink r:id="rId20" w:history="1">
        <w:r w:rsidRPr="001A61C6">
          <w:rPr>
            <w:rStyle w:val="Hyperlink"/>
          </w:rPr>
          <w:t>vincristine</w:t>
        </w:r>
      </w:hyperlink>
      <w:r w:rsidRPr="001A61C6">
        <w:t>; doxorubicin and vincristine also induce P-</w:t>
      </w:r>
      <w:proofErr w:type="spellStart"/>
      <w:r w:rsidRPr="001A61C6">
        <w:t>gp</w:t>
      </w:r>
      <w:proofErr w:type="spellEnd"/>
      <w:r w:rsidRPr="001A61C6">
        <w:t xml:space="preserve"> </w:t>
      </w:r>
      <w:r w:rsidRPr="001A61C6">
        <w:fldChar w:fldCharType="begin">
          <w:fldData xml:space="preserve">PEVuZE5vdGU+PENpdGU+PEF1dGhvcj5Ib2RnZXM8L0F1dGhvcj48WWVhcj4yMDExPC9ZZWFyPjxS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</w:fldData>
        </w:fldChar>
      </w:r>
      <w:r w:rsidR="004F5706" w:rsidRPr="001A61C6">
        <w:instrText xml:space="preserve"> ADDIN EN.CITE </w:instrText>
      </w:r>
      <w:r w:rsidR="004F5706" w:rsidRPr="001A61C6">
        <w:fldChar w:fldCharType="begin">
          <w:fldData xml:space="preserve">PEVuZE5vdGU+PENpdGU+PEF1dGhvcj5Ib2RnZXM8L0F1dGhvcj48WWVhcj4yMDExPC9ZZWFyPjxS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73]</w:t>
      </w:r>
      <w:r w:rsidRPr="001A61C6">
        <w:fldChar w:fldCharType="end"/>
      </w:r>
      <w:r w:rsidRPr="001A61C6">
        <w:t xml:space="preserve">.  Multidrug resistance (MDR) is a major cause of chemotherapy failure in metastatic cancer.  It is a multifactorial and incompletely understood phenomenon, but basal and drug-induced </w:t>
      </w:r>
      <w:r w:rsidR="002C5750" w:rsidRPr="001A61C6">
        <w:lastRenderedPageBreak/>
        <w:t>P-</w:t>
      </w:r>
      <w:proofErr w:type="spellStart"/>
      <w:r w:rsidR="002C5750" w:rsidRPr="001A61C6">
        <w:t>gp</w:t>
      </w:r>
      <w:proofErr w:type="spellEnd"/>
      <w:r w:rsidR="002C5750" w:rsidRPr="001A61C6">
        <w:t xml:space="preserve"> </w:t>
      </w:r>
      <w:r w:rsidRPr="001A61C6">
        <w:t xml:space="preserve">overexpression in cancer cells has been associated with treatment failure in several cancer types </w:t>
      </w:r>
      <w:r w:rsidRPr="001A61C6">
        <w:fldChar w:fldCharType="begin"/>
      </w:r>
      <w:r w:rsidR="004F5706" w:rsidRPr="001A61C6">
        <w:instrText xml:space="preserve"> ADDIN EN.CITE &lt;EndNote&gt;&lt;Cite&gt;&lt;Author&gt;Waghray&lt;/Author&gt;&lt;Year&gt;2018&lt;/Year&gt;&lt;RecNum&gt;101&lt;/RecNum&gt;&lt;DisplayText&gt;[74]&lt;/DisplayText&gt;&lt;record&gt;&lt;rec-number&gt;101&lt;/rec-number&gt;&lt;foreign-keys&gt;&lt;key app="EN" db-id="wd5spvawe2zdeme9t0npd2aewtwzsxzxa5xe" timestamp="1579613387"&gt;101&lt;/key&gt;&lt;/foreign-keys&gt;&lt;ref-type name="Journal Article"&gt;17&lt;/ref-type&gt;&lt;contributors&gt;&lt;authors&gt;&lt;author&gt;Waghray, D.&lt;/author&gt;&lt;author&gt;Zhang, Q.&lt;/author&gt;&lt;/authors&gt;&lt;/contributors&gt;&lt;auth-address&gt;Department of Integrative Structural and Computational Biology , The Scripps Research Institute , La Jolla , California 92037 , United States.&lt;/auth-address&gt;&lt;titles&gt;&lt;title&gt;Inhibit or Evade Multidrug Resistance P-Glycoprotein in Cancer Treatment&lt;/title&gt;&lt;secondary-title&gt;J Med Chem&lt;/secondary-title&gt;&lt;alt-title&gt;Journal of medicinal chemistry&lt;/alt-title&gt;&lt;/titles&gt;&lt;periodical&gt;&lt;full-title&gt;J Med Chem&lt;/full-title&gt;&lt;abbr-1&gt;Journal of medicinal chemistry&lt;/abbr-1&gt;&lt;/periodical&gt;&lt;alt-periodical&gt;&lt;full-title&gt;J Med Chem&lt;/full-title&gt;&lt;abbr-1&gt;Journal of medicinal chemistry&lt;/abbr-1&gt;&lt;/alt-periodical&gt;&lt;pages&gt;5108-5121&lt;/pages&gt;&lt;volume&gt;61&lt;/volume&gt;&lt;number&gt;12&lt;/number&gt;&lt;edition&gt;2017/12/19&lt;/edition&gt;&lt;keywords&gt;&lt;keyword&gt;ATP Binding Cassette Transporter, Subfamily B, Member 1/*antagonists &amp;amp;&lt;/keyword&gt;&lt;keyword&gt;inhibitors/chemistry/*metabolism&lt;/keyword&gt;&lt;keyword&gt;Antineoplastic Agents/*pharmacology&lt;/keyword&gt;&lt;keyword&gt;Drug Resistance, Neoplasm/*drug effects&lt;/keyword&gt;&lt;keyword&gt;Humans&lt;/keyword&gt;&lt;keyword&gt;Protein Conformation&lt;/keyword&gt;&lt;/keywords&gt;&lt;dates&gt;&lt;year&gt;2018&lt;/year&gt;&lt;pub-dates&gt;&lt;date&gt;Jun 28&lt;/date&gt;&lt;/pub-dates&gt;&lt;/dates&gt;&lt;isbn&gt;0022-2623&lt;/isbn&gt;&lt;accession-num&gt;29251920&lt;/accession-num&gt;&lt;urls&gt;&lt;/urls&gt;&lt;custom2&gt;PMC6281405&lt;/custom2&gt;&lt;custom6&gt;NIHMS997225&lt;/custom6&gt;&lt;electronic-resource-num&gt;10.1021/acs.jmedchem.7b01457&lt;/electronic-resource-num&gt;&lt;remote-database-provider&gt;NLM&lt;/remote-database-provider&gt;&lt;language&gt;eng&lt;/language&gt;&lt;/record&gt;&lt;/Cite&gt;&lt;/EndNote&gt;</w:instrText>
      </w:r>
      <w:r w:rsidRPr="001A61C6">
        <w:fldChar w:fldCharType="separate"/>
      </w:r>
      <w:r w:rsidR="004F5706" w:rsidRPr="001A61C6">
        <w:rPr>
          <w:noProof/>
        </w:rPr>
        <w:t>[74]</w:t>
      </w:r>
      <w:r w:rsidRPr="001A61C6">
        <w:fldChar w:fldCharType="end"/>
      </w:r>
      <w:r w:rsidRPr="001A61C6">
        <w:t>, highlighting the importance of P-</w:t>
      </w:r>
      <w:proofErr w:type="spellStart"/>
      <w:r w:rsidRPr="001A61C6">
        <w:t>gp</w:t>
      </w:r>
      <w:proofErr w:type="spellEnd"/>
      <w:r w:rsidRPr="001A61C6">
        <w:t xml:space="preserve"> to drug response.  </w:t>
      </w:r>
      <w:r w:rsidRPr="001A61C6">
        <w:rPr>
          <w:i/>
        </w:rPr>
        <w:t xml:space="preserve">ABCB1 </w:t>
      </w:r>
      <w:r w:rsidRPr="001A61C6">
        <w:t>is highly polymorphic</w:t>
      </w:r>
      <w:r w:rsidR="00D85461" w:rsidRPr="001A61C6">
        <w:t xml:space="preserve">, but </w:t>
      </w:r>
      <w:r w:rsidRPr="001A61C6">
        <w:t xml:space="preserve">studies to date have </w:t>
      </w:r>
      <w:r w:rsidR="002C5750" w:rsidRPr="001A61C6">
        <w:t>tended to focus</w:t>
      </w:r>
      <w:r w:rsidRPr="001A61C6">
        <w:t xml:space="preserve"> on one or more of three common </w:t>
      </w:r>
      <w:r w:rsidRPr="001A61C6">
        <w:rPr>
          <w:i/>
        </w:rPr>
        <w:t xml:space="preserve">ABCB1 </w:t>
      </w:r>
      <w:r w:rsidRPr="001A61C6">
        <w:t xml:space="preserve">variants and/or their haplotypes: </w:t>
      </w:r>
      <w:r w:rsidR="00472DF8" w:rsidRPr="001A61C6">
        <w:t>c.</w:t>
      </w:r>
      <w:r w:rsidRPr="001A61C6">
        <w:t xml:space="preserve">1236C&gt;T (rs1128503, </w:t>
      </w:r>
      <w:r w:rsidR="002C5750" w:rsidRPr="001A61C6">
        <w:t xml:space="preserve">a </w:t>
      </w:r>
      <w:r w:rsidRPr="001A61C6">
        <w:t xml:space="preserve">synonymous variant), </w:t>
      </w:r>
      <w:r w:rsidR="00472DF8" w:rsidRPr="001A61C6">
        <w:t>c.</w:t>
      </w:r>
      <w:r w:rsidRPr="001A61C6">
        <w:t xml:space="preserve">2677G&gt;T/A (rs2032582, </w:t>
      </w:r>
      <w:r w:rsidR="002C5750" w:rsidRPr="001A61C6">
        <w:t xml:space="preserve">a </w:t>
      </w:r>
      <w:r w:rsidRPr="001A61C6">
        <w:t xml:space="preserve">missense variant), and </w:t>
      </w:r>
      <w:r w:rsidR="00472DF8" w:rsidRPr="001A61C6">
        <w:t>c.</w:t>
      </w:r>
      <w:r w:rsidR="00940370" w:rsidRPr="001A61C6">
        <w:t xml:space="preserve">3435C&gt;T </w:t>
      </w:r>
      <w:r w:rsidRPr="001A61C6">
        <w:t>(</w:t>
      </w:r>
      <w:r w:rsidR="00940370" w:rsidRPr="001A61C6">
        <w:t xml:space="preserve">rs1045642, </w:t>
      </w:r>
      <w:r w:rsidR="002C5750" w:rsidRPr="001A61C6">
        <w:t xml:space="preserve">a </w:t>
      </w:r>
      <w:r w:rsidRPr="001A61C6">
        <w:t xml:space="preserve">synonymous variant). </w:t>
      </w:r>
      <w:r w:rsidR="00B63B2D" w:rsidRPr="001A61C6">
        <w:t xml:space="preserve"> </w:t>
      </w:r>
      <w:r w:rsidR="004762E3" w:rsidRPr="001A61C6">
        <w:t xml:space="preserve">In addition, </w:t>
      </w:r>
      <w:r w:rsidR="004762E3" w:rsidRPr="001A61C6">
        <w:rPr>
          <w:i/>
        </w:rPr>
        <w:t>ABCB1</w:t>
      </w:r>
      <w:r w:rsidR="004762E3" w:rsidRPr="001A61C6">
        <w:t xml:space="preserve"> c.1199G&gt;A (rs2229109</w:t>
      </w:r>
      <w:r w:rsidR="00B63B2D" w:rsidRPr="001A61C6">
        <w:t>, a missense variant</w:t>
      </w:r>
      <w:r w:rsidR="004762E3" w:rsidRPr="001A61C6">
        <w:t xml:space="preserve">) has been shown to increase </w:t>
      </w:r>
      <w:r w:rsidR="004762E3" w:rsidRPr="001A61C6">
        <w:rPr>
          <w:i/>
        </w:rPr>
        <w:t>in vitro</w:t>
      </w:r>
      <w:r w:rsidR="004762E3" w:rsidRPr="001A61C6">
        <w:t xml:space="preserve"> efflux transport of the tyrosine kinase inhibitors </w:t>
      </w:r>
      <w:hyperlink r:id="rId21" w:history="1">
        <w:proofErr w:type="spellStart"/>
        <w:r w:rsidR="00C60FDF" w:rsidRPr="001A61C6">
          <w:rPr>
            <w:rStyle w:val="Hyperlink"/>
          </w:rPr>
          <w:t>d</w:t>
        </w:r>
        <w:r w:rsidR="004762E3" w:rsidRPr="001A61C6">
          <w:rPr>
            <w:rStyle w:val="Hyperlink"/>
          </w:rPr>
          <w:t>asatinib</w:t>
        </w:r>
        <w:proofErr w:type="spellEnd"/>
      </w:hyperlink>
      <w:r w:rsidR="004762E3" w:rsidRPr="001A61C6">
        <w:t xml:space="preserve">, </w:t>
      </w:r>
      <w:hyperlink r:id="rId22" w:history="1">
        <w:r w:rsidR="004762E3" w:rsidRPr="001A61C6">
          <w:rPr>
            <w:rStyle w:val="Hyperlink"/>
          </w:rPr>
          <w:t>imatinib</w:t>
        </w:r>
      </w:hyperlink>
      <w:r w:rsidR="004762E3" w:rsidRPr="001A61C6">
        <w:t xml:space="preserve">, </w:t>
      </w:r>
      <w:hyperlink r:id="rId23" w:history="1">
        <w:r w:rsidR="004762E3" w:rsidRPr="001A61C6">
          <w:rPr>
            <w:rStyle w:val="Hyperlink"/>
          </w:rPr>
          <w:t>nilotinib</w:t>
        </w:r>
      </w:hyperlink>
      <w:r w:rsidR="004762E3" w:rsidRPr="001A61C6">
        <w:t xml:space="preserve"> </w:t>
      </w:r>
      <w:r w:rsidR="00B63B2D" w:rsidRPr="001A61C6">
        <w:fldChar w:fldCharType="begin">
          <w:fldData xml:space="preserve">PEVuZE5vdGU+PENpdGU+PEF1dGhvcj5EZXNzaWxseTwvQXV0aG9yPjxZZWFyPjIwMTY8L1llYXI+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</w:fldData>
        </w:fldChar>
      </w:r>
      <w:r w:rsidR="004F5706" w:rsidRPr="001A61C6">
        <w:instrText xml:space="preserve"> ADDIN EN.CITE </w:instrText>
      </w:r>
      <w:r w:rsidR="004F5706" w:rsidRPr="001A61C6">
        <w:fldChar w:fldCharType="begin">
          <w:fldData xml:space="preserve">PEVuZE5vdGU+PENpdGU+PEF1dGhvcj5EZXNzaWxseTwvQXV0aG9yPjxZZWFyPjIwMTY8L1llYXI+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</w:fldData>
        </w:fldChar>
      </w:r>
      <w:r w:rsidR="004F5706" w:rsidRPr="001A61C6">
        <w:instrText xml:space="preserve"> ADDIN EN.CITE.DATA </w:instrText>
      </w:r>
      <w:r w:rsidR="004F5706" w:rsidRPr="001A61C6">
        <w:fldChar w:fldCharType="end"/>
      </w:r>
      <w:r w:rsidR="00B63B2D" w:rsidRPr="001A61C6">
        <w:fldChar w:fldCharType="separate"/>
      </w:r>
      <w:r w:rsidR="004F5706" w:rsidRPr="001A61C6">
        <w:rPr>
          <w:noProof/>
        </w:rPr>
        <w:t>[75]</w:t>
      </w:r>
      <w:r w:rsidR="00B63B2D" w:rsidRPr="001A61C6">
        <w:fldChar w:fldCharType="end"/>
      </w:r>
      <w:r w:rsidR="00B63B2D" w:rsidRPr="001A61C6">
        <w:t xml:space="preserve">, though its effect on pre-disposition to TKI-induced ADRs (particularly gastrointestinal toxicity) has yet to be </w:t>
      </w:r>
      <w:r w:rsidR="00164E34" w:rsidRPr="001A61C6">
        <w:t>demonstrated</w:t>
      </w:r>
      <w:r w:rsidR="00B63B2D" w:rsidRPr="001A61C6">
        <w:t>.</w:t>
      </w:r>
    </w:p>
    <w:p w14:paraId="4A21CBF7" w14:textId="77777777" w:rsidR="00472DF8" w:rsidRPr="001A61C6" w:rsidRDefault="00472DF8" w:rsidP="00B1417C">
      <w:pPr>
        <w:spacing w:line="22" w:lineRule="atLeast"/>
      </w:pPr>
    </w:p>
    <w:p w14:paraId="4DB3EE28" w14:textId="3FE90570" w:rsidR="00806E12" w:rsidRPr="001A61C6" w:rsidRDefault="00806E12" w:rsidP="004F5706">
      <w:pPr>
        <w:spacing w:line="22" w:lineRule="atLeast"/>
        <w:jc w:val="both"/>
      </w:pPr>
      <w:r w:rsidRPr="001A61C6">
        <w:t xml:space="preserve">Genetic variation in </w:t>
      </w:r>
      <w:r w:rsidRPr="001A61C6">
        <w:rPr>
          <w:i/>
        </w:rPr>
        <w:t xml:space="preserve">ABCB1 </w:t>
      </w:r>
      <w:r w:rsidRPr="001A61C6">
        <w:t xml:space="preserve">has been variably associated with </w:t>
      </w:r>
      <w:r w:rsidR="002C5750" w:rsidRPr="001A61C6">
        <w:t xml:space="preserve">cancer </w:t>
      </w:r>
      <w:r w:rsidRPr="001A61C6">
        <w:t xml:space="preserve">survival </w:t>
      </w:r>
      <w:r w:rsidRPr="001A61C6">
        <w:fldChar w:fldCharType="begin"/>
      </w:r>
      <w:r w:rsidR="004F5706" w:rsidRPr="001A61C6">
        <w:instrText xml:space="preserve"> ADDIN EN.CITE &lt;EndNote&gt;&lt;Cite&gt;&lt;Author&gt;Tulsyan&lt;/Author&gt;&lt;Year&gt;2016&lt;/Year&gt;&lt;RecNum&gt;102&lt;/RecNum&gt;&lt;DisplayText&gt;[76]&lt;/DisplayText&gt;&lt;record&gt;&lt;rec-number&gt;102&lt;/rec-number&gt;&lt;foreign-keys&gt;&lt;key app="EN" db-id="wd5spvawe2zdeme9t0npd2aewtwzsxzxa5xe" timestamp="1579615101"&gt;102&lt;/key&gt;&lt;/foreign-keys&gt;&lt;ref-type name="Journal Article"&gt;17&lt;/ref-type&gt;&lt;contributors&gt;&lt;authors&gt;&lt;author&gt;Tulsyan, S.&lt;/author&gt;&lt;author&gt;Mittal, R. D.&lt;/author&gt;&lt;author&gt;Mittal, B.&lt;/author&gt;&lt;/authors&gt;&lt;/contributors&gt;&lt;auth-address&gt;Department of Genetics, Sanjay Gandhi Postgraduate Institute of Medical Sciences, Lucknow, India.&amp;#xD;Department of Urology and Renal Transplant, Sanjay Gandhi Postgraduate Institute of Medical Sciences, Lucknow, India.&lt;/auth-address&gt;&lt;titles&gt;&lt;title&gt;The effect of ABCB1 polymorphisms on the outcome of breast cancer treatment&lt;/title&gt;&lt;secondary-title&gt;Pharmgenomics Pers Med&lt;/secondary-title&gt;&lt;alt-title&gt;Pharmacogenomics and personalized medicine&lt;/alt-title&gt;&lt;/titles&gt;&lt;periodical&gt;&lt;full-title&gt;Pharmgenomics Pers Med&lt;/full-title&gt;&lt;abbr-1&gt;Pharmacogenomics and personalized medicine&lt;/abbr-1&gt;&lt;/periodical&gt;&lt;alt-periodical&gt;&lt;full-title&gt;Pharmgenomics Pers Med&lt;/full-title&gt;&lt;abbr-1&gt;Pharmacogenomics and personalized medicine&lt;/abbr-1&gt;&lt;/alt-periodical&gt;&lt;pages&gt;47-58&lt;/pages&gt;&lt;volume&gt;9&lt;/volume&gt;&lt;edition&gt;2016/05/14&lt;/edition&gt;&lt;keywords&gt;&lt;keyword&gt;Abcb1&lt;/keyword&gt;&lt;keyword&gt;P-glycoprotein&lt;/keyword&gt;&lt;keyword&gt;breast cancer treatment&lt;/keyword&gt;&lt;keyword&gt;chemotherapy&lt;/keyword&gt;&lt;keyword&gt;drug resistance&lt;/keyword&gt;&lt;keyword&gt;polymorphisms&lt;/keyword&gt;&lt;keyword&gt;response&lt;/keyword&gt;&lt;/keywords&gt;&lt;dates&gt;&lt;year&gt;2016&lt;/year&gt;&lt;/dates&gt;&lt;isbn&gt;1178-7066 (Print)&amp;#xD;1178-7066&lt;/isbn&gt;&lt;accession-num&gt;27175090&lt;/accession-num&gt;&lt;urls&gt;&lt;/urls&gt;&lt;custom2&gt;PMC4854269&lt;/custom2&gt;&lt;electronic-resource-num&gt;10.2147/pgpm.S86672&lt;/electronic-resource-num&gt;&lt;remote-database-provider&gt;NLM&lt;/remote-database-provider&gt;&lt;language&gt;eng&lt;/language&gt;&lt;/record&gt;&lt;/Cite&gt;&lt;/EndNote&gt;</w:instrText>
      </w:r>
      <w:r w:rsidRPr="001A61C6">
        <w:fldChar w:fldCharType="separate"/>
      </w:r>
      <w:r w:rsidR="004F5706" w:rsidRPr="001A61C6">
        <w:rPr>
          <w:noProof/>
        </w:rPr>
        <w:t>[76]</w:t>
      </w:r>
      <w:r w:rsidRPr="001A61C6">
        <w:fldChar w:fldCharType="end"/>
      </w:r>
      <w:r w:rsidRPr="001A61C6">
        <w:t xml:space="preserve"> and ADRs including anthracycline-induced cardiotoxicity </w:t>
      </w:r>
      <w:r w:rsidRPr="001A61C6">
        <w:fldChar w:fldCharType="begin">
          <w:fldData xml:space="preserve">PEVuZE5vdGU+PENpdGU+PEF1dGhvcj5BbWlua2VuZzwvQXV0aG9yPjxZZWFyPjIwMTY8L1llYXI+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</w:fldData>
        </w:fldChar>
      </w:r>
      <w:r w:rsidR="004F5706" w:rsidRPr="001A61C6">
        <w:instrText xml:space="preserve"> ADDIN EN.CITE </w:instrText>
      </w:r>
      <w:r w:rsidR="004F5706" w:rsidRPr="001A61C6">
        <w:fldChar w:fldCharType="begin">
          <w:fldData xml:space="preserve">PEVuZE5vdGU+PENpdGU+PEF1dGhvcj5BbWlua2VuZzwvQXV0aG9yPjxZZWFyPjIwMTY8L1llYXI+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77]</w:t>
      </w:r>
      <w:r w:rsidRPr="001A61C6">
        <w:fldChar w:fldCharType="end"/>
      </w:r>
      <w:r w:rsidRPr="001A61C6">
        <w:t xml:space="preserve">, paclitaxel-medicated peripheral neuropathy and </w:t>
      </w:r>
      <w:r w:rsidR="00164E34" w:rsidRPr="001A61C6">
        <w:t>neutropenia</w:t>
      </w:r>
      <w:r w:rsidRPr="001A61C6">
        <w:t xml:space="preserve"> </w:t>
      </w:r>
      <w:r w:rsidRPr="001A61C6">
        <w:fldChar w:fldCharType="begin">
          <w:fldData xml:space="preserve">PEVuZE5vdGU+PENpdGU+PEF1dGhvcj5TaXNzdW5nPC9BdXRob3I+PFllYXI+MjAwNjwvWWVhcj48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</w:fldData>
        </w:fldChar>
      </w:r>
      <w:r w:rsidR="004F5706" w:rsidRPr="001A61C6">
        <w:instrText xml:space="preserve"> ADDIN EN.CITE </w:instrText>
      </w:r>
      <w:r w:rsidR="004F5706" w:rsidRPr="001A61C6">
        <w:fldChar w:fldCharType="begin">
          <w:fldData xml:space="preserve">PEVuZE5vdGU+PENpdGU+PEF1dGhvcj5TaXNzdW5nPC9BdXRob3I+PFllYXI+MjAwNjwvWWVhcj48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78]</w:t>
      </w:r>
      <w:r w:rsidRPr="001A61C6">
        <w:fldChar w:fldCharType="end"/>
      </w:r>
      <w:r w:rsidRPr="001A61C6">
        <w:t xml:space="preserve">, and vincristine neurotoxicity </w:t>
      </w:r>
      <w:r w:rsidRPr="001A61C6">
        <w:fldChar w:fldCharType="begin">
          <w:fldData xml:space="preserve">PEVuZE5vdGU+PENpdGU+PEF1dGhvcj5DZXBwaTwvQXV0aG9yPjxZZWFyPjIwMTQ8L1llYXI+PFJl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</w:fldData>
        </w:fldChar>
      </w:r>
      <w:r w:rsidR="004F5706" w:rsidRPr="001A61C6">
        <w:instrText xml:space="preserve"> ADDIN EN.CITE </w:instrText>
      </w:r>
      <w:r w:rsidR="004F5706" w:rsidRPr="001A61C6">
        <w:fldChar w:fldCharType="begin">
          <w:fldData xml:space="preserve">PEVuZE5vdGU+PENpdGU+PEF1dGhvcj5DZXBwaTwvQXV0aG9yPjxZZWFyPjIwMTQ8L1llYXI+PFJl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79]</w:t>
      </w:r>
      <w:r w:rsidRPr="001A61C6">
        <w:fldChar w:fldCharType="end"/>
      </w:r>
      <w:r w:rsidRPr="001A61C6">
        <w:t xml:space="preserve"> in some, but not all studies </w:t>
      </w:r>
      <w:r w:rsidRPr="001A61C6">
        <w:fldChar w:fldCharType="begin">
          <w:fldData xml:space="preserve">PEVuZE5vdGU+PENpdGU+PEF1dGhvcj5HdWlsaGF1bW91PC9BdXRob3I+PFllYXI+MjAxMTwvWWVh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MTYzMy04PC9wYWdlcz48dm9sdW1lPjY4PC92b2x1bWU+PG51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</w:fldData>
        </w:fldChar>
      </w:r>
      <w:r w:rsidR="004F5706" w:rsidRPr="001A61C6">
        <w:instrText xml:space="preserve"> ADDIN EN.CITE </w:instrText>
      </w:r>
      <w:r w:rsidR="004F5706" w:rsidRPr="001A61C6">
        <w:fldChar w:fldCharType="begin">
          <w:fldData xml:space="preserve">PEVuZE5vdGU+PENpdGU+PEF1dGhvcj5HdWlsaGF1bW91PC9BdXRob3I+PFllYXI+MjAxMTwvWWVh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76, 80, 81]</w:t>
      </w:r>
      <w:r w:rsidRPr="001A61C6">
        <w:fldChar w:fldCharType="end"/>
      </w:r>
      <w:r w:rsidRPr="001A61C6">
        <w:t xml:space="preserve">.  Some of this variability may be attributable to small sample sizes and interethnic differences </w:t>
      </w:r>
      <w:r w:rsidRPr="001A61C6">
        <w:fldChar w:fldCharType="begin"/>
      </w:r>
      <w:r w:rsidR="004F5706" w:rsidRPr="001A61C6">
        <w:instrText xml:space="preserve"> ADDIN EN.CITE &lt;EndNote&gt;&lt;Cite&gt;&lt;Author&gt;Tulsyan&lt;/Author&gt;&lt;Year&gt;2016&lt;/Year&gt;&lt;RecNum&gt;102&lt;/RecNum&gt;&lt;DisplayText&gt;[76]&lt;/DisplayText&gt;&lt;record&gt;&lt;rec-number&gt;102&lt;/rec-number&gt;&lt;foreign-keys&gt;&lt;key app="EN" db-id="wd5spvawe2zdeme9t0npd2aewtwzsxzxa5xe" timestamp="1579615101"&gt;102&lt;/key&gt;&lt;/foreign-keys&gt;&lt;ref-type name="Journal Article"&gt;17&lt;/ref-type&gt;&lt;contributors&gt;&lt;authors&gt;&lt;author&gt;Tulsyan, S.&lt;/author&gt;&lt;author&gt;Mittal, R. D.&lt;/author&gt;&lt;author&gt;Mittal, B.&lt;/author&gt;&lt;/authors&gt;&lt;/contributors&gt;&lt;auth-address&gt;Department of Genetics, Sanjay Gandhi Postgraduate Institute of Medical Sciences, Lucknow, India.&amp;#xD;Department of Urology and Renal Transplant, Sanjay Gandhi Postgraduate Institute of Medical Sciences, Lucknow, India.&lt;/auth-address&gt;&lt;titles&gt;&lt;title&gt;The effect of ABCB1 polymorphisms on the outcome of breast cancer treatment&lt;/title&gt;&lt;secondary-title&gt;Pharmgenomics Pers Med&lt;/secondary-title&gt;&lt;alt-title&gt;Pharmacogenomics and personalized medicine&lt;/alt-title&gt;&lt;/titles&gt;&lt;periodical&gt;&lt;full-title&gt;Pharmgenomics Pers Med&lt;/full-title&gt;&lt;abbr-1&gt;Pharmacogenomics and personalized medicine&lt;/abbr-1&gt;&lt;/periodical&gt;&lt;alt-periodical&gt;&lt;full-title&gt;Pharmgenomics Pers Med&lt;/full-title&gt;&lt;abbr-1&gt;Pharmacogenomics and personalized medicine&lt;/abbr-1&gt;&lt;/alt-periodical&gt;&lt;pages&gt;47-58&lt;/pages&gt;&lt;volume&gt;9&lt;/volume&gt;&lt;edition&gt;2016/05/14&lt;/edition&gt;&lt;keywords&gt;&lt;keyword&gt;Abcb1&lt;/keyword&gt;&lt;keyword&gt;P-glycoprotein&lt;/keyword&gt;&lt;keyword&gt;breast cancer treatment&lt;/keyword&gt;&lt;keyword&gt;chemotherapy&lt;/keyword&gt;&lt;keyword&gt;drug resistance&lt;/keyword&gt;&lt;keyword&gt;polymorphisms&lt;/keyword&gt;&lt;keyword&gt;response&lt;/keyword&gt;&lt;/keywords&gt;&lt;dates&gt;&lt;year&gt;2016&lt;/year&gt;&lt;/dates&gt;&lt;isbn&gt;1178-7066 (Print)&amp;#xD;1178-7066&lt;/isbn&gt;&lt;accession-num&gt;27175090&lt;/accession-num&gt;&lt;urls&gt;&lt;/urls&gt;&lt;custom2&gt;PMC4854269&lt;/custom2&gt;&lt;electronic-resource-num&gt;10.2147/pgpm.S86672&lt;/electronic-resource-num&gt;&lt;remote-database-provider&gt;NLM&lt;/remote-database-provider&gt;&lt;language&gt;eng&lt;/language&gt;&lt;/record&gt;&lt;/Cite&gt;&lt;/EndNote&gt;</w:instrText>
      </w:r>
      <w:r w:rsidRPr="001A61C6">
        <w:fldChar w:fldCharType="separate"/>
      </w:r>
      <w:r w:rsidR="004F5706" w:rsidRPr="001A61C6">
        <w:rPr>
          <w:noProof/>
        </w:rPr>
        <w:t>[76]</w:t>
      </w:r>
      <w:r w:rsidRPr="001A61C6">
        <w:fldChar w:fldCharType="end"/>
      </w:r>
      <w:r w:rsidRPr="001A61C6">
        <w:t xml:space="preserve">.  </w:t>
      </w:r>
      <w:r w:rsidR="002C5750" w:rsidRPr="001A61C6">
        <w:t>However o</w:t>
      </w:r>
      <w:r w:rsidRPr="001A61C6">
        <w:t xml:space="preserve">verall, the evidence is too inconsistent </w:t>
      </w:r>
      <w:r w:rsidR="002C5750" w:rsidRPr="001A61C6">
        <w:t xml:space="preserve">at present </w:t>
      </w:r>
      <w:r w:rsidRPr="001A61C6">
        <w:t xml:space="preserve">to support </w:t>
      </w:r>
      <w:r w:rsidRPr="001A61C6">
        <w:rPr>
          <w:i/>
        </w:rPr>
        <w:t xml:space="preserve">ABCB1 </w:t>
      </w:r>
      <w:r w:rsidRPr="001A61C6">
        <w:t xml:space="preserve">genotyping. </w:t>
      </w:r>
    </w:p>
    <w:p w14:paraId="2E689988" w14:textId="33CBAAD7" w:rsidR="00806E12" w:rsidRPr="001A61C6" w:rsidRDefault="00806E12" w:rsidP="00B1417C">
      <w:pPr>
        <w:spacing w:after="0" w:line="22" w:lineRule="atLeast"/>
        <w:jc w:val="both"/>
        <w:rPr>
          <w:b/>
          <w:u w:val="single"/>
        </w:rPr>
      </w:pPr>
    </w:p>
    <w:p w14:paraId="764883FB" w14:textId="77777777" w:rsidR="00992C10" w:rsidRPr="001A61C6" w:rsidRDefault="00992C10" w:rsidP="00B1417C">
      <w:pPr>
        <w:spacing w:after="0" w:line="22" w:lineRule="atLeast"/>
        <w:jc w:val="both"/>
        <w:rPr>
          <w:b/>
          <w:u w:val="single"/>
        </w:rPr>
      </w:pPr>
    </w:p>
    <w:p w14:paraId="78A1B66D" w14:textId="39831EFC" w:rsidR="004A32ED" w:rsidRPr="001A61C6" w:rsidRDefault="00A3317E" w:rsidP="00B1417C">
      <w:pPr>
        <w:spacing w:after="0" w:line="22" w:lineRule="atLeast"/>
        <w:jc w:val="both"/>
        <w:rPr>
          <w:b/>
          <w:u w:val="single"/>
        </w:rPr>
      </w:pPr>
      <w:r w:rsidRPr="001A61C6">
        <w:rPr>
          <w:b/>
          <w:u w:val="single"/>
        </w:rPr>
        <w:t xml:space="preserve">3.2 </w:t>
      </w:r>
      <w:r w:rsidR="004A32ED" w:rsidRPr="001A61C6">
        <w:rPr>
          <w:b/>
          <w:i/>
          <w:u w:val="single"/>
        </w:rPr>
        <w:t>CYP2B6</w:t>
      </w:r>
      <w:r w:rsidR="004A32ED" w:rsidRPr="001A61C6">
        <w:rPr>
          <w:b/>
          <w:u w:val="single"/>
        </w:rPr>
        <w:t xml:space="preserve"> and </w:t>
      </w:r>
      <w:r w:rsidRPr="001A61C6">
        <w:rPr>
          <w:b/>
          <w:u w:val="single"/>
        </w:rPr>
        <w:t>C</w:t>
      </w:r>
      <w:r w:rsidR="004A32ED" w:rsidRPr="001A61C6">
        <w:rPr>
          <w:b/>
          <w:u w:val="single"/>
        </w:rPr>
        <w:t>yclophosphamide</w:t>
      </w:r>
    </w:p>
    <w:p w14:paraId="38250CD3" w14:textId="7A0AFD79" w:rsidR="00576E2E" w:rsidRPr="001A61C6" w:rsidRDefault="001A61C6" w:rsidP="00DA1625">
      <w:pPr>
        <w:spacing w:after="0" w:line="22" w:lineRule="atLeast"/>
        <w:jc w:val="both"/>
      </w:pPr>
      <w:hyperlink r:id="rId24" w:history="1">
        <w:r w:rsidR="00E67495" w:rsidRPr="001A61C6">
          <w:rPr>
            <w:rStyle w:val="Hyperlink"/>
          </w:rPr>
          <w:t>Cyclophosphamide</w:t>
        </w:r>
      </w:hyperlink>
      <w:r w:rsidR="00E67495" w:rsidRPr="001A61C6">
        <w:t xml:space="preserve"> is an alkylating agent indicated </w:t>
      </w:r>
      <w:r w:rsidR="00D85461" w:rsidRPr="001A61C6">
        <w:t xml:space="preserve">for </w:t>
      </w:r>
      <w:r w:rsidR="00E67495" w:rsidRPr="001A61C6">
        <w:t xml:space="preserve">a range of haematological and solid organ cancers including lymphoma </w:t>
      </w:r>
      <w:r w:rsidR="00D90B91" w:rsidRPr="001A61C6">
        <w:t xml:space="preserve">and breast cancer, respectively.  It is also used as an immunosuppressive </w:t>
      </w:r>
      <w:r w:rsidR="00E67495" w:rsidRPr="001A61C6">
        <w:t>in specific autoimmune diseases</w:t>
      </w:r>
      <w:r w:rsidR="00D90B91" w:rsidRPr="001A61C6">
        <w:t xml:space="preserve"> and bone marrow transplantation</w:t>
      </w:r>
      <w:r w:rsidR="00E67495" w:rsidRPr="001A61C6">
        <w:t xml:space="preserve">.  </w:t>
      </w:r>
      <w:r w:rsidR="00D90B91" w:rsidRPr="001A61C6">
        <w:t xml:space="preserve">It is a prodrug that is </w:t>
      </w:r>
      <w:proofErr w:type="spellStart"/>
      <w:r w:rsidR="00D90B91" w:rsidRPr="001A61C6">
        <w:t>biotransformed</w:t>
      </w:r>
      <w:proofErr w:type="spellEnd"/>
      <w:r w:rsidR="00D90B91" w:rsidRPr="001A61C6">
        <w:t xml:space="preserve"> to the intermediate metabolite, 4-hydroxy</w:t>
      </w:r>
      <w:r w:rsidR="00D85461" w:rsidRPr="001A61C6">
        <w:t>-</w:t>
      </w:r>
      <w:r w:rsidR="00D90B91" w:rsidRPr="001A61C6">
        <w:t xml:space="preserve">cyclophosphamide, by </w:t>
      </w:r>
      <w:r w:rsidR="00D41160" w:rsidRPr="001A61C6">
        <w:t xml:space="preserve">hepatic </w:t>
      </w:r>
      <w:hyperlink r:id="rId25" w:history="1">
        <w:r w:rsidR="00E67495" w:rsidRPr="001A61C6">
          <w:rPr>
            <w:rStyle w:val="Hyperlink"/>
          </w:rPr>
          <w:t>CYP2B6</w:t>
        </w:r>
      </w:hyperlink>
      <w:r w:rsidR="00D90B91" w:rsidRPr="001A61C6">
        <w:rPr>
          <w:i/>
        </w:rPr>
        <w:t xml:space="preserve"> </w:t>
      </w:r>
      <w:r w:rsidR="00D90B91" w:rsidRPr="001A61C6">
        <w:t xml:space="preserve">amongst other CYPs, which undergoes further non-enzymatic conversion to </w:t>
      </w:r>
      <w:r w:rsidR="002C5750" w:rsidRPr="001A61C6">
        <w:t xml:space="preserve">the therapeutically active metabolite, </w:t>
      </w:r>
      <w:proofErr w:type="spellStart"/>
      <w:r w:rsidR="00D90B91" w:rsidRPr="001A61C6">
        <w:t>phosphoramide</w:t>
      </w:r>
      <w:proofErr w:type="spellEnd"/>
      <w:r w:rsidR="00D90B91" w:rsidRPr="001A61C6">
        <w:t xml:space="preserve"> mustard</w:t>
      </w:r>
      <w:r w:rsidR="00D41160" w:rsidRPr="001A61C6">
        <w:t xml:space="preserve"> </w:t>
      </w:r>
      <w:r w:rsidR="00A5502C" w:rsidRPr="001A61C6">
        <w:fldChar w:fldCharType="begin"/>
      </w:r>
      <w:r w:rsidR="004F5706" w:rsidRPr="001A61C6">
        <w:instrText xml:space="preserve"> ADDIN EN.CITE &lt;EndNote&gt;&lt;Cite&gt;&lt;Author&gt;Shukla&lt;/Author&gt;&lt;Year&gt;2019&lt;/Year&gt;&lt;RecNum&gt;91&lt;/RecNum&gt;&lt;DisplayText&gt;[82]&lt;/DisplayText&gt;&lt;record&gt;&lt;rec-number&gt;91&lt;/rec-number&gt;&lt;foreign-keys&gt;&lt;key app="EN" db-id="wd5spvawe2zdeme9t0npd2aewtwzsxzxa5xe" timestamp="1579278886"&gt;91&lt;/key&gt;&lt;/foreign-keys&gt;&lt;ref-type name="Web Page"&gt;12&lt;/ref-type&gt;&lt;contributors&gt;&lt;authors&gt;&lt;author&gt;Shukla, S.&lt;/author&gt;&lt;author&gt;Nguyen, A.&lt;/author&gt;&lt;author&gt;Thorn, C.&lt;/author&gt;&lt;author&gt;Flockhart, D.&lt;/author&gt;&lt;author&gt;McLeod, H.&lt;/author&gt;&lt;author&gt;Wainer, I.&lt;/author&gt;&lt;author&gt;Ramirez, J.&lt;/author&gt;&lt;author&gt;Dolan, M.E.&lt;/author&gt;&lt;author&gt;Sladek, N.E.&lt;/author&gt;&lt;author&gt;Marsh, S.&lt;/author&gt;&lt;author&gt;Ludeman, S.M.&lt;/author&gt;&lt;author&gt;Desta, Z.&lt;/author&gt;&lt;/authors&gt;&lt;/contributors&gt;&lt;titles&gt;&lt;title&gt;Cyclophosphamide Pathway, Pharmacokinetics&lt;/title&gt;&lt;/titles&gt;&lt;volume&gt;2020&lt;/volume&gt;&lt;number&gt;17 January&lt;/number&gt;&lt;dates&gt;&lt;year&gt;2019&lt;/year&gt;&lt;/dates&gt;&lt;urls&gt;&lt;related-urls&gt;&lt;url&gt;https://www.pharmgkb.org/pathway/PA2034&lt;/url&gt;&lt;/related-urls&gt;&lt;/urls&gt;&lt;/record&gt;&lt;/Cite&gt;&lt;/EndNote&gt;</w:instrText>
      </w:r>
      <w:r w:rsidR="00A5502C" w:rsidRPr="001A61C6">
        <w:fldChar w:fldCharType="separate"/>
      </w:r>
      <w:r w:rsidR="004F5706" w:rsidRPr="001A61C6">
        <w:rPr>
          <w:noProof/>
        </w:rPr>
        <w:t>[82]</w:t>
      </w:r>
      <w:r w:rsidR="00A5502C" w:rsidRPr="001A61C6">
        <w:fldChar w:fldCharType="end"/>
      </w:r>
      <w:r w:rsidR="00D90B91" w:rsidRPr="001A61C6">
        <w:t>.</w:t>
      </w:r>
      <w:r w:rsidR="003113A1" w:rsidRPr="001A61C6">
        <w:t xml:space="preserve">  </w:t>
      </w:r>
      <w:r w:rsidR="00D41160" w:rsidRPr="001A61C6">
        <w:t xml:space="preserve">In a genetic analysis of patients with chronic lymphocytic leukaemia </w:t>
      </w:r>
      <w:r w:rsidR="00BA5720" w:rsidRPr="001A61C6">
        <w:t xml:space="preserve">(CLL) </w:t>
      </w:r>
      <w:r w:rsidR="00D41160" w:rsidRPr="001A61C6">
        <w:t xml:space="preserve">within a randomized controlled trial, carrying the reduced function </w:t>
      </w:r>
      <w:r w:rsidR="00D41160" w:rsidRPr="001A61C6">
        <w:rPr>
          <w:i/>
        </w:rPr>
        <w:t xml:space="preserve">CYP2B6*6 </w:t>
      </w:r>
      <w:r w:rsidR="00D41160" w:rsidRPr="001A61C6">
        <w:t xml:space="preserve">allele was associated with a lower likelihood of achieving a complete response and fewer adverse events in patients on </w:t>
      </w:r>
      <w:hyperlink r:id="rId26" w:history="1">
        <w:r w:rsidR="00D41160" w:rsidRPr="001A61C6">
          <w:rPr>
            <w:rStyle w:val="Hyperlink"/>
          </w:rPr>
          <w:t>fludarabine</w:t>
        </w:r>
      </w:hyperlink>
      <w:r w:rsidR="00D41160" w:rsidRPr="001A61C6">
        <w:t xml:space="preserve"> plus cyclophosphamide, but not in patients that received fludarabine or chlorambucil alone</w:t>
      </w:r>
      <w:r w:rsidR="00D00E34" w:rsidRPr="001A61C6">
        <w:t xml:space="preserve"> </w:t>
      </w:r>
      <w:r w:rsidR="00D00E34" w:rsidRPr="001A61C6">
        <w:fldChar w:fldCharType="begin">
          <w:fldData xml:space="preserve">PEVuZE5vdGU+PENpdGU+PEF1dGhvcj5Kb2huc29uPC9BdXRob3I+PFllYXI+MjAxMzwvWWVhcj48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QyNTMtODwvcGFn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</w:fldData>
        </w:fldChar>
      </w:r>
      <w:r w:rsidR="004F5706" w:rsidRPr="001A61C6">
        <w:instrText xml:space="preserve"> ADDIN EN.CITE </w:instrText>
      </w:r>
      <w:r w:rsidR="004F5706" w:rsidRPr="001A61C6">
        <w:fldChar w:fldCharType="begin">
          <w:fldData xml:space="preserve">PEVuZE5vdGU+PENpdGU+PEF1dGhvcj5Kb2huc29uPC9BdXRob3I+PFllYXI+MjAxMzwvWWVhcj48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QyNTMtODwvcGFn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</w:fldData>
        </w:fldChar>
      </w:r>
      <w:r w:rsidR="004F5706" w:rsidRPr="001A61C6">
        <w:instrText xml:space="preserve"> ADDIN EN.CITE.DATA </w:instrText>
      </w:r>
      <w:r w:rsidR="004F5706" w:rsidRPr="001A61C6">
        <w:fldChar w:fldCharType="end"/>
      </w:r>
      <w:r w:rsidR="00D00E34" w:rsidRPr="001A61C6">
        <w:fldChar w:fldCharType="separate"/>
      </w:r>
      <w:r w:rsidR="004F5706" w:rsidRPr="001A61C6">
        <w:rPr>
          <w:noProof/>
        </w:rPr>
        <w:t>[83]</w:t>
      </w:r>
      <w:r w:rsidR="00D00E34" w:rsidRPr="001A61C6">
        <w:fldChar w:fldCharType="end"/>
      </w:r>
      <w:r w:rsidR="00D41160" w:rsidRPr="001A61C6">
        <w:t xml:space="preserve">. </w:t>
      </w:r>
      <w:r w:rsidR="00D00E34" w:rsidRPr="001A61C6">
        <w:t xml:space="preserve"> </w:t>
      </w:r>
      <w:r w:rsidR="002C5750" w:rsidRPr="001A61C6">
        <w:t>Notwithstanding the reduced adverse events, t</w:t>
      </w:r>
      <w:r w:rsidR="00672939" w:rsidRPr="001A61C6">
        <w:t xml:space="preserve">he inferior efficacy signal, if confirmed, suggests cyclophosphamide may be unsuitable in patients carrying </w:t>
      </w:r>
      <w:r w:rsidR="00672939" w:rsidRPr="001A61C6">
        <w:rPr>
          <w:i/>
        </w:rPr>
        <w:t>CYP2B6*6</w:t>
      </w:r>
      <w:r w:rsidR="002C5750" w:rsidRPr="001A61C6">
        <w:rPr>
          <w:i/>
        </w:rPr>
        <w:t xml:space="preserve"> </w:t>
      </w:r>
      <w:r w:rsidR="002C5750" w:rsidRPr="001A61C6">
        <w:t>and alternative chemotherapy advisable</w:t>
      </w:r>
      <w:r w:rsidR="00672939" w:rsidRPr="001A61C6">
        <w:t xml:space="preserve">.  </w:t>
      </w:r>
    </w:p>
    <w:p w14:paraId="1F9BA559" w14:textId="77777777" w:rsidR="00806E12" w:rsidRPr="001A61C6" w:rsidRDefault="00806E12" w:rsidP="00DA1625">
      <w:pPr>
        <w:spacing w:after="0" w:line="22" w:lineRule="atLeast"/>
        <w:jc w:val="both"/>
        <w:rPr>
          <w:rFonts w:cstheme="minorHAnsi"/>
          <w:b/>
          <w:i/>
          <w:u w:val="single"/>
        </w:rPr>
      </w:pPr>
    </w:p>
    <w:p w14:paraId="08612882" w14:textId="2318FA83" w:rsidR="00576E2E" w:rsidRPr="001A61C6" w:rsidRDefault="00A3317E" w:rsidP="00DA1625">
      <w:pPr>
        <w:spacing w:after="0" w:line="22" w:lineRule="atLeast"/>
        <w:jc w:val="both"/>
        <w:rPr>
          <w:rFonts w:cstheme="minorHAnsi"/>
          <w:b/>
          <w:u w:val="single"/>
        </w:rPr>
      </w:pPr>
      <w:r w:rsidRPr="001A61C6">
        <w:rPr>
          <w:rFonts w:cstheme="minorHAnsi"/>
          <w:b/>
          <w:u w:val="single"/>
        </w:rPr>
        <w:t xml:space="preserve">3.3 </w:t>
      </w:r>
      <w:r w:rsidR="00576E2E" w:rsidRPr="001A61C6">
        <w:rPr>
          <w:rFonts w:cstheme="minorHAnsi"/>
          <w:b/>
          <w:i/>
          <w:u w:val="single"/>
        </w:rPr>
        <w:t>CYP3A7</w:t>
      </w:r>
      <w:r w:rsidR="00576E2E" w:rsidRPr="001A61C6">
        <w:rPr>
          <w:rFonts w:cstheme="minorHAnsi"/>
          <w:b/>
          <w:u w:val="single"/>
        </w:rPr>
        <w:t xml:space="preserve"> </w:t>
      </w:r>
      <w:r w:rsidR="00027D2E" w:rsidRPr="001A61C6">
        <w:rPr>
          <w:rFonts w:cstheme="minorHAnsi"/>
          <w:b/>
          <w:u w:val="single"/>
        </w:rPr>
        <w:t>and CYP3A-metabolised chemotherapeutics</w:t>
      </w:r>
    </w:p>
    <w:p w14:paraId="74D370EB" w14:textId="3F81E508" w:rsidR="00576E2E" w:rsidRPr="001A61C6" w:rsidRDefault="00027D2E" w:rsidP="00DA1625">
      <w:pPr>
        <w:spacing w:after="0" w:line="22" w:lineRule="atLeast"/>
        <w:jc w:val="both"/>
        <w:rPr>
          <w:rFonts w:cstheme="minorHAnsi"/>
        </w:rPr>
      </w:pPr>
      <w:r w:rsidRPr="001A61C6">
        <w:rPr>
          <w:rFonts w:cstheme="minorHAnsi"/>
        </w:rPr>
        <w:t xml:space="preserve">The human CYP3A subfamily consists of </w:t>
      </w:r>
      <w:hyperlink r:id="rId27" w:history="1">
        <w:r w:rsidRPr="001A61C6">
          <w:rPr>
            <w:rStyle w:val="Hyperlink"/>
            <w:rFonts w:cstheme="minorHAnsi"/>
          </w:rPr>
          <w:t>CYP3A4</w:t>
        </w:r>
      </w:hyperlink>
      <w:r w:rsidRPr="001A61C6">
        <w:rPr>
          <w:rFonts w:cstheme="minorHAnsi"/>
        </w:rPr>
        <w:t xml:space="preserve">, </w:t>
      </w:r>
      <w:hyperlink r:id="rId28" w:history="1">
        <w:r w:rsidRPr="001A61C6">
          <w:rPr>
            <w:rStyle w:val="Hyperlink"/>
            <w:rFonts w:cstheme="minorHAnsi"/>
          </w:rPr>
          <w:t>3A5</w:t>
        </w:r>
      </w:hyperlink>
      <w:r w:rsidRPr="001A61C6">
        <w:rPr>
          <w:rFonts w:cstheme="minorHAnsi"/>
        </w:rPr>
        <w:t xml:space="preserve">, </w:t>
      </w:r>
      <w:hyperlink r:id="rId29" w:history="1">
        <w:r w:rsidRPr="001A61C6">
          <w:rPr>
            <w:rStyle w:val="Hyperlink"/>
            <w:rFonts w:cstheme="minorHAnsi"/>
          </w:rPr>
          <w:t>3A7</w:t>
        </w:r>
      </w:hyperlink>
      <w:r w:rsidRPr="001A61C6">
        <w:rPr>
          <w:rFonts w:cstheme="minorHAnsi"/>
        </w:rPr>
        <w:t xml:space="preserve"> and </w:t>
      </w:r>
      <w:hyperlink r:id="rId30" w:history="1">
        <w:r w:rsidRPr="001A61C6">
          <w:rPr>
            <w:rStyle w:val="Hyperlink"/>
            <w:rFonts w:cstheme="minorHAnsi"/>
          </w:rPr>
          <w:t>3A43</w:t>
        </w:r>
      </w:hyperlink>
      <w:r w:rsidRPr="001A61C6">
        <w:rPr>
          <w:rFonts w:cstheme="minorHAnsi"/>
        </w:rPr>
        <w:t xml:space="preserve">.  CYP3A7 is the </w:t>
      </w:r>
      <w:r w:rsidR="00B130CB" w:rsidRPr="001A61C6">
        <w:rPr>
          <w:rFonts w:cstheme="minorHAnsi"/>
        </w:rPr>
        <w:t>main</w:t>
      </w:r>
      <w:r w:rsidR="00535A8C" w:rsidRPr="001A61C6">
        <w:rPr>
          <w:rFonts w:cstheme="minorHAnsi"/>
        </w:rPr>
        <w:t xml:space="preserve"> foetal</w:t>
      </w:r>
      <w:r w:rsidRPr="001A61C6">
        <w:rPr>
          <w:rFonts w:cstheme="minorHAnsi"/>
        </w:rPr>
        <w:t xml:space="preserve"> </w:t>
      </w:r>
      <w:r w:rsidR="00FA4A1E" w:rsidRPr="001A61C6">
        <w:rPr>
          <w:rFonts w:cstheme="minorHAnsi"/>
        </w:rPr>
        <w:t xml:space="preserve">hepatic </w:t>
      </w:r>
      <w:r w:rsidRPr="001A61C6">
        <w:rPr>
          <w:rFonts w:cstheme="minorHAnsi"/>
        </w:rPr>
        <w:t xml:space="preserve">CYP </w:t>
      </w:r>
      <w:r w:rsidR="00F84573" w:rsidRPr="001A61C6">
        <w:rPr>
          <w:rFonts w:cstheme="minorHAnsi"/>
        </w:rPr>
        <w:fldChar w:fldCharType="begin"/>
      </w:r>
      <w:r w:rsidR="004F5706" w:rsidRPr="001A61C6">
        <w:rPr>
          <w:rFonts w:cstheme="minorHAnsi"/>
        </w:rPr>
        <w:instrText xml:space="preserve"> ADDIN EN.CITE &lt;EndNote&gt;&lt;Cite&gt;&lt;Author&gt;Pang&lt;/Author&gt;&lt;Year&gt;2012&lt;/Year&gt;&lt;RecNum&gt;93&lt;/RecNum&gt;&lt;DisplayText&gt;[84]&lt;/DisplayText&gt;&lt;record&gt;&lt;rec-number&gt;93&lt;/rec-number&gt;&lt;foreign-keys&gt;&lt;key app="EN" db-id="wd5spvawe2zdeme9t0npd2aewtwzsxzxa5xe" timestamp="1579280904"&gt;93&lt;/key&gt;&lt;/foreign-keys&gt;&lt;ref-type name="Journal Article"&gt;17&lt;/ref-type&gt;&lt;contributors&gt;&lt;authors&gt;&lt;author&gt;Pang, Xiao-Yan&lt;/author&gt;&lt;author&gt;Cheng, Jie&lt;/author&gt;&lt;author&gt;Kim, Jung-Hwan&lt;/author&gt;&lt;author&gt;Matsubara, Tsutomu&lt;/author&gt;&lt;author&gt;Krausz, Kristopher W.&lt;/author&gt;&lt;author&gt;Gonzalez, Frank J.&lt;/author&gt;&lt;/authors&gt;&lt;/contributors&gt;&lt;titles&gt;&lt;title&gt;Expression and Regulation of Human Fetal-Specific CYP3A7 in Mice&lt;/title&gt;&lt;secondary-title&gt;Endocrinology&lt;/secondary-title&gt;&lt;/titles&gt;&lt;periodical&gt;&lt;full-title&gt;Endocrinology&lt;/full-title&gt;&lt;/periodical&gt;&lt;pages&gt;1453-1463&lt;/pages&gt;&lt;volume&gt;153&lt;/volume&gt;&lt;number&gt;3&lt;/number&gt;&lt;dates&gt;&lt;year&gt;2012&lt;/year&gt;&lt;/dates&gt;&lt;isbn&gt;0013-7227&lt;/isbn&gt;&lt;urls&gt;&lt;related-urls&gt;&lt;url&gt;https://doi.org/10.1210/en.2011-1020&lt;/url&gt;&lt;/related-urls&gt;&lt;/urls&gt;&lt;electronic-resource-num&gt;10.1210/en.2011-1020&lt;/electronic-resource-num&gt;&lt;access-date&gt;1/17/2020&lt;/access-date&gt;&lt;/record&gt;&lt;/Cite&gt;&lt;/EndNote&gt;</w:instrText>
      </w:r>
      <w:r w:rsidR="00F84573" w:rsidRPr="001A61C6">
        <w:rPr>
          <w:rFonts w:cstheme="minorHAnsi"/>
        </w:rPr>
        <w:fldChar w:fldCharType="separate"/>
      </w:r>
      <w:r w:rsidR="004F5706" w:rsidRPr="001A61C6">
        <w:rPr>
          <w:rFonts w:cstheme="minorHAnsi"/>
          <w:noProof/>
        </w:rPr>
        <w:t>[84]</w:t>
      </w:r>
      <w:r w:rsidR="00F84573" w:rsidRPr="001A61C6">
        <w:rPr>
          <w:rFonts w:cstheme="minorHAnsi"/>
        </w:rPr>
        <w:fldChar w:fldCharType="end"/>
      </w:r>
      <w:r w:rsidR="00535A8C" w:rsidRPr="001A61C6">
        <w:rPr>
          <w:rFonts w:cstheme="minorHAnsi"/>
        </w:rPr>
        <w:t>.  However</w:t>
      </w:r>
      <w:r w:rsidR="00D85461" w:rsidRPr="001A61C6">
        <w:rPr>
          <w:rFonts w:cstheme="minorHAnsi"/>
        </w:rPr>
        <w:t>,</w:t>
      </w:r>
      <w:r w:rsidRPr="001A61C6">
        <w:rPr>
          <w:rFonts w:cstheme="minorHAnsi"/>
        </w:rPr>
        <w:t xml:space="preserve"> </w:t>
      </w:r>
      <w:r w:rsidR="00535A8C" w:rsidRPr="001A61C6">
        <w:rPr>
          <w:rFonts w:cstheme="minorHAnsi"/>
        </w:rPr>
        <w:t>after birth, CYP3A7</w:t>
      </w:r>
      <w:r w:rsidRPr="001A61C6">
        <w:rPr>
          <w:rFonts w:cstheme="minorHAnsi"/>
        </w:rPr>
        <w:t xml:space="preserve"> expression is downregulated </w:t>
      </w:r>
      <w:r w:rsidR="00535A8C" w:rsidRPr="001A61C6">
        <w:rPr>
          <w:rFonts w:cstheme="minorHAnsi"/>
        </w:rPr>
        <w:t xml:space="preserve">whilst </w:t>
      </w:r>
      <w:r w:rsidR="00922164" w:rsidRPr="001A61C6">
        <w:rPr>
          <w:rFonts w:cstheme="minorHAnsi"/>
        </w:rPr>
        <w:t xml:space="preserve">CYP3A4 expression </w:t>
      </w:r>
      <w:r w:rsidR="00B130CB" w:rsidRPr="001A61C6">
        <w:rPr>
          <w:rFonts w:cstheme="minorHAnsi"/>
        </w:rPr>
        <w:t>increases</w:t>
      </w:r>
      <w:r w:rsidR="00535A8C" w:rsidRPr="001A61C6">
        <w:rPr>
          <w:rFonts w:cstheme="minorHAnsi"/>
        </w:rPr>
        <w:t>.  Thus, CYP3A4</w:t>
      </w:r>
      <w:r w:rsidR="008E35FC" w:rsidRPr="001A61C6">
        <w:rPr>
          <w:rFonts w:cstheme="minorHAnsi"/>
        </w:rPr>
        <w:t xml:space="preserve"> </w:t>
      </w:r>
      <w:r w:rsidR="00535A8C" w:rsidRPr="001A61C6">
        <w:rPr>
          <w:rFonts w:cstheme="minorHAnsi"/>
        </w:rPr>
        <w:t>is</w:t>
      </w:r>
      <w:r w:rsidR="00B130CB" w:rsidRPr="001A61C6">
        <w:rPr>
          <w:rFonts w:cstheme="minorHAnsi"/>
        </w:rPr>
        <w:t xml:space="preserve"> the major</w:t>
      </w:r>
      <w:r w:rsidR="008E35FC" w:rsidRPr="001A61C6">
        <w:rPr>
          <w:rFonts w:cstheme="minorHAnsi"/>
        </w:rPr>
        <w:t xml:space="preserve"> </w:t>
      </w:r>
      <w:r w:rsidR="00535A8C" w:rsidRPr="001A61C6">
        <w:rPr>
          <w:rFonts w:cstheme="minorHAnsi"/>
        </w:rPr>
        <w:t xml:space="preserve">adult </w:t>
      </w:r>
      <w:r w:rsidR="008E35FC" w:rsidRPr="001A61C6">
        <w:rPr>
          <w:rFonts w:cstheme="minorHAnsi"/>
        </w:rPr>
        <w:t xml:space="preserve">CYP3A </w:t>
      </w:r>
      <w:r w:rsidR="00B130CB" w:rsidRPr="001A61C6">
        <w:rPr>
          <w:rFonts w:cstheme="minorHAnsi"/>
        </w:rPr>
        <w:t>isoform</w:t>
      </w:r>
      <w:r w:rsidR="00535A8C" w:rsidRPr="001A61C6">
        <w:rPr>
          <w:rFonts w:cstheme="minorHAnsi"/>
        </w:rPr>
        <w:t xml:space="preserve">, </w:t>
      </w:r>
      <w:r w:rsidR="00922164" w:rsidRPr="001A61C6">
        <w:rPr>
          <w:rFonts w:cstheme="minorHAnsi"/>
        </w:rPr>
        <w:t>with adult</w:t>
      </w:r>
      <w:r w:rsidR="00535A8C" w:rsidRPr="001A61C6">
        <w:rPr>
          <w:rFonts w:cstheme="minorHAnsi"/>
        </w:rPr>
        <w:t xml:space="preserve"> levels reached around one year of age </w:t>
      </w:r>
      <w:r w:rsidR="00535A8C" w:rsidRPr="001A61C6">
        <w:rPr>
          <w:rFonts w:cstheme="minorHAnsi"/>
        </w:rPr>
        <w:fldChar w:fldCharType="begin"/>
      </w:r>
      <w:r w:rsidR="004F5706" w:rsidRPr="001A61C6">
        <w:rPr>
          <w:rFonts w:cstheme="minorHAnsi"/>
        </w:rPr>
        <w:instrText xml:space="preserve"> ADDIN EN.CITE &lt;EndNote&gt;&lt;Cite&gt;&lt;Author&gt;Zane&lt;/Author&gt;&lt;Year&gt;2018&lt;/Year&gt;&lt;RecNum&gt;99&lt;/RecNum&gt;&lt;DisplayText&gt;[85]&lt;/DisplayText&gt;&lt;record&gt;&lt;rec-number&gt;99&lt;/rec-number&gt;&lt;foreign-keys&gt;&lt;key app="EN" db-id="wd5spvawe2zdeme9t0npd2aewtwzsxzxa5xe" timestamp="1579281715"&gt;99&lt;/key&gt;&lt;/foreign-keys&gt;&lt;ref-type name="Journal Article"&gt;17&lt;/ref-type&gt;&lt;contributors&gt;&lt;authors&gt;&lt;author&gt;Zane, Nicole R.&lt;/author&gt;&lt;author&gt;Chen, Yao&lt;/author&gt;&lt;author&gt;Wang, Michael Zhuo&lt;/author&gt;&lt;author&gt;Thakker, Dhiren R.&lt;/author&gt;&lt;/authors&gt;&lt;/contributors&gt;&lt;titles&gt;&lt;title&gt;Cytochrome P450 and flavin-containing monooxygenase families: age-dependent differences in expression and functional activity&lt;/title&gt;&lt;secondary-title&gt;Pediatric Research&lt;/secondary-title&gt;&lt;/titles&gt;&lt;periodical&gt;&lt;full-title&gt;Pediatric Research&lt;/full-title&gt;&lt;/periodical&gt;&lt;pages&gt;527-535&lt;/pages&gt;&lt;volume&gt;83&lt;/volume&gt;&lt;number&gt;2&lt;/number&gt;&lt;dates&gt;&lt;year&gt;2018&lt;/year&gt;&lt;pub-dates&gt;&lt;date&gt;2018/02/01&lt;/date&gt;&lt;/pub-dates&gt;&lt;/dates&gt;&lt;isbn&gt;1530-0447&lt;/isbn&gt;&lt;urls&gt;&lt;related-urls&gt;&lt;url&gt;https://doi.org/10.1038/pr.2017.226&lt;/url&gt;&lt;/related-urls&gt;&lt;/urls&gt;&lt;electronic-resource-num&gt;10.1038/pr.2017.226&lt;/electronic-resource-num&gt;&lt;/record&gt;&lt;/Cite&gt;&lt;/EndNote&gt;</w:instrText>
      </w:r>
      <w:r w:rsidR="00535A8C" w:rsidRPr="001A61C6">
        <w:rPr>
          <w:rFonts w:cstheme="minorHAnsi"/>
        </w:rPr>
        <w:fldChar w:fldCharType="separate"/>
      </w:r>
      <w:r w:rsidR="004F5706" w:rsidRPr="001A61C6">
        <w:rPr>
          <w:rFonts w:cstheme="minorHAnsi"/>
          <w:noProof/>
        </w:rPr>
        <w:t>[85]</w:t>
      </w:r>
      <w:r w:rsidR="00535A8C" w:rsidRPr="001A61C6">
        <w:rPr>
          <w:rFonts w:cstheme="minorHAnsi"/>
        </w:rPr>
        <w:fldChar w:fldCharType="end"/>
      </w:r>
      <w:r w:rsidR="008E35FC" w:rsidRPr="001A61C6">
        <w:rPr>
          <w:rFonts w:cstheme="minorHAnsi"/>
        </w:rPr>
        <w:t>.  Nevertheless,</w:t>
      </w:r>
      <w:r w:rsidR="00B130CB" w:rsidRPr="001A61C6">
        <w:rPr>
          <w:rFonts w:cstheme="minorHAnsi"/>
        </w:rPr>
        <w:t xml:space="preserve"> </w:t>
      </w:r>
      <w:r w:rsidR="00B130CB" w:rsidRPr="001A61C6">
        <w:rPr>
          <w:rFonts w:cstheme="minorHAnsi"/>
          <w:i/>
        </w:rPr>
        <w:t xml:space="preserve">CYP3A7 </w:t>
      </w:r>
      <w:r w:rsidR="00B130CB" w:rsidRPr="001A61C6">
        <w:rPr>
          <w:rFonts w:cstheme="minorHAnsi"/>
        </w:rPr>
        <w:t>mRNA expression</w:t>
      </w:r>
      <w:r w:rsidR="008E35FC" w:rsidRPr="001A61C6">
        <w:rPr>
          <w:rFonts w:cstheme="minorHAnsi"/>
        </w:rPr>
        <w:t xml:space="preserve"> </w:t>
      </w:r>
      <w:r w:rsidR="00B130CB" w:rsidRPr="001A61C6">
        <w:rPr>
          <w:rFonts w:cstheme="minorHAnsi"/>
        </w:rPr>
        <w:t>varies extensively</w:t>
      </w:r>
      <w:r w:rsidR="008E35FC" w:rsidRPr="001A61C6">
        <w:rPr>
          <w:rFonts w:cstheme="minorHAnsi"/>
        </w:rPr>
        <w:t xml:space="preserve"> and in ~10% of adult livers, CYP3A7 is </w:t>
      </w:r>
      <w:r w:rsidR="00B130CB" w:rsidRPr="001A61C6">
        <w:rPr>
          <w:rFonts w:cstheme="minorHAnsi"/>
        </w:rPr>
        <w:t>detectable</w:t>
      </w:r>
      <w:r w:rsidR="008E35FC" w:rsidRPr="001A61C6">
        <w:rPr>
          <w:rFonts w:cstheme="minorHAnsi"/>
        </w:rPr>
        <w:t xml:space="preserve"> and contributes 9-36% of total CYP3A protein</w:t>
      </w:r>
      <w:r w:rsidR="00F84573" w:rsidRPr="001A61C6">
        <w:rPr>
          <w:rFonts w:cstheme="minorHAnsi"/>
        </w:rPr>
        <w:t xml:space="preserve"> </w:t>
      </w:r>
      <w:r w:rsidR="00F84573" w:rsidRPr="001A61C6">
        <w:rPr>
          <w:rFonts w:cstheme="minorHAnsi"/>
        </w:rPr>
        <w:fldChar w:fldCharType="begin">
          <w:fldData xml:space="preserve">PEVuZE5vdGU+PENpdGU+PEF1dGhvcj5TaW08L0F1dGhvcj48WWVhcj4yMDA1PC9ZZWFyPjxSZWNO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TaW08L0F1dGhvcj48WWVhcj4yMDA1PC9ZZWFyPjxSZWNO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F84573" w:rsidRPr="001A61C6">
        <w:rPr>
          <w:rFonts w:cstheme="minorHAnsi"/>
        </w:rPr>
      </w:r>
      <w:r w:rsidR="00F84573" w:rsidRPr="001A61C6">
        <w:rPr>
          <w:rFonts w:cstheme="minorHAnsi"/>
        </w:rPr>
        <w:fldChar w:fldCharType="separate"/>
      </w:r>
      <w:r w:rsidR="004F5706" w:rsidRPr="001A61C6">
        <w:rPr>
          <w:rFonts w:cstheme="minorHAnsi"/>
          <w:noProof/>
        </w:rPr>
        <w:t>[86]</w:t>
      </w:r>
      <w:r w:rsidR="00F84573" w:rsidRPr="001A61C6">
        <w:rPr>
          <w:rFonts w:cstheme="minorHAnsi"/>
        </w:rPr>
        <w:fldChar w:fldCharType="end"/>
      </w:r>
      <w:r w:rsidR="00B130CB" w:rsidRPr="001A61C6">
        <w:rPr>
          <w:rFonts w:cstheme="minorHAnsi"/>
        </w:rPr>
        <w:t xml:space="preserve">.  The allele, </w:t>
      </w:r>
      <w:r w:rsidR="00B130CB" w:rsidRPr="001A61C6">
        <w:rPr>
          <w:rFonts w:cstheme="minorHAnsi"/>
          <w:i/>
        </w:rPr>
        <w:t>CYP3A7*1C</w:t>
      </w:r>
      <w:r w:rsidR="00B130CB" w:rsidRPr="001A61C6">
        <w:rPr>
          <w:rFonts w:cstheme="minorHAnsi"/>
        </w:rPr>
        <w:t xml:space="preserve">, results from </w:t>
      </w:r>
      <w:r w:rsidR="00FA4A1E" w:rsidRPr="001A61C6">
        <w:rPr>
          <w:rFonts w:cstheme="minorHAnsi"/>
        </w:rPr>
        <w:t>~</w:t>
      </w:r>
      <w:r w:rsidR="00B130CB" w:rsidRPr="001A61C6">
        <w:rPr>
          <w:rFonts w:cstheme="minorHAnsi"/>
        </w:rPr>
        <w:t xml:space="preserve">60bp of its promoter region being replaced by the corresponding region of the </w:t>
      </w:r>
      <w:r w:rsidR="00B130CB" w:rsidRPr="001A61C6">
        <w:rPr>
          <w:rFonts w:cstheme="minorHAnsi"/>
          <w:i/>
        </w:rPr>
        <w:t>CYP3A</w:t>
      </w:r>
      <w:r w:rsidR="00FA4A1E" w:rsidRPr="001A61C6">
        <w:rPr>
          <w:rFonts w:cstheme="minorHAnsi"/>
          <w:i/>
        </w:rPr>
        <w:t>4</w:t>
      </w:r>
      <w:r w:rsidR="00B130CB" w:rsidRPr="001A61C6">
        <w:rPr>
          <w:rFonts w:cstheme="minorHAnsi"/>
        </w:rPr>
        <w:t xml:space="preserve"> adult promoter</w:t>
      </w:r>
      <w:r w:rsidR="00922164" w:rsidRPr="001A61C6">
        <w:rPr>
          <w:rFonts w:cstheme="minorHAnsi"/>
        </w:rPr>
        <w:t>,</w:t>
      </w:r>
      <w:r w:rsidR="00F84573" w:rsidRPr="001A61C6">
        <w:rPr>
          <w:rFonts w:cstheme="minorHAnsi"/>
        </w:rPr>
        <w:t xml:space="preserve"> and is </w:t>
      </w:r>
      <w:r w:rsidR="00922164" w:rsidRPr="001A61C6">
        <w:rPr>
          <w:rFonts w:cstheme="minorHAnsi"/>
        </w:rPr>
        <w:t xml:space="preserve">thus </w:t>
      </w:r>
      <w:r w:rsidR="00F84573" w:rsidRPr="001A61C6">
        <w:rPr>
          <w:rFonts w:cstheme="minorHAnsi"/>
        </w:rPr>
        <w:t xml:space="preserve">associated with increased hepatic and intestinal CYP3A7 expression </w:t>
      </w:r>
      <w:r w:rsidR="00F84573" w:rsidRPr="001A61C6">
        <w:rPr>
          <w:rFonts w:cstheme="minorHAnsi"/>
        </w:rPr>
        <w:fldChar w:fldCharType="begin">
          <w:fldData xml:space="preserve">PEVuZE5vdGU+PENpdGU+PEF1dGhvcj5Hb256YWxlejwvQXV0aG9yPjxZZWFyPjE5ODg8L1llYXI+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MjQzLTg4PC9wYWdl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QyODAtODwvcGFn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Hb256YWxlejwvQXV0aG9yPjxZZWFyPjE5ODg8L1llYXI+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MjQzLTg4PC9wYWdl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QyODAtODwvcGFn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F84573" w:rsidRPr="001A61C6">
        <w:rPr>
          <w:rFonts w:cstheme="minorHAnsi"/>
        </w:rPr>
      </w:r>
      <w:r w:rsidR="00F84573" w:rsidRPr="001A61C6">
        <w:rPr>
          <w:rFonts w:cstheme="minorHAnsi"/>
        </w:rPr>
        <w:fldChar w:fldCharType="separate"/>
      </w:r>
      <w:r w:rsidR="004F5706" w:rsidRPr="001A61C6">
        <w:rPr>
          <w:rFonts w:cstheme="minorHAnsi"/>
          <w:noProof/>
        </w:rPr>
        <w:t>[87, 88]</w:t>
      </w:r>
      <w:r w:rsidR="00F84573" w:rsidRPr="001A61C6">
        <w:rPr>
          <w:rFonts w:cstheme="minorHAnsi"/>
        </w:rPr>
        <w:fldChar w:fldCharType="end"/>
      </w:r>
      <w:r w:rsidR="00B130CB" w:rsidRPr="001A61C6">
        <w:rPr>
          <w:rFonts w:cstheme="minorHAnsi"/>
        </w:rPr>
        <w:t xml:space="preserve">.  Interestingly, a putative interaction of </w:t>
      </w:r>
      <w:r w:rsidR="00FA4A1E" w:rsidRPr="001A61C6">
        <w:rPr>
          <w:rFonts w:cstheme="minorHAnsi"/>
        </w:rPr>
        <w:t>borderline significance (</w:t>
      </w:r>
      <w:proofErr w:type="spellStart"/>
      <w:r w:rsidR="00FA4A1E" w:rsidRPr="001A61C6">
        <w:rPr>
          <w:rFonts w:cstheme="minorHAnsi"/>
        </w:rPr>
        <w:t>Pinteraction</w:t>
      </w:r>
      <w:proofErr w:type="spellEnd"/>
      <w:r w:rsidR="00FA4A1E" w:rsidRPr="001A61C6">
        <w:rPr>
          <w:rFonts w:cstheme="minorHAnsi"/>
        </w:rPr>
        <w:t xml:space="preserve"> = 0.06) has been found between </w:t>
      </w:r>
      <w:r w:rsidR="00BA5720" w:rsidRPr="001A61C6">
        <w:rPr>
          <w:rFonts w:cstheme="minorHAnsi"/>
        </w:rPr>
        <w:t xml:space="preserve">carrying </w:t>
      </w:r>
      <w:r w:rsidR="00FA4A1E" w:rsidRPr="001A61C6">
        <w:rPr>
          <w:rFonts w:cstheme="minorHAnsi"/>
          <w:i/>
        </w:rPr>
        <w:t xml:space="preserve">CYP3A7*1C, </w:t>
      </w:r>
      <w:r w:rsidR="00FA4A1E" w:rsidRPr="001A61C6">
        <w:rPr>
          <w:rFonts w:cstheme="minorHAnsi"/>
        </w:rPr>
        <w:t>treatment with a CYP3A-substrate chemotherapeutic</w:t>
      </w:r>
      <w:r w:rsidR="00BA5720" w:rsidRPr="001A61C6">
        <w:rPr>
          <w:rFonts w:cstheme="minorHAnsi"/>
        </w:rPr>
        <w:t xml:space="preserve">, and increased mortality in breast or lung cancer and disease progression in CLL </w:t>
      </w:r>
      <w:r w:rsidR="00BA5720" w:rsidRPr="001A61C6">
        <w:rPr>
          <w:rFonts w:cstheme="minorHAnsi"/>
        </w:rPr>
        <w:fldChar w:fldCharType="begin">
          <w:fldData xml:space="preserve">PEVuZE5vdGU+PENpdGU+PEF1dGhvcj5Kb2huc29uPC9BdXRob3I+PFllYXI+MjAxNjwvWWVhcj48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E0ODUtMTQ5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Kb2huc29uPC9BdXRob3I+PFllYXI+MjAxNjwvWWVhcj48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E0ODUtMTQ5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BA5720" w:rsidRPr="001A61C6">
        <w:rPr>
          <w:rFonts w:cstheme="minorHAnsi"/>
        </w:rPr>
      </w:r>
      <w:r w:rsidR="00BA5720" w:rsidRPr="001A61C6">
        <w:rPr>
          <w:rFonts w:cstheme="minorHAnsi"/>
        </w:rPr>
        <w:fldChar w:fldCharType="separate"/>
      </w:r>
      <w:r w:rsidR="004F5706" w:rsidRPr="001A61C6">
        <w:rPr>
          <w:rFonts w:cstheme="minorHAnsi"/>
          <w:noProof/>
        </w:rPr>
        <w:t>[89]</w:t>
      </w:r>
      <w:r w:rsidR="00BA5720" w:rsidRPr="001A61C6">
        <w:rPr>
          <w:rFonts w:cstheme="minorHAnsi"/>
        </w:rPr>
        <w:fldChar w:fldCharType="end"/>
      </w:r>
      <w:r w:rsidR="00BA5720" w:rsidRPr="001A61C6">
        <w:rPr>
          <w:rFonts w:cstheme="minorHAnsi"/>
        </w:rPr>
        <w:t xml:space="preserve">. </w:t>
      </w:r>
      <w:r w:rsidR="00922164" w:rsidRPr="001A61C6">
        <w:rPr>
          <w:rFonts w:cstheme="minorHAnsi"/>
        </w:rPr>
        <w:t xml:space="preserve"> These findings are </w:t>
      </w:r>
      <w:r w:rsidR="00BA5720" w:rsidRPr="001A61C6">
        <w:rPr>
          <w:rFonts w:cstheme="minorHAnsi"/>
        </w:rPr>
        <w:t>of particular interest because C</w:t>
      </w:r>
      <w:r w:rsidR="00F84573" w:rsidRPr="001A61C6">
        <w:rPr>
          <w:rFonts w:cstheme="minorHAnsi"/>
        </w:rPr>
        <w:t>YP3A metabolises approximately ~30</w:t>
      </w:r>
      <w:r w:rsidR="00BA5720" w:rsidRPr="001A61C6">
        <w:rPr>
          <w:rFonts w:cstheme="minorHAnsi"/>
        </w:rPr>
        <w:t>% of clinically used drugs</w:t>
      </w:r>
      <w:r w:rsidR="00F84573" w:rsidRPr="001A61C6">
        <w:rPr>
          <w:rFonts w:cstheme="minorHAnsi"/>
        </w:rPr>
        <w:t xml:space="preserve"> </w:t>
      </w:r>
      <w:r w:rsidR="00F84573" w:rsidRPr="001A61C6">
        <w:rPr>
          <w:rFonts w:cstheme="minorHAnsi"/>
        </w:rPr>
        <w:fldChar w:fldCharType="begin"/>
      </w:r>
      <w:r w:rsidR="004F5706" w:rsidRPr="001A61C6">
        <w:rPr>
          <w:rFonts w:cstheme="minorHAnsi"/>
        </w:rPr>
        <w:instrText xml:space="preserve"> ADDIN EN.CITE &lt;EndNote&gt;&lt;Cite&gt;&lt;Author&gt;Zanger&lt;/Author&gt;&lt;Year&gt;2013&lt;/Year&gt;&lt;RecNum&gt;94&lt;/RecNum&gt;&lt;DisplayText&gt;[90]&lt;/DisplayText&gt;&lt;record&gt;&lt;rec-number&gt;94&lt;/rec-number&gt;&lt;foreign-keys&gt;&lt;key app="EN" db-id="wd5spvawe2zdeme9t0npd2aewtwzsxzxa5xe" timestamp="1579281060"&gt;94&lt;/key&gt;&lt;/foreign-keys&gt;&lt;ref-type name="Journal Article"&gt;17&lt;/ref-type&gt;&lt;contributors&gt;&lt;authors&gt;&lt;author&gt;Zanger, U. M.&lt;/author&gt;&lt;author&gt;Schwab, M.&lt;/author&gt;&lt;/authors&gt;&lt;/contributors&gt;&lt;auth-address&gt;Dr. Margarete Fischer-Bosch Institute of Clinical Pharmacology, Auerbachstr. 112 D, 70376 Stuttgart, Germany. uli.zanger@ikp-stuttgart.de&lt;/auth-address&gt;&lt;titles&gt;&lt;title&gt;Cytochrome P450 enzymes in drug metabolism: regulation of gene expression, enzyme activities, and impact of genetic variation&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103-41&lt;/pages&gt;&lt;volume&gt;138&lt;/volume&gt;&lt;number&gt;1&lt;/number&gt;&lt;edition&gt;2013/01/22&lt;/edition&gt;&lt;keywords&gt;&lt;keyword&gt;Animals&lt;/keyword&gt;&lt;keyword&gt;Cytochrome P-450 Enzyme System/*genetics/*metabolism&lt;/keyword&gt;&lt;keyword&gt;*Gene Expression Regulation, Enzymologic&lt;/keyword&gt;&lt;keyword&gt;Genetic Variation&lt;/keyword&gt;&lt;keyword&gt;Humans&lt;/keyword&gt;&lt;keyword&gt;NADPH-Ferrihemoprotein Reductase/genetics/metabolism&lt;/keyword&gt;&lt;/keywords&gt;&lt;dates&gt;&lt;year&gt;2013&lt;/year&gt;&lt;pub-dates&gt;&lt;date&gt;Apr&lt;/date&gt;&lt;/pub-dates&gt;&lt;/dates&gt;&lt;isbn&gt;0163-7258&lt;/isbn&gt;&lt;accession-num&gt;23333322&lt;/accession-num&gt;&lt;urls&gt;&lt;/urls&gt;&lt;electronic-resource-num&gt;10.1016/j.pharmthera.2012.12.007&lt;/electronic-resource-num&gt;&lt;remote-database-provider&gt;NLM&lt;/remote-database-provider&gt;&lt;language&gt;eng&lt;/language&gt;&lt;/record&gt;&lt;/Cite&gt;&lt;/EndNote&gt;</w:instrText>
      </w:r>
      <w:r w:rsidR="00F84573" w:rsidRPr="001A61C6">
        <w:rPr>
          <w:rFonts w:cstheme="minorHAnsi"/>
        </w:rPr>
        <w:fldChar w:fldCharType="separate"/>
      </w:r>
      <w:r w:rsidR="004F5706" w:rsidRPr="001A61C6">
        <w:rPr>
          <w:rFonts w:cstheme="minorHAnsi"/>
          <w:noProof/>
        </w:rPr>
        <w:t>[90]</w:t>
      </w:r>
      <w:r w:rsidR="00F84573" w:rsidRPr="001A61C6">
        <w:rPr>
          <w:rFonts w:cstheme="minorHAnsi"/>
        </w:rPr>
        <w:fldChar w:fldCharType="end"/>
      </w:r>
      <w:r w:rsidR="0029194B" w:rsidRPr="001A61C6">
        <w:rPr>
          <w:rFonts w:cstheme="minorHAnsi"/>
        </w:rPr>
        <w:t xml:space="preserve"> yet</w:t>
      </w:r>
      <w:r w:rsidR="00922164" w:rsidRPr="001A61C6">
        <w:rPr>
          <w:rFonts w:cstheme="minorHAnsi"/>
        </w:rPr>
        <w:t>,</w:t>
      </w:r>
      <w:r w:rsidR="00BA5720" w:rsidRPr="001A61C6">
        <w:rPr>
          <w:rFonts w:cstheme="minorHAnsi"/>
        </w:rPr>
        <w:t xml:space="preserve"> </w:t>
      </w:r>
      <w:r w:rsidR="0029194B" w:rsidRPr="001A61C6">
        <w:rPr>
          <w:rFonts w:cstheme="minorHAnsi"/>
        </w:rPr>
        <w:t>except for</w:t>
      </w:r>
      <w:r w:rsidR="00BA5720" w:rsidRPr="001A61C6">
        <w:rPr>
          <w:rFonts w:cstheme="minorHAnsi"/>
        </w:rPr>
        <w:t xml:space="preserve"> </w:t>
      </w:r>
      <w:r w:rsidR="00BA5720" w:rsidRPr="001A61C6">
        <w:rPr>
          <w:rFonts w:cstheme="minorHAnsi"/>
          <w:i/>
        </w:rPr>
        <w:t xml:space="preserve">CYP3A5*3 </w:t>
      </w:r>
      <w:r w:rsidR="00BA5720" w:rsidRPr="001A61C6">
        <w:rPr>
          <w:rFonts w:cstheme="minorHAnsi"/>
        </w:rPr>
        <w:t xml:space="preserve">and potentially </w:t>
      </w:r>
      <w:r w:rsidR="00BA5720" w:rsidRPr="001A61C6">
        <w:rPr>
          <w:rFonts w:cstheme="minorHAnsi"/>
          <w:i/>
        </w:rPr>
        <w:t>CYP3A4*22</w:t>
      </w:r>
      <w:r w:rsidR="00BA5720" w:rsidRPr="001A61C6">
        <w:rPr>
          <w:rFonts w:cstheme="minorHAnsi"/>
        </w:rPr>
        <w:t xml:space="preserve"> with</w:t>
      </w:r>
      <w:hyperlink r:id="rId31" w:history="1">
        <w:r w:rsidR="00BA5720" w:rsidRPr="001A61C6">
          <w:rPr>
            <w:rStyle w:val="Hyperlink"/>
            <w:rFonts w:cstheme="minorHAnsi"/>
          </w:rPr>
          <w:t xml:space="preserve"> tacrolimus</w:t>
        </w:r>
      </w:hyperlink>
      <w:r w:rsidR="00F84573" w:rsidRPr="001A61C6">
        <w:rPr>
          <w:rFonts w:cstheme="minorHAnsi"/>
        </w:rPr>
        <w:t xml:space="preserve"> </w:t>
      </w:r>
      <w:r w:rsidR="00F84573" w:rsidRPr="001A61C6">
        <w:rPr>
          <w:rFonts w:cstheme="minorHAnsi"/>
        </w:rPr>
        <w:fldChar w:fldCharType="begin">
          <w:fldData xml:space="preserve">PEVuZE5vdGU+PENpdGU+PEF1dGhvcj5CaXJkd2VsbDwvQXV0aG9yPjxZZWFyPjIwMTU8L1llYXI+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CaXJkd2VsbDwvQXV0aG9yPjxZZWFyPjIwMTU8L1llYXI+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F84573" w:rsidRPr="001A61C6">
        <w:rPr>
          <w:rFonts w:cstheme="minorHAnsi"/>
        </w:rPr>
      </w:r>
      <w:r w:rsidR="00F84573" w:rsidRPr="001A61C6">
        <w:rPr>
          <w:rFonts w:cstheme="minorHAnsi"/>
        </w:rPr>
        <w:fldChar w:fldCharType="separate"/>
      </w:r>
      <w:r w:rsidR="004F5706" w:rsidRPr="001A61C6">
        <w:rPr>
          <w:rFonts w:cstheme="minorHAnsi"/>
          <w:noProof/>
        </w:rPr>
        <w:t>[91]</w:t>
      </w:r>
      <w:r w:rsidR="00F84573" w:rsidRPr="001A61C6">
        <w:rPr>
          <w:rFonts w:cstheme="minorHAnsi"/>
        </w:rPr>
        <w:fldChar w:fldCharType="end"/>
      </w:r>
      <w:r w:rsidR="00BA5720" w:rsidRPr="001A61C6">
        <w:rPr>
          <w:rFonts w:cstheme="minorHAnsi"/>
        </w:rPr>
        <w:t xml:space="preserve">, pharmacogenomic associations </w:t>
      </w:r>
      <w:r w:rsidR="0061191F" w:rsidRPr="001A61C6">
        <w:rPr>
          <w:rFonts w:cstheme="minorHAnsi"/>
        </w:rPr>
        <w:t xml:space="preserve">within the </w:t>
      </w:r>
      <w:r w:rsidR="0061191F" w:rsidRPr="001A61C6">
        <w:rPr>
          <w:rFonts w:cstheme="minorHAnsi"/>
          <w:i/>
        </w:rPr>
        <w:t xml:space="preserve">CYP3A </w:t>
      </w:r>
      <w:r w:rsidR="0061191F" w:rsidRPr="001A61C6">
        <w:rPr>
          <w:rFonts w:cstheme="minorHAnsi"/>
        </w:rPr>
        <w:t xml:space="preserve">locus </w:t>
      </w:r>
      <w:r w:rsidR="00535A8C" w:rsidRPr="001A61C6">
        <w:rPr>
          <w:rFonts w:cstheme="minorHAnsi"/>
        </w:rPr>
        <w:t>have proved elusive</w:t>
      </w:r>
      <w:r w:rsidR="0029194B" w:rsidRPr="001A61C6">
        <w:rPr>
          <w:rFonts w:cstheme="minorHAnsi"/>
        </w:rPr>
        <w:t xml:space="preserve">.  </w:t>
      </w:r>
      <w:r w:rsidR="00D91560" w:rsidRPr="001A61C6">
        <w:rPr>
          <w:rFonts w:cstheme="minorHAnsi"/>
        </w:rPr>
        <w:t xml:space="preserve">This may be because CYP3A4 activity is modulated by multiple interacting genes and </w:t>
      </w:r>
      <w:r w:rsidR="0029194B" w:rsidRPr="001A61C6">
        <w:rPr>
          <w:rFonts w:cstheme="minorHAnsi"/>
        </w:rPr>
        <w:t>inhibition/induction</w:t>
      </w:r>
      <w:r w:rsidR="0061191F" w:rsidRPr="001A61C6">
        <w:rPr>
          <w:rFonts w:cstheme="minorHAnsi"/>
        </w:rPr>
        <w:t xml:space="preserve"> </w:t>
      </w:r>
      <w:r w:rsidR="0029194B" w:rsidRPr="001A61C6">
        <w:rPr>
          <w:rFonts w:cstheme="minorHAnsi"/>
        </w:rPr>
        <w:t xml:space="preserve">via </w:t>
      </w:r>
      <w:r w:rsidR="00EB4341" w:rsidRPr="001A61C6">
        <w:rPr>
          <w:rFonts w:cstheme="minorHAnsi"/>
        </w:rPr>
        <w:t>myriad</w:t>
      </w:r>
      <w:r w:rsidR="0061191F" w:rsidRPr="001A61C6">
        <w:rPr>
          <w:rFonts w:cstheme="minorHAnsi"/>
        </w:rPr>
        <w:t xml:space="preserve"> </w:t>
      </w:r>
      <w:r w:rsidR="00DE7402" w:rsidRPr="001A61C6">
        <w:rPr>
          <w:rFonts w:cstheme="minorHAnsi"/>
        </w:rPr>
        <w:t xml:space="preserve">of </w:t>
      </w:r>
      <w:r w:rsidR="0029194B" w:rsidRPr="001A61C6">
        <w:rPr>
          <w:rFonts w:cstheme="minorHAnsi"/>
        </w:rPr>
        <w:t>environmental factors</w:t>
      </w:r>
      <w:r w:rsidR="00FC4BC9" w:rsidRPr="001A61C6">
        <w:rPr>
          <w:rFonts w:cstheme="minorHAnsi"/>
        </w:rPr>
        <w:t xml:space="preserve"> </w:t>
      </w:r>
      <w:r w:rsidR="00FC4BC9" w:rsidRPr="001A61C6">
        <w:rPr>
          <w:rFonts w:cstheme="minorHAnsi"/>
        </w:rPr>
        <w:fldChar w:fldCharType="begin"/>
      </w:r>
      <w:r w:rsidR="004F5706" w:rsidRPr="001A61C6">
        <w:rPr>
          <w:rFonts w:cstheme="minorHAnsi"/>
        </w:rPr>
        <w:instrText xml:space="preserve"> ADDIN EN.CITE &lt;EndNote&gt;&lt;Cite&gt;&lt;Author&gt;Klein&lt;/Author&gt;&lt;Year&gt;2013&lt;/Year&gt;&lt;RecNum&gt;501&lt;/RecNum&gt;&lt;DisplayText&gt;[92]&lt;/DisplayText&gt;&lt;record&gt;&lt;rec-number&gt;501&lt;/rec-number&gt;&lt;foreign-keys&gt;&lt;key app="EN" db-id="estrw05vtwaprzeeftl5fdfqztfzftsxftvw" timestamp="1581326199"&gt;501&lt;/key&gt;&lt;/foreign-keys&gt;&lt;ref-type name="Journal Article"&gt;17&lt;/ref-type&gt;&lt;contributors&gt;&lt;authors&gt;&lt;author&gt;Klein, K.&lt;/author&gt;&lt;author&gt;Zanger, U. M.&lt;/author&gt;&lt;/authors&gt;&lt;/contributors&gt;&lt;auth-address&gt;Dr. Margarete Fischer Bosch Institute of Clinical Pharmacology, Stuttgart Stuttgart, Germany ; University of Tubingen Tubingen, Germany.&lt;/auth-address&gt;&lt;titles&gt;&lt;title&gt;Pharmacogenomics of Cytochrome P450 3A4: Recent Progress Toward the &amp;quot;Missing Heritability&amp;quot; Problem&lt;/title&gt;&lt;secondary-title&gt;Front Genet&lt;/secondary-title&gt;&lt;/titles&gt;&lt;periodical&gt;&lt;full-title&gt;Front Genet&lt;/full-title&gt;&lt;/periodical&gt;&lt;pages&gt;12&lt;/pages&gt;&lt;volume&gt;4&lt;/volume&gt;&lt;edition&gt;2013/02/28&lt;/edition&gt;&lt;keywords&gt;&lt;keyword&gt;Cyp3a4&lt;/keyword&gt;&lt;keyword&gt;cytochrome P450&lt;/keyword&gt;&lt;keyword&gt;drug metabolism&lt;/keyword&gt;&lt;keyword&gt;heritability&lt;/keyword&gt;&lt;keyword&gt;pharmacogenetics&lt;/keyword&gt;&lt;keyword&gt;pharmacogenomics&lt;/keyword&gt;&lt;/keywords&gt;&lt;dates&gt;&lt;year&gt;2013&lt;/year&gt;&lt;/dates&gt;&lt;isbn&gt;1664-8021 (Print)&amp;#xD;1664-8021 (Linking)&lt;/isbn&gt;&lt;accession-num&gt;23444277&lt;/accession-num&gt;&lt;urls&gt;&lt;related-urls&gt;&lt;url&gt;https://www.ncbi.nlm.nih.gov/pubmed/23444277&lt;/url&gt;&lt;/related-urls&gt;&lt;/urls&gt;&lt;custom2&gt;PMC3580761&lt;/custom2&gt;&lt;electronic-resource-num&gt;10.3389/fgene.2013.00012&lt;/electronic-resource-num&gt;&lt;/record&gt;&lt;/Cite&gt;&lt;/EndNote&gt;</w:instrText>
      </w:r>
      <w:r w:rsidR="00FC4BC9" w:rsidRPr="001A61C6">
        <w:rPr>
          <w:rFonts w:cstheme="minorHAnsi"/>
        </w:rPr>
        <w:fldChar w:fldCharType="separate"/>
      </w:r>
      <w:r w:rsidR="004F5706" w:rsidRPr="001A61C6">
        <w:rPr>
          <w:rFonts w:cstheme="minorHAnsi"/>
          <w:noProof/>
        </w:rPr>
        <w:t>[92]</w:t>
      </w:r>
      <w:r w:rsidR="00FC4BC9" w:rsidRPr="001A61C6">
        <w:rPr>
          <w:rFonts w:cstheme="minorHAnsi"/>
        </w:rPr>
        <w:fldChar w:fldCharType="end"/>
      </w:r>
      <w:r w:rsidR="00BA5720" w:rsidRPr="001A61C6">
        <w:rPr>
          <w:rFonts w:cstheme="minorHAnsi"/>
        </w:rPr>
        <w:t>.</w:t>
      </w:r>
    </w:p>
    <w:p w14:paraId="60F9D5AD" w14:textId="77777777" w:rsidR="00576E2E" w:rsidRPr="001A61C6" w:rsidRDefault="00576E2E" w:rsidP="00DA1625">
      <w:pPr>
        <w:spacing w:after="0" w:line="22" w:lineRule="atLeast"/>
        <w:jc w:val="both"/>
        <w:rPr>
          <w:rFonts w:cstheme="minorHAnsi"/>
        </w:rPr>
      </w:pPr>
    </w:p>
    <w:p w14:paraId="5B8C0988" w14:textId="6288B25E" w:rsidR="00806E12" w:rsidRPr="001A61C6" w:rsidRDefault="00A3317E" w:rsidP="00DA1625">
      <w:pPr>
        <w:spacing w:line="22" w:lineRule="atLeast"/>
        <w:jc w:val="both"/>
        <w:rPr>
          <w:b/>
          <w:u w:val="single"/>
        </w:rPr>
      </w:pPr>
      <w:r w:rsidRPr="001A61C6">
        <w:rPr>
          <w:b/>
          <w:u w:val="single"/>
        </w:rPr>
        <w:t xml:space="preserve">3.4 </w:t>
      </w:r>
      <w:r w:rsidR="00806E12" w:rsidRPr="001A61C6">
        <w:rPr>
          <w:b/>
          <w:i/>
          <w:u w:val="single"/>
        </w:rPr>
        <w:t>SLCO1B1</w:t>
      </w:r>
      <w:r w:rsidR="00806E12" w:rsidRPr="001A61C6">
        <w:rPr>
          <w:b/>
          <w:u w:val="single"/>
        </w:rPr>
        <w:t xml:space="preserve"> and </w:t>
      </w:r>
      <w:r w:rsidRPr="001A61C6">
        <w:rPr>
          <w:b/>
          <w:u w:val="single"/>
        </w:rPr>
        <w:t>M</w:t>
      </w:r>
      <w:r w:rsidR="00806E12" w:rsidRPr="001A61C6">
        <w:rPr>
          <w:b/>
          <w:u w:val="single"/>
        </w:rPr>
        <w:t>ethotrexate</w:t>
      </w:r>
    </w:p>
    <w:p w14:paraId="51ED9638" w14:textId="277928B8" w:rsidR="004D1678" w:rsidRPr="001A61C6" w:rsidRDefault="001A61C6" w:rsidP="00DA1625">
      <w:pPr>
        <w:spacing w:line="22" w:lineRule="atLeast"/>
        <w:jc w:val="both"/>
        <w:rPr>
          <w:rFonts w:cstheme="minorHAnsi"/>
        </w:rPr>
      </w:pPr>
      <w:hyperlink r:id="rId32" w:history="1">
        <w:r w:rsidR="00806E12" w:rsidRPr="001A61C6">
          <w:rPr>
            <w:rStyle w:val="Hyperlink"/>
            <w:rFonts w:cstheme="minorHAnsi"/>
          </w:rPr>
          <w:t>Methotrexate</w:t>
        </w:r>
      </w:hyperlink>
      <w:r w:rsidR="00806E12" w:rsidRPr="001A61C6">
        <w:rPr>
          <w:rFonts w:cstheme="minorHAnsi"/>
        </w:rPr>
        <w:t xml:space="preserve"> is an antimetabolite used as an anticancer drug, notably in paediatric acute lymphoblastic leukaemia (ALL), and as an immunosuppressant.  The </w:t>
      </w:r>
      <w:r w:rsidR="00806E12" w:rsidRPr="001A61C6">
        <w:rPr>
          <w:rFonts w:cstheme="minorHAnsi"/>
          <w:shd w:val="clear" w:color="auto" w:fill="FFFFFF"/>
        </w:rPr>
        <w:t xml:space="preserve">solute carrier organic anion </w:t>
      </w:r>
      <w:r w:rsidR="00806E12" w:rsidRPr="001A61C6">
        <w:rPr>
          <w:rFonts w:cstheme="minorHAnsi"/>
          <w:shd w:val="clear" w:color="auto" w:fill="FFFFFF"/>
        </w:rPr>
        <w:lastRenderedPageBreak/>
        <w:t>transporter family member 1B1</w:t>
      </w:r>
      <w:r w:rsidR="00806E12" w:rsidRPr="001A61C6">
        <w:rPr>
          <w:rFonts w:cstheme="minorHAnsi"/>
        </w:rPr>
        <w:t xml:space="preserve"> (</w:t>
      </w:r>
      <w:r w:rsidR="00806E12" w:rsidRPr="001A61C6">
        <w:rPr>
          <w:rFonts w:cstheme="minorHAnsi"/>
          <w:i/>
        </w:rPr>
        <w:t>SLCO1B1</w:t>
      </w:r>
      <w:r w:rsidR="00806E12" w:rsidRPr="001A61C6">
        <w:rPr>
          <w:rFonts w:cstheme="minorHAnsi"/>
        </w:rPr>
        <w:t>) gene encodes the hepatic xenobiotic influx transporter, organic anion transporte</w:t>
      </w:r>
      <w:r w:rsidR="00DC15BB" w:rsidRPr="001A61C6">
        <w:rPr>
          <w:rFonts w:cstheme="minorHAnsi"/>
        </w:rPr>
        <w:t>r</w:t>
      </w:r>
      <w:r w:rsidR="00806E12" w:rsidRPr="001A61C6">
        <w:rPr>
          <w:rFonts w:cstheme="minorHAnsi"/>
        </w:rPr>
        <w:t xml:space="preserve"> polypeptide 1B1 (</w:t>
      </w:r>
      <w:hyperlink r:id="rId33" w:anchor="1220" w:history="1">
        <w:r w:rsidR="00806E12" w:rsidRPr="001A61C6">
          <w:rPr>
            <w:rStyle w:val="Hyperlink"/>
            <w:rFonts w:cstheme="minorHAnsi"/>
          </w:rPr>
          <w:t>OATP1B1</w:t>
        </w:r>
      </w:hyperlink>
      <w:r w:rsidR="00806E12" w:rsidRPr="001A61C6">
        <w:rPr>
          <w:rFonts w:cstheme="minorHAnsi"/>
        </w:rPr>
        <w:t xml:space="preserve">).  Candidate gene studies </w:t>
      </w:r>
      <w:r w:rsidR="00806E12" w:rsidRPr="001A61C6">
        <w:rPr>
          <w:rFonts w:cstheme="minorHAnsi"/>
        </w:rPr>
        <w:fldChar w:fldCharType="begin">
          <w:fldData xml:space="preserve">PEVuZE5vdGU+PENpdGU+PEF1dGhvcj5MaTwvQXV0aG9yPjxZZWFyPjIwMTU8L1llYXI+PFJlY051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xLTg8L3BhZ2VzPjx2b2x1bWU+MjI8L3Zv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MaTwvQXV0aG9yPjxZZWFyPjIwMTU8L1llYXI+PFJlY051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xLTg8L3BhZ2VzPjx2b2x1bWU+MjI8L3Zv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806E12" w:rsidRPr="001A61C6">
        <w:rPr>
          <w:rFonts w:cstheme="minorHAnsi"/>
        </w:rPr>
      </w:r>
      <w:r w:rsidR="00806E12" w:rsidRPr="001A61C6">
        <w:rPr>
          <w:rFonts w:cstheme="minorHAnsi"/>
        </w:rPr>
        <w:fldChar w:fldCharType="separate"/>
      </w:r>
      <w:r w:rsidR="004F5706" w:rsidRPr="001A61C6">
        <w:rPr>
          <w:rFonts w:cstheme="minorHAnsi"/>
          <w:noProof/>
        </w:rPr>
        <w:t>[93-95]</w:t>
      </w:r>
      <w:r w:rsidR="00806E12" w:rsidRPr="001A61C6">
        <w:rPr>
          <w:rFonts w:cstheme="minorHAnsi"/>
        </w:rPr>
        <w:fldChar w:fldCharType="end"/>
      </w:r>
      <w:r w:rsidR="00806E12" w:rsidRPr="001A61C6">
        <w:rPr>
          <w:rFonts w:cstheme="minorHAnsi"/>
        </w:rPr>
        <w:t xml:space="preserve"> and a GWAS </w:t>
      </w:r>
      <w:r w:rsidR="00806E12" w:rsidRPr="001A61C6">
        <w:rPr>
          <w:rFonts w:cstheme="minorHAnsi"/>
        </w:rPr>
        <w:fldChar w:fldCharType="begin">
          <w:fldData xml:space="preserve">PEVuZE5vdGU+PENpdGU+PEF1dGhvcj5SYW1zZXk8L0F1dGhvcj48WWVhcj4yMDEzPC9ZZWFyPjxS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SYW1zZXk8L0F1dGhvcj48WWVhcj4yMDEzPC9ZZWFyPjxS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806E12" w:rsidRPr="001A61C6">
        <w:rPr>
          <w:rFonts w:cstheme="minorHAnsi"/>
        </w:rPr>
      </w:r>
      <w:r w:rsidR="00806E12" w:rsidRPr="001A61C6">
        <w:rPr>
          <w:rFonts w:cstheme="minorHAnsi"/>
        </w:rPr>
        <w:fldChar w:fldCharType="separate"/>
      </w:r>
      <w:r w:rsidR="004F5706" w:rsidRPr="001A61C6">
        <w:rPr>
          <w:rFonts w:cstheme="minorHAnsi"/>
          <w:noProof/>
        </w:rPr>
        <w:t>[96]</w:t>
      </w:r>
      <w:r w:rsidR="00806E12" w:rsidRPr="001A61C6">
        <w:rPr>
          <w:rFonts w:cstheme="minorHAnsi"/>
        </w:rPr>
        <w:fldChar w:fldCharType="end"/>
      </w:r>
      <w:r w:rsidR="00806E12" w:rsidRPr="001A61C6">
        <w:rPr>
          <w:rFonts w:cstheme="minorHAnsi"/>
        </w:rPr>
        <w:t xml:space="preserve"> in paediatric ALL have identified genetic variants in </w:t>
      </w:r>
      <w:r w:rsidR="00806E12" w:rsidRPr="001A61C6">
        <w:rPr>
          <w:rFonts w:cstheme="minorHAnsi"/>
          <w:i/>
        </w:rPr>
        <w:t xml:space="preserve">SLCO1B1 </w:t>
      </w:r>
      <w:r w:rsidR="00DC15BB" w:rsidRPr="001A61C6">
        <w:rPr>
          <w:rFonts w:cstheme="minorHAnsi"/>
        </w:rPr>
        <w:t>that are</w:t>
      </w:r>
      <w:r w:rsidR="00806E12" w:rsidRPr="001A61C6">
        <w:rPr>
          <w:rFonts w:cstheme="minorHAnsi"/>
        </w:rPr>
        <w:t xml:space="preserve"> associated with reduced methotrexate clearance.  The most important variant is likely the reduced function</w:t>
      </w:r>
      <w:r w:rsidR="00806E12" w:rsidRPr="001A61C6">
        <w:rPr>
          <w:rFonts w:cstheme="minorHAnsi"/>
          <w:i/>
        </w:rPr>
        <w:t xml:space="preserve"> SLCO1B1 </w:t>
      </w:r>
      <w:r w:rsidR="00806E12" w:rsidRPr="001A61C6">
        <w:rPr>
          <w:rFonts w:cstheme="minorHAnsi"/>
        </w:rPr>
        <w:t>SNP,</w:t>
      </w:r>
      <w:r w:rsidR="00806E12" w:rsidRPr="001A61C6">
        <w:rPr>
          <w:rFonts w:cstheme="minorHAnsi"/>
          <w:i/>
        </w:rPr>
        <w:t xml:space="preserve"> </w:t>
      </w:r>
      <w:r w:rsidR="00806E12" w:rsidRPr="001A61C6">
        <w:rPr>
          <w:rFonts w:cstheme="minorHAnsi"/>
        </w:rPr>
        <w:t xml:space="preserve">rs4149056 (c.521T&gt;C, p.V174A), as several of the other identified </w:t>
      </w:r>
      <w:r w:rsidR="00806E12" w:rsidRPr="001A61C6">
        <w:rPr>
          <w:rFonts w:cstheme="minorHAnsi"/>
          <w:i/>
        </w:rPr>
        <w:t xml:space="preserve">SLCO1B1 </w:t>
      </w:r>
      <w:r w:rsidR="00806E12" w:rsidRPr="001A61C6">
        <w:rPr>
          <w:rFonts w:cstheme="minorHAnsi"/>
        </w:rPr>
        <w:t xml:space="preserve">variants (e.g. rs4149081, rs11045879, rs11045821 </w:t>
      </w:r>
      <w:r w:rsidR="00806E12" w:rsidRPr="001A61C6">
        <w:rPr>
          <w:rFonts w:cstheme="minorHAnsi"/>
        </w:rPr>
        <w:fldChar w:fldCharType="begin">
          <w:fldData xml:space="preserve">PEVuZE5vdGU+PENpdGU+PEF1dGhvcj5MaTwvQXV0aG9yPjxZZWFyPjIwMTU8L1llYXI+PFJlY051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MaTwvQXV0aG9yPjxZZWFyPjIwMTU8L1llYXI+PFJlY051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806E12" w:rsidRPr="001A61C6">
        <w:rPr>
          <w:rFonts w:cstheme="minorHAnsi"/>
        </w:rPr>
      </w:r>
      <w:r w:rsidR="00806E12" w:rsidRPr="001A61C6">
        <w:rPr>
          <w:rFonts w:cstheme="minorHAnsi"/>
        </w:rPr>
        <w:fldChar w:fldCharType="separate"/>
      </w:r>
      <w:r w:rsidR="004F5706" w:rsidRPr="001A61C6">
        <w:rPr>
          <w:rFonts w:cstheme="minorHAnsi"/>
          <w:noProof/>
        </w:rPr>
        <w:t>[93, 94]</w:t>
      </w:r>
      <w:r w:rsidR="00806E12" w:rsidRPr="001A61C6">
        <w:rPr>
          <w:rFonts w:cstheme="minorHAnsi"/>
        </w:rPr>
        <w:fldChar w:fldCharType="end"/>
      </w:r>
      <w:r w:rsidR="00806E12" w:rsidRPr="001A61C6">
        <w:rPr>
          <w:rFonts w:cstheme="minorHAnsi"/>
        </w:rPr>
        <w:t xml:space="preserve">) are in linkage disequilibrium with rs4149056 </w:t>
      </w:r>
      <w:r w:rsidR="00806E12" w:rsidRPr="001A61C6">
        <w:rPr>
          <w:rFonts w:cstheme="minorHAnsi"/>
        </w:rPr>
        <w:fldChar w:fldCharType="begin">
          <w:fldData xml:space="preserve">PEVuZE5vdGU+PENpdGU+PEF1dGhvcj5SYW1zZXk8L0F1dGhvcj48WWVhcj4yMDEzPC9ZZWFyPjxS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SYW1zZXk8L0F1dGhvcj48WWVhcj4yMDEzPC9ZZWFyPjxS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806E12" w:rsidRPr="001A61C6">
        <w:rPr>
          <w:rFonts w:cstheme="minorHAnsi"/>
        </w:rPr>
      </w:r>
      <w:r w:rsidR="00806E12" w:rsidRPr="001A61C6">
        <w:rPr>
          <w:rFonts w:cstheme="minorHAnsi"/>
        </w:rPr>
        <w:fldChar w:fldCharType="separate"/>
      </w:r>
      <w:r w:rsidR="004F5706" w:rsidRPr="001A61C6">
        <w:rPr>
          <w:rFonts w:cstheme="minorHAnsi"/>
          <w:noProof/>
        </w:rPr>
        <w:t>[96]</w:t>
      </w:r>
      <w:r w:rsidR="00806E12" w:rsidRPr="001A61C6">
        <w:rPr>
          <w:rFonts w:cstheme="minorHAnsi"/>
        </w:rPr>
        <w:fldChar w:fldCharType="end"/>
      </w:r>
      <w:r w:rsidR="00806E12" w:rsidRPr="001A61C6">
        <w:rPr>
          <w:rFonts w:cstheme="minorHAnsi"/>
        </w:rPr>
        <w:t xml:space="preserve">.  </w:t>
      </w:r>
      <w:r w:rsidR="004D1678" w:rsidRPr="001A61C6">
        <w:rPr>
          <w:rFonts w:cstheme="minorHAnsi"/>
        </w:rPr>
        <w:t xml:space="preserve">It is notable that the </w:t>
      </w:r>
      <w:r w:rsidR="004D1678" w:rsidRPr="001A61C6">
        <w:rPr>
          <w:rFonts w:cstheme="minorHAnsi"/>
          <w:i/>
        </w:rPr>
        <w:t xml:space="preserve">SLCO1B1 </w:t>
      </w:r>
      <w:r w:rsidR="004D1678" w:rsidRPr="001A61C6">
        <w:rPr>
          <w:rFonts w:cstheme="minorHAnsi"/>
        </w:rPr>
        <w:t xml:space="preserve">rs4149056 minor allele is also associated with increased </w:t>
      </w:r>
      <w:r w:rsidR="00B92D1A" w:rsidRPr="001A61C6">
        <w:rPr>
          <w:rFonts w:cstheme="minorHAnsi"/>
        </w:rPr>
        <w:t xml:space="preserve">exposure to most statins, </w:t>
      </w:r>
      <w:r w:rsidR="00DC15BB" w:rsidRPr="001A61C6">
        <w:rPr>
          <w:rFonts w:cstheme="minorHAnsi"/>
        </w:rPr>
        <w:t xml:space="preserve">and </w:t>
      </w:r>
      <w:r w:rsidR="00B92D1A" w:rsidRPr="001A61C6">
        <w:rPr>
          <w:rFonts w:cstheme="minorHAnsi"/>
        </w:rPr>
        <w:t xml:space="preserve">is </w:t>
      </w:r>
      <w:r w:rsidR="004D1678" w:rsidRPr="001A61C6">
        <w:rPr>
          <w:rFonts w:cstheme="minorHAnsi"/>
        </w:rPr>
        <w:t xml:space="preserve">considered an actionable pharmacogenomic variant for </w:t>
      </w:r>
      <w:hyperlink r:id="rId34" w:history="1">
        <w:r w:rsidR="004D1678" w:rsidRPr="001A61C6">
          <w:rPr>
            <w:rStyle w:val="Hyperlink"/>
            <w:rFonts w:cstheme="minorHAnsi"/>
          </w:rPr>
          <w:t>simvastatin</w:t>
        </w:r>
      </w:hyperlink>
      <w:r w:rsidR="004D1678" w:rsidRPr="001A61C6">
        <w:rPr>
          <w:rFonts w:cstheme="minorHAnsi"/>
        </w:rPr>
        <w:t xml:space="preserve"> myotoxicity </w:t>
      </w:r>
      <w:r w:rsidR="004D1678" w:rsidRPr="001A61C6">
        <w:rPr>
          <w:rFonts w:cstheme="minorHAnsi"/>
        </w:rPr>
        <w:fldChar w:fldCharType="begin"/>
      </w:r>
      <w:r w:rsidR="004F5706" w:rsidRPr="001A61C6">
        <w:rPr>
          <w:rFonts w:cstheme="minorHAnsi"/>
        </w:rPr>
        <w:instrText xml:space="preserve"> ADDIN EN.CITE &lt;EndNote&gt;&lt;Cite&gt;&lt;Author&gt;Turner&lt;/Author&gt;&lt;Year&gt;2019&lt;/Year&gt;&lt;RecNum&gt;126&lt;/RecNum&gt;&lt;DisplayText&gt;[97]&lt;/DisplayText&gt;&lt;record&gt;&lt;rec-number&gt;126&lt;/rec-number&gt;&lt;foreign-keys&gt;&lt;key app="EN" db-id="wd5spvawe2zdeme9t0npd2aewtwzsxzxa5xe" timestamp="1579686831"&gt;126&lt;/key&gt;&lt;/foreign-keys&gt;&lt;ref-type name="Journal Article"&gt;17&lt;/ref-type&gt;&lt;contributors&gt;&lt;authors&gt;&lt;author&gt;Turner, R. M.&lt;/author&gt;&lt;author&gt;Pirmohamed, M.&lt;/author&gt;&lt;/authors&gt;&lt;/contributors&gt;&lt;auth-address&gt;Department of Molecular and Clinical Pharmacology, Institute of Translational Medicine, University of Liverpool, Liverpool L69 3GL, UK.&lt;/auth-address&gt;&lt;titles&gt;&lt;title&gt;Statin-Related Myotoxicity: A Comprehensive Review of Pharmacokinetic, Pharmacogenomic and Muscle Components&lt;/title&gt;&lt;secondary-title&gt;J Clin Med&lt;/secondary-title&gt;&lt;alt-title&gt;Journal of clinical medicine&lt;/alt-title&gt;&lt;/titles&gt;&lt;periodical&gt;&lt;full-title&gt;J Clin Med&lt;/full-title&gt;&lt;abbr-1&gt;Journal of clinical medicine&lt;/abbr-1&gt;&lt;/periodical&gt;&lt;alt-periodical&gt;&lt;full-title&gt;J Clin Med&lt;/full-title&gt;&lt;abbr-1&gt;Journal of clinical medicine&lt;/abbr-1&gt;&lt;/alt-periodical&gt;&lt;volume&gt;9&lt;/volume&gt;&lt;number&gt;1&lt;/number&gt;&lt;edition&gt;2019/12/22&lt;/edition&gt;&lt;keywords&gt;&lt;keyword&gt;immune system&lt;/keyword&gt;&lt;keyword&gt;mitochondria&lt;/keyword&gt;&lt;keyword&gt;muscle toxicity&lt;/keyword&gt;&lt;keyword&gt;pharmacogenomics&lt;/keyword&gt;&lt;keyword&gt;prenylation&lt;/keyword&gt;&lt;keyword&gt;statin&lt;/keyword&gt;&lt;/keywords&gt;&lt;dates&gt;&lt;year&gt;2019&lt;/year&gt;&lt;pub-dates&gt;&lt;date&gt;Dec 20&lt;/date&gt;&lt;/pub-dates&gt;&lt;/dates&gt;&lt;isbn&gt;2077-0383 (Print)&amp;#xD;2077-0383&lt;/isbn&gt;&lt;accession-num&gt;31861911&lt;/accession-num&gt;&lt;urls&gt;&lt;/urls&gt;&lt;electronic-resource-num&gt;10.3390/jcm9010022&lt;/electronic-resource-num&gt;&lt;remote-database-provider&gt;NLM&lt;/remote-database-provider&gt;&lt;language&gt;eng&lt;/language&gt;&lt;/record&gt;&lt;/Cite&gt;&lt;/EndNote&gt;</w:instrText>
      </w:r>
      <w:r w:rsidR="004D1678" w:rsidRPr="001A61C6">
        <w:rPr>
          <w:rFonts w:cstheme="minorHAnsi"/>
        </w:rPr>
        <w:fldChar w:fldCharType="separate"/>
      </w:r>
      <w:r w:rsidR="004F5706" w:rsidRPr="001A61C6">
        <w:rPr>
          <w:rFonts w:cstheme="minorHAnsi"/>
          <w:noProof/>
        </w:rPr>
        <w:t>[97]</w:t>
      </w:r>
      <w:r w:rsidR="004D1678" w:rsidRPr="001A61C6">
        <w:rPr>
          <w:rFonts w:cstheme="minorHAnsi"/>
        </w:rPr>
        <w:fldChar w:fldCharType="end"/>
      </w:r>
      <w:r w:rsidR="00DC15BB" w:rsidRPr="001A61C6">
        <w:rPr>
          <w:rFonts w:cstheme="minorHAnsi"/>
        </w:rPr>
        <w:t xml:space="preserve">.  It may </w:t>
      </w:r>
      <w:r w:rsidR="005958BB" w:rsidRPr="001A61C6">
        <w:rPr>
          <w:rFonts w:cstheme="minorHAnsi"/>
        </w:rPr>
        <w:t xml:space="preserve">also be </w:t>
      </w:r>
      <w:r w:rsidR="00B92D1A" w:rsidRPr="001A61C6">
        <w:rPr>
          <w:rFonts w:cstheme="minorHAnsi"/>
        </w:rPr>
        <w:t xml:space="preserve">associated with reduced risk of chemotherapy-induced amenorrhoea </w:t>
      </w:r>
      <w:r w:rsidR="00B92D1A" w:rsidRPr="001A61C6">
        <w:rPr>
          <w:rFonts w:cstheme="minorHAnsi"/>
        </w:rPr>
        <w:fldChar w:fldCharType="begin">
          <w:fldData xml:space="preserve">PEVuZE5vdGU+PENpdGU+PEF1dGhvcj5SZWltZXI8L0F1dGhvcj48WWVhcj4yMDE2PC9ZZWFyPjxS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SZWltZXI8L0F1dGhvcj48WWVhcj4yMDE2PC9ZZWFyPjxS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B92D1A" w:rsidRPr="001A61C6">
        <w:rPr>
          <w:rFonts w:cstheme="minorHAnsi"/>
        </w:rPr>
      </w:r>
      <w:r w:rsidR="00B92D1A" w:rsidRPr="001A61C6">
        <w:rPr>
          <w:rFonts w:cstheme="minorHAnsi"/>
        </w:rPr>
        <w:fldChar w:fldCharType="separate"/>
      </w:r>
      <w:r w:rsidR="004F5706" w:rsidRPr="001A61C6">
        <w:rPr>
          <w:rFonts w:cstheme="minorHAnsi"/>
          <w:noProof/>
        </w:rPr>
        <w:t>[98]</w:t>
      </w:r>
      <w:r w:rsidR="00B92D1A" w:rsidRPr="001A61C6">
        <w:rPr>
          <w:rFonts w:cstheme="minorHAnsi"/>
        </w:rPr>
        <w:fldChar w:fldCharType="end"/>
      </w:r>
      <w:r w:rsidR="004D1678" w:rsidRPr="001A61C6">
        <w:rPr>
          <w:rFonts w:cstheme="minorHAnsi"/>
        </w:rPr>
        <w:t xml:space="preserve">. </w:t>
      </w:r>
    </w:p>
    <w:p w14:paraId="5B7E967B" w14:textId="79368671" w:rsidR="004D1678" w:rsidRPr="001A61C6" w:rsidRDefault="00806E12" w:rsidP="00DA1625">
      <w:pPr>
        <w:spacing w:line="22" w:lineRule="atLeast"/>
        <w:jc w:val="both"/>
        <w:rPr>
          <w:rFonts w:cstheme="minorHAnsi"/>
        </w:rPr>
      </w:pPr>
      <w:r w:rsidRPr="001A61C6">
        <w:rPr>
          <w:rFonts w:cstheme="minorHAnsi"/>
        </w:rPr>
        <w:t>Interest</w:t>
      </w:r>
      <w:r w:rsidR="004D1678" w:rsidRPr="001A61C6">
        <w:rPr>
          <w:rFonts w:cstheme="minorHAnsi"/>
        </w:rPr>
        <w:t xml:space="preserve">ingly, a SNP-SNP interaction has been observed with methotrexate clearance </w:t>
      </w:r>
      <w:r w:rsidRPr="001A61C6">
        <w:rPr>
          <w:rFonts w:cstheme="minorHAnsi"/>
        </w:rPr>
        <w:t xml:space="preserve">between rs4149056 and </w:t>
      </w:r>
      <w:r w:rsidR="004D1678" w:rsidRPr="001A61C6">
        <w:rPr>
          <w:rFonts w:cstheme="minorHAnsi"/>
        </w:rPr>
        <w:t xml:space="preserve">gain-of-function </w:t>
      </w:r>
      <w:r w:rsidRPr="001A61C6">
        <w:rPr>
          <w:rFonts w:cstheme="minorHAnsi"/>
        </w:rPr>
        <w:t xml:space="preserve">rs2306283 (c.388A&gt;G, </w:t>
      </w:r>
      <w:proofErr w:type="gramStart"/>
      <w:r w:rsidRPr="001A61C6">
        <w:rPr>
          <w:rFonts w:cstheme="minorHAnsi"/>
        </w:rPr>
        <w:t>p.N</w:t>
      </w:r>
      <w:proofErr w:type="gramEnd"/>
      <w:r w:rsidRPr="001A61C6">
        <w:rPr>
          <w:rFonts w:cstheme="minorHAnsi"/>
        </w:rPr>
        <w:t>130D)</w:t>
      </w:r>
      <w:r w:rsidR="004D1678" w:rsidRPr="001A61C6">
        <w:rPr>
          <w:rFonts w:cstheme="minorHAnsi"/>
        </w:rPr>
        <w:t>,</w:t>
      </w:r>
      <w:r w:rsidRPr="001A61C6">
        <w:rPr>
          <w:rFonts w:cstheme="minorHAnsi"/>
        </w:rPr>
        <w:t xml:space="preserve"> which </w:t>
      </w:r>
      <w:r w:rsidR="004D1678" w:rsidRPr="001A61C6">
        <w:rPr>
          <w:rFonts w:cstheme="minorHAnsi"/>
        </w:rPr>
        <w:t xml:space="preserve">together </w:t>
      </w:r>
      <w:r w:rsidRPr="001A61C6">
        <w:rPr>
          <w:rFonts w:cstheme="minorHAnsi"/>
        </w:rPr>
        <w:t xml:space="preserve">define the most common </w:t>
      </w:r>
      <w:r w:rsidRPr="001A61C6">
        <w:rPr>
          <w:rFonts w:cstheme="minorHAnsi"/>
          <w:i/>
        </w:rPr>
        <w:t xml:space="preserve">SLCO1B1 </w:t>
      </w:r>
      <w:r w:rsidRPr="001A61C6">
        <w:rPr>
          <w:rFonts w:cstheme="minorHAnsi"/>
        </w:rPr>
        <w:t xml:space="preserve">haplotypes (*1a, *1b, *5, *15) </w:t>
      </w:r>
      <w:r w:rsidRPr="001A61C6">
        <w:rPr>
          <w:rFonts w:cstheme="minorHAnsi"/>
        </w:rPr>
        <w:fldChar w:fldCharType="begin">
          <w:fldData xml:space="preserve">PEVuZE5vdGU+PENpdGU+PEF1dGhvcj5SYW1zZXk8L0F1dGhvcj48WWVhcj4yMDEzPC9ZZWFyPjxS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SYW1zZXk8L0F1dGhvcj48WWVhcj4yMDEzPC9ZZWFyPjxS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96]</w:t>
      </w:r>
      <w:r w:rsidRPr="001A61C6">
        <w:rPr>
          <w:rFonts w:cstheme="minorHAnsi"/>
        </w:rPr>
        <w:fldChar w:fldCharType="end"/>
      </w:r>
      <w:r w:rsidRPr="001A61C6">
        <w:rPr>
          <w:rFonts w:cstheme="minorHAnsi"/>
        </w:rPr>
        <w:t xml:space="preserve">.  Within each rs4149056 genotype group, the rs2306283 </w:t>
      </w:r>
      <w:r w:rsidR="004D1678" w:rsidRPr="001A61C6">
        <w:rPr>
          <w:rFonts w:cstheme="minorHAnsi"/>
        </w:rPr>
        <w:t xml:space="preserve">ancestral </w:t>
      </w:r>
      <w:r w:rsidRPr="001A61C6">
        <w:rPr>
          <w:rFonts w:cstheme="minorHAnsi"/>
        </w:rPr>
        <w:t xml:space="preserve">A allele is associated with even lower methotrexate clearance </w:t>
      </w:r>
      <w:r w:rsidRPr="001A61C6">
        <w:rPr>
          <w:rFonts w:cstheme="minorHAnsi"/>
        </w:rPr>
        <w:fldChar w:fldCharType="begin">
          <w:fldData xml:space="preserve">PEVuZE5vdGU+PENpdGU+PEF1dGhvcj5SYW1zZXk8L0F1dGhvcj48WWVhcj4yMDEzPC9ZZWFyPjxS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SYW1zZXk8L0F1dGhvcj48WWVhcj4yMDEzPC9ZZWFyPjxS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96]</w:t>
      </w:r>
      <w:r w:rsidRPr="001A61C6">
        <w:rPr>
          <w:rFonts w:cstheme="minorHAnsi"/>
        </w:rPr>
        <w:fldChar w:fldCharType="end"/>
      </w:r>
      <w:r w:rsidRPr="001A61C6">
        <w:rPr>
          <w:rFonts w:cstheme="minorHAnsi"/>
        </w:rPr>
        <w:t xml:space="preserve">.  Importantly, methotrexate plasma concentrations have been correlated with increased </w:t>
      </w:r>
      <w:r w:rsidR="004D1678" w:rsidRPr="001A61C6">
        <w:rPr>
          <w:rFonts w:cstheme="minorHAnsi"/>
        </w:rPr>
        <w:t xml:space="preserve">global </w:t>
      </w:r>
      <w:r w:rsidRPr="001A61C6">
        <w:rPr>
          <w:rFonts w:cstheme="minorHAnsi"/>
        </w:rPr>
        <w:t xml:space="preserve">methotrexate toxicity </w:t>
      </w:r>
      <w:r w:rsidRPr="001A61C6">
        <w:rPr>
          <w:rFonts w:cstheme="minorHAnsi"/>
        </w:rPr>
        <w:fldChar w:fldCharType="begin">
          <w:fldData xml:space="preserve">PEVuZE5vdGU+PENpdGU+PEF1dGhvcj5Mb3Blei1Mb3BlejwvQXV0aG9yPjxZZWFyPjIwMTE8L1ll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2MTItOTwvcGFnZXM+PHZvbHVtZT41Nzwvdm9sdW1l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Mb3Blei1Mb3BlejwvQXV0aG9yPjxZZWFyPjIwMTE8L1ll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94]</w:t>
      </w:r>
      <w:r w:rsidRPr="001A61C6">
        <w:rPr>
          <w:rFonts w:cstheme="minorHAnsi"/>
        </w:rPr>
        <w:fldChar w:fldCharType="end"/>
      </w:r>
      <w:r w:rsidRPr="001A61C6">
        <w:rPr>
          <w:rFonts w:cstheme="minorHAnsi"/>
        </w:rPr>
        <w:t>.  Nevertheless in adult haematological malignancies, rs4149056 and rs2306283</w:t>
      </w:r>
      <w:r w:rsidR="00DE7402" w:rsidRPr="001A61C6">
        <w:rPr>
          <w:rFonts w:cstheme="minorHAnsi"/>
        </w:rPr>
        <w:t>,</w:t>
      </w:r>
      <w:r w:rsidRPr="001A61C6">
        <w:rPr>
          <w:rFonts w:cstheme="minorHAnsi"/>
        </w:rPr>
        <w:t xml:space="preserve"> have not been associated with methotrexate exposure </w:t>
      </w:r>
      <w:r w:rsidRPr="001A61C6">
        <w:rPr>
          <w:rFonts w:cstheme="minorHAnsi"/>
        </w:rPr>
        <w:fldChar w:fldCharType="begin">
          <w:fldData xml:space="preserve">PEVuZE5vdGU+PENpdGU+PEF1dGhvcj5Bdml2aTwvQXV0aG9yPjxZZWFyPjIwMTQ8L1llYXI+PFJl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Bdml2aTwvQXV0aG9yPjxZZWFyPjIwMTQ8L1llYXI+PFJl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99, 100]</w:t>
      </w:r>
      <w:r w:rsidRPr="001A61C6">
        <w:rPr>
          <w:rFonts w:cstheme="minorHAnsi"/>
        </w:rPr>
        <w:fldChar w:fldCharType="end"/>
      </w:r>
      <w:r w:rsidR="004D1678" w:rsidRPr="001A61C6">
        <w:rPr>
          <w:rFonts w:cstheme="minorHAnsi"/>
        </w:rPr>
        <w:t>, and variably associated</w:t>
      </w:r>
      <w:r w:rsidRPr="001A61C6">
        <w:rPr>
          <w:rFonts w:cstheme="minorHAnsi"/>
        </w:rPr>
        <w:t xml:space="preserve"> with toxicity </w:t>
      </w:r>
      <w:r w:rsidRPr="001A61C6">
        <w:rPr>
          <w:rFonts w:cstheme="minorHAnsi"/>
        </w:rPr>
        <w:fldChar w:fldCharType="begin">
          <w:fldData xml:space="preserve">PEVuZE5vdGU+PENpdGU+PEF1dGhvcj5Bdml2aTwvQXV0aG9yPjxZZWFyPjIwMTQ8L1llYXI+PFJl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Bdml2aTwvQXV0aG9yPjxZZWFyPjIwMTQ8L1llYXI+PFJl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99, 100]</w:t>
      </w:r>
      <w:r w:rsidRPr="001A61C6">
        <w:rPr>
          <w:rFonts w:cstheme="minorHAnsi"/>
        </w:rPr>
        <w:fldChar w:fldCharType="end"/>
      </w:r>
      <w:r w:rsidRPr="001A61C6">
        <w:rPr>
          <w:rFonts w:cstheme="minorHAnsi"/>
        </w:rPr>
        <w:t xml:space="preserve">.  </w:t>
      </w:r>
    </w:p>
    <w:p w14:paraId="26569D52" w14:textId="02B1B1AB" w:rsidR="00806E12" w:rsidRPr="001A61C6" w:rsidRDefault="00806E12" w:rsidP="00DA1625">
      <w:pPr>
        <w:spacing w:line="22" w:lineRule="atLeast"/>
        <w:jc w:val="both"/>
        <w:rPr>
          <w:rFonts w:cstheme="minorHAnsi"/>
        </w:rPr>
      </w:pPr>
      <w:r w:rsidRPr="001A61C6">
        <w:rPr>
          <w:rFonts w:cstheme="minorHAnsi"/>
        </w:rPr>
        <w:t xml:space="preserve">Intriguingly, 70-90% of methotrexate is eliminated in urine, yet OATP1B1 expression is limited to hepatocytes.  </w:t>
      </w:r>
      <w:r w:rsidRPr="001A61C6">
        <w:rPr>
          <w:rFonts w:cstheme="minorHAnsi"/>
          <w:i/>
        </w:rPr>
        <w:t xml:space="preserve">SLCO1B1 </w:t>
      </w:r>
      <w:r w:rsidRPr="001A61C6">
        <w:rPr>
          <w:rFonts w:cstheme="minorHAnsi"/>
        </w:rPr>
        <w:t>rs4149056 and</w:t>
      </w:r>
      <w:r w:rsidRPr="001A61C6">
        <w:rPr>
          <w:rFonts w:cstheme="minorHAnsi"/>
          <w:i/>
        </w:rPr>
        <w:t xml:space="preserve"> </w:t>
      </w:r>
      <w:r w:rsidRPr="001A61C6">
        <w:rPr>
          <w:rFonts w:cstheme="minorHAnsi"/>
        </w:rPr>
        <w:t xml:space="preserve">rs2306283 </w:t>
      </w:r>
      <w:r w:rsidR="00DE7402" w:rsidRPr="001A61C6">
        <w:rPr>
          <w:rFonts w:cstheme="minorHAnsi"/>
        </w:rPr>
        <w:t xml:space="preserve">variants </w:t>
      </w:r>
      <w:r w:rsidRPr="001A61C6">
        <w:rPr>
          <w:rFonts w:cstheme="minorHAnsi"/>
        </w:rPr>
        <w:t xml:space="preserve">significantly alter the abundance of specific metabolites in urine.  Moreover, these metabolites are substrates </w:t>
      </w:r>
      <w:r w:rsidR="00DE7402" w:rsidRPr="001A61C6">
        <w:rPr>
          <w:rFonts w:cstheme="minorHAnsi"/>
        </w:rPr>
        <w:t xml:space="preserve">for </w:t>
      </w:r>
      <w:r w:rsidRPr="001A61C6">
        <w:rPr>
          <w:rFonts w:cstheme="minorHAnsi"/>
        </w:rPr>
        <w:t xml:space="preserve">renal organic anion transporters (OATs) like methotrexate, and half were associated with methotrexate toxicity </w:t>
      </w:r>
      <w:r w:rsidRPr="001A61C6">
        <w:rPr>
          <w:rFonts w:cstheme="minorHAnsi"/>
        </w:rPr>
        <w:fldChar w:fldCharType="begin">
          <w:fldData xml:space="preserve">PEVuZE5vdGU+PENpdGU+PEF1dGhvcj5NYXJ0aW5lejwvQXV0aG9yPjxZZWFyPjIwMTg8L1llYXI+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NYXJ0aW5lejwvQXV0aG9yPjxZZWFyPjIwMTg8L1llYXI+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00]</w:t>
      </w:r>
      <w:r w:rsidRPr="001A61C6">
        <w:rPr>
          <w:rFonts w:cstheme="minorHAnsi"/>
        </w:rPr>
        <w:fldChar w:fldCharType="end"/>
      </w:r>
      <w:r w:rsidRPr="001A61C6">
        <w:rPr>
          <w:rFonts w:cstheme="minorHAnsi"/>
        </w:rPr>
        <w:t>.  This suggests that complex transporter-transporter interactions mediated by endogenous substrates may have a role in methotrexate clearance and toxicity.</w:t>
      </w:r>
    </w:p>
    <w:p w14:paraId="17E2315A" w14:textId="77777777" w:rsidR="00806E12" w:rsidRPr="001A61C6" w:rsidRDefault="00806E12" w:rsidP="00DA1625">
      <w:pPr>
        <w:spacing w:after="0" w:line="22" w:lineRule="atLeast"/>
        <w:jc w:val="both"/>
      </w:pPr>
    </w:p>
    <w:p w14:paraId="1054EB9D" w14:textId="02B22755" w:rsidR="005C2C90" w:rsidRPr="001A61C6" w:rsidRDefault="00A3317E" w:rsidP="00DA1625">
      <w:pPr>
        <w:spacing w:line="22" w:lineRule="atLeast"/>
        <w:jc w:val="both"/>
        <w:rPr>
          <w:b/>
          <w:u w:val="single"/>
        </w:rPr>
      </w:pPr>
      <w:r w:rsidRPr="001A61C6">
        <w:rPr>
          <w:b/>
          <w:u w:val="single"/>
        </w:rPr>
        <w:t xml:space="preserve">4. </w:t>
      </w:r>
      <w:r w:rsidR="00AC6A5D" w:rsidRPr="001A61C6">
        <w:rPr>
          <w:b/>
          <w:caps/>
          <w:u w:val="single"/>
        </w:rPr>
        <w:t>Pharmacogenomic</w:t>
      </w:r>
      <w:r w:rsidR="00F37570" w:rsidRPr="001A61C6">
        <w:rPr>
          <w:b/>
          <w:caps/>
          <w:u w:val="single"/>
        </w:rPr>
        <w:t xml:space="preserve">s implementation </w:t>
      </w:r>
      <w:r w:rsidR="005C2C90" w:rsidRPr="001A61C6">
        <w:rPr>
          <w:b/>
          <w:caps/>
          <w:u w:val="single"/>
        </w:rPr>
        <w:t>in oncology</w:t>
      </w:r>
      <w:r w:rsidR="00AC6A5D" w:rsidRPr="001A61C6">
        <w:rPr>
          <w:b/>
          <w:caps/>
          <w:u w:val="single"/>
        </w:rPr>
        <w:t xml:space="preserve"> </w:t>
      </w:r>
      <w:r w:rsidR="00F37570" w:rsidRPr="001A61C6">
        <w:rPr>
          <w:b/>
          <w:caps/>
          <w:u w:val="single"/>
        </w:rPr>
        <w:t xml:space="preserve">and broader </w:t>
      </w:r>
      <w:r w:rsidR="00AC6A5D" w:rsidRPr="001A61C6">
        <w:rPr>
          <w:b/>
          <w:caps/>
          <w:u w:val="single"/>
        </w:rPr>
        <w:t>clinical practice</w:t>
      </w:r>
    </w:p>
    <w:p w14:paraId="46E7A5AD" w14:textId="2C445C59" w:rsidR="00F37570" w:rsidRPr="001A61C6" w:rsidRDefault="00F37570" w:rsidP="00DA1625">
      <w:pPr>
        <w:spacing w:line="22" w:lineRule="atLeast"/>
        <w:jc w:val="both"/>
        <w:rPr>
          <w:rFonts w:cstheme="minorHAnsi"/>
        </w:rPr>
      </w:pPr>
      <w:r w:rsidRPr="001A61C6">
        <w:rPr>
          <w:rFonts w:cstheme="minorHAnsi"/>
        </w:rPr>
        <w:t>Over the last decade, there has been slow but growing implementation of pharmacogenomics into real world practice.  Many initiatives have implemented reacti</w:t>
      </w:r>
      <w:r w:rsidR="005958BB" w:rsidRPr="001A61C6">
        <w:rPr>
          <w:rFonts w:cstheme="minorHAnsi"/>
        </w:rPr>
        <w:t>ve</w:t>
      </w:r>
      <w:r w:rsidRPr="001A61C6">
        <w:rPr>
          <w:rFonts w:cstheme="minorHAnsi"/>
        </w:rPr>
        <w:t xml:space="preserve"> single gene testing in individual healthcare institutions.  For example, routine </w:t>
      </w:r>
      <w:r w:rsidRPr="001A61C6">
        <w:rPr>
          <w:rFonts w:cstheme="minorHAnsi"/>
          <w:i/>
        </w:rPr>
        <w:t xml:space="preserve">DPYD </w:t>
      </w:r>
      <w:r w:rsidRPr="001A61C6">
        <w:rPr>
          <w:rFonts w:cstheme="minorHAnsi"/>
        </w:rPr>
        <w:t xml:space="preserve">genotyping has been demonstrated to be acceptable, feasible, and </w:t>
      </w:r>
      <w:r w:rsidR="00602F94" w:rsidRPr="001A61C6">
        <w:rPr>
          <w:rFonts w:cstheme="minorHAnsi"/>
        </w:rPr>
        <w:t xml:space="preserve">to </w:t>
      </w:r>
      <w:r w:rsidRPr="001A61C6">
        <w:rPr>
          <w:rFonts w:cstheme="minorHAnsi"/>
        </w:rPr>
        <w:t xml:space="preserve">reduce the risk of severe fluoropyrimidine toxicity </w:t>
      </w:r>
      <w:r w:rsidR="00FC4BC9" w:rsidRPr="001A61C6">
        <w:rPr>
          <w:rFonts w:cstheme="minorHAnsi"/>
        </w:rPr>
        <w:t>in implementation initiatives</w:t>
      </w:r>
      <w:r w:rsidRPr="001A61C6">
        <w:rPr>
          <w:rFonts w:cstheme="minorHAnsi"/>
        </w:rPr>
        <w:t xml:space="preserve"> </w:t>
      </w:r>
      <w:r w:rsidRPr="001A61C6">
        <w:rPr>
          <w:rFonts w:cstheme="minorHAnsi"/>
        </w:rPr>
        <w:fldChar w:fldCharType="begin">
          <w:fldData xml:space="preserve">PEVuZE5vdGU+PENpdGU+PEF1dGhvcj5MdW5lbmJ1cmc8L0F1dGhvcj48WWVhcj4yMDE2PC9ZZWFy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MTQ1OS0xNDY3PC9wYWdlcz48dm9sdW1lPjE5PC92b2x1bWU+PG51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MdW5lbmJ1cmc8L0F1dGhvcj48WWVhcj4yMDE2PC9ZZWFy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MTQ1OS0xNDY3PC9wYWdlcz48dm9sdW1lPjE5PC92b2x1bWU+PG51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22, 31, 101]</w:t>
      </w:r>
      <w:r w:rsidRPr="001A61C6">
        <w:rPr>
          <w:rFonts w:cstheme="minorHAnsi"/>
        </w:rPr>
        <w:fldChar w:fldCharType="end"/>
      </w:r>
      <w:r w:rsidRPr="001A61C6">
        <w:rPr>
          <w:rFonts w:cstheme="minorHAnsi"/>
        </w:rPr>
        <w:t xml:space="preserve">.  Moreover, single gene </w:t>
      </w:r>
      <w:r w:rsidRPr="001A61C6">
        <w:rPr>
          <w:rFonts w:cstheme="minorHAnsi"/>
          <w:i/>
        </w:rPr>
        <w:t xml:space="preserve">DPYD </w:t>
      </w:r>
      <w:r w:rsidRPr="001A61C6">
        <w:rPr>
          <w:rFonts w:cstheme="minorHAnsi"/>
        </w:rPr>
        <w:t xml:space="preserve">genotyping has been reported to be highly likely cost saving </w:t>
      </w:r>
      <w:r w:rsidRPr="001A61C6">
        <w:rPr>
          <w:rFonts w:cstheme="minorHAnsi"/>
        </w:rPr>
        <w:fldChar w:fldCharType="begin">
          <w:fldData xml:space="preserve">PEVuZE5vdGU+PENpdGU+PEF1dGhvcj5IZW5yaWNrczwvQXV0aG9yPjxZZWFyPjIwMTk8L1llYXI+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IZW5yaWNrczwvQXV0aG9yPjxZZWFyPjIwMTk8L1llYXI+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02]</w:t>
      </w:r>
      <w:r w:rsidRPr="001A61C6">
        <w:rPr>
          <w:rFonts w:cstheme="minorHAnsi"/>
        </w:rPr>
        <w:fldChar w:fldCharType="end"/>
      </w:r>
      <w:r w:rsidRPr="001A61C6">
        <w:rPr>
          <w:rFonts w:cstheme="minorHAnsi"/>
        </w:rPr>
        <w:t xml:space="preserve">.  </w:t>
      </w:r>
    </w:p>
    <w:p w14:paraId="054CECDF" w14:textId="3A4EA61F" w:rsidR="00F37570" w:rsidRPr="001A61C6" w:rsidRDefault="00F37570" w:rsidP="00DA1625">
      <w:pPr>
        <w:spacing w:line="22" w:lineRule="atLeast"/>
        <w:jc w:val="both"/>
        <w:rPr>
          <w:rFonts w:cstheme="minorHAnsi"/>
        </w:rPr>
      </w:pPr>
      <w:r w:rsidRPr="001A61C6">
        <w:rPr>
          <w:rFonts w:cstheme="minorHAnsi"/>
        </w:rPr>
        <w:t xml:space="preserve">Nevertheless, 99% of the population are estimated to carry at least one actionable pharmacogenomic variant within 13 </w:t>
      </w:r>
      <w:proofErr w:type="spellStart"/>
      <w:r w:rsidRPr="001A61C6">
        <w:rPr>
          <w:rFonts w:cstheme="minorHAnsi"/>
        </w:rPr>
        <w:t>pharmacogenes</w:t>
      </w:r>
      <w:proofErr w:type="spellEnd"/>
      <w:r w:rsidRPr="001A61C6">
        <w:rPr>
          <w:rFonts w:cstheme="minorHAnsi"/>
        </w:rPr>
        <w:t xml:space="preserve"> </w:t>
      </w:r>
      <w:r w:rsidRPr="001A61C6">
        <w:rPr>
          <w:rFonts w:cstheme="minorHAnsi"/>
        </w:rPr>
        <w:fldChar w:fldCharType="begin">
          <w:fldData xml:space="preserve">PEVuZE5vdGU+PENpdGU+PEF1dGhvcj5DaGFuZnJlYXUtQ29mZmluaWVyPC9BdXRob3I+PFllYXI+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DaGFuZnJlYXUtQ29mZmluaWVyPC9BdXRob3I+PFllYXI+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03]</w:t>
      </w:r>
      <w:r w:rsidRPr="001A61C6">
        <w:rPr>
          <w:rFonts w:cstheme="minorHAnsi"/>
        </w:rPr>
        <w:fldChar w:fldCharType="end"/>
      </w:r>
      <w:r w:rsidRPr="001A61C6">
        <w:rPr>
          <w:rFonts w:cstheme="minorHAnsi"/>
        </w:rPr>
        <w:t xml:space="preserve">.  This observation has contributed to several initiatives utilising </w:t>
      </w:r>
      <w:proofErr w:type="spellStart"/>
      <w:r w:rsidRPr="001A61C6">
        <w:rPr>
          <w:rFonts w:cstheme="minorHAnsi"/>
        </w:rPr>
        <w:t>pharmacogene</w:t>
      </w:r>
      <w:proofErr w:type="spellEnd"/>
      <w:r w:rsidRPr="001A61C6">
        <w:rPr>
          <w:rFonts w:cstheme="minorHAnsi"/>
        </w:rPr>
        <w:t xml:space="preserve"> panel testing.  For example, the European Ubiquitous Pharmacogenomics (U-</w:t>
      </w:r>
      <w:proofErr w:type="spellStart"/>
      <w:r w:rsidRPr="001A61C6">
        <w:rPr>
          <w:rFonts w:cstheme="minorHAnsi"/>
        </w:rPr>
        <w:t>PGx</w:t>
      </w:r>
      <w:proofErr w:type="spellEnd"/>
      <w:r w:rsidRPr="001A61C6">
        <w:rPr>
          <w:rFonts w:cstheme="minorHAnsi"/>
        </w:rPr>
        <w:t xml:space="preserve">) consortium has implemented genotyping </w:t>
      </w:r>
      <w:r w:rsidR="00BF6062" w:rsidRPr="001A61C6">
        <w:rPr>
          <w:rFonts w:cstheme="minorHAnsi"/>
        </w:rPr>
        <w:t>44 variants in 12</w:t>
      </w:r>
      <w:r w:rsidRPr="001A61C6">
        <w:rPr>
          <w:rFonts w:cstheme="minorHAnsi"/>
        </w:rPr>
        <w:t xml:space="preserve"> genes (including </w:t>
      </w:r>
      <w:r w:rsidRPr="001A61C6">
        <w:rPr>
          <w:rFonts w:cstheme="minorHAnsi"/>
          <w:i/>
        </w:rPr>
        <w:t>CYP2D6</w:t>
      </w:r>
      <w:r w:rsidRPr="001A61C6">
        <w:rPr>
          <w:rFonts w:cstheme="minorHAnsi"/>
        </w:rPr>
        <w:t>,</w:t>
      </w:r>
      <w:r w:rsidRPr="001A61C6">
        <w:rPr>
          <w:rFonts w:cstheme="minorHAnsi"/>
          <w:i/>
        </w:rPr>
        <w:t xml:space="preserve"> DPYD</w:t>
      </w:r>
      <w:r w:rsidRPr="001A61C6">
        <w:rPr>
          <w:rFonts w:cstheme="minorHAnsi"/>
        </w:rPr>
        <w:t xml:space="preserve">, </w:t>
      </w:r>
      <w:r w:rsidRPr="001A61C6">
        <w:rPr>
          <w:rFonts w:cstheme="minorHAnsi"/>
          <w:i/>
        </w:rPr>
        <w:t>TPMT</w:t>
      </w:r>
      <w:r w:rsidRPr="001A61C6">
        <w:rPr>
          <w:rFonts w:cstheme="minorHAnsi"/>
        </w:rPr>
        <w:t>,</w:t>
      </w:r>
      <w:r w:rsidRPr="001A61C6">
        <w:rPr>
          <w:rFonts w:cstheme="minorHAnsi"/>
          <w:i/>
        </w:rPr>
        <w:t xml:space="preserve"> </w:t>
      </w:r>
      <w:r w:rsidRPr="001A61C6">
        <w:rPr>
          <w:rFonts w:cstheme="minorHAnsi"/>
        </w:rPr>
        <w:t xml:space="preserve">and </w:t>
      </w:r>
      <w:r w:rsidRPr="001A61C6">
        <w:rPr>
          <w:rFonts w:cstheme="minorHAnsi"/>
          <w:i/>
        </w:rPr>
        <w:t>UGT1A1</w:t>
      </w:r>
      <w:r w:rsidRPr="001A61C6">
        <w:rPr>
          <w:rFonts w:cstheme="minorHAnsi"/>
        </w:rPr>
        <w:t>)</w:t>
      </w:r>
      <w:r w:rsidRPr="001A61C6">
        <w:rPr>
          <w:rFonts w:cstheme="minorHAnsi"/>
          <w:i/>
        </w:rPr>
        <w:t xml:space="preserve"> </w:t>
      </w:r>
      <w:r w:rsidRPr="001A61C6">
        <w:rPr>
          <w:rFonts w:cstheme="minorHAnsi"/>
        </w:rPr>
        <w:t>in a single test for patients starting one of 42 drugs and are recruited into the PREPARE implementation research study (</w:t>
      </w:r>
      <w:r w:rsidRPr="001A61C6">
        <w:rPr>
          <w:rFonts w:cs="Helvetica"/>
        </w:rPr>
        <w:t>ClinicalTrials.gov Identifier: NCT03093818)</w:t>
      </w:r>
      <w:r w:rsidRPr="001A61C6">
        <w:rPr>
          <w:rFonts w:cstheme="minorHAnsi"/>
        </w:rPr>
        <w:t xml:space="preserve"> </w:t>
      </w:r>
      <w:r w:rsidRPr="001A61C6">
        <w:rPr>
          <w:rFonts w:cstheme="minorHAnsi"/>
        </w:rPr>
        <w:fldChar w:fldCharType="begin">
          <w:fldData xml:space="preserve">PEVuZE5vdGU+PENpdGU+PEF1dGhvcj52YW4gZGVyIFdvdWRlbjwvQXV0aG9yPjxZZWFyPjIwMTc8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2YW4gZGVyIFdvdWRlbjwvQXV0aG9yPjxZZWFyPjIwMTc8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04]</w:t>
      </w:r>
      <w:r w:rsidRPr="001A61C6">
        <w:rPr>
          <w:rFonts w:cstheme="minorHAnsi"/>
        </w:rPr>
        <w:fldChar w:fldCharType="end"/>
      </w:r>
      <w:r w:rsidRPr="001A61C6">
        <w:rPr>
          <w:rFonts w:cstheme="minorHAnsi"/>
        </w:rPr>
        <w:t xml:space="preserve">.  Whilst patient recruitment and genotyping </w:t>
      </w:r>
      <w:r w:rsidR="003F748E" w:rsidRPr="001A61C6">
        <w:rPr>
          <w:rFonts w:cstheme="minorHAnsi"/>
        </w:rPr>
        <w:t xml:space="preserve">in PREPARE </w:t>
      </w:r>
      <w:r w:rsidRPr="001A61C6">
        <w:rPr>
          <w:rFonts w:cstheme="minorHAnsi"/>
        </w:rPr>
        <w:t xml:space="preserve">are reactive to the index drug prescription, the other results are available pre-emptively for future prescribing.  Several other initiatives implementing </w:t>
      </w:r>
      <w:proofErr w:type="spellStart"/>
      <w:r w:rsidRPr="001A61C6">
        <w:rPr>
          <w:rFonts w:cstheme="minorHAnsi"/>
        </w:rPr>
        <w:t>pharmacogene</w:t>
      </w:r>
      <w:proofErr w:type="spellEnd"/>
      <w:r w:rsidRPr="001A61C6">
        <w:rPr>
          <w:rFonts w:cstheme="minorHAnsi"/>
        </w:rPr>
        <w:t xml:space="preserve"> testing have been set up, such as </w:t>
      </w:r>
      <w:proofErr w:type="spellStart"/>
      <w:r w:rsidRPr="001A61C6">
        <w:rPr>
          <w:rFonts w:cstheme="minorHAnsi"/>
        </w:rPr>
        <w:t>eMERGE</w:t>
      </w:r>
      <w:proofErr w:type="spellEnd"/>
      <w:r w:rsidRPr="001A61C6">
        <w:rPr>
          <w:rFonts w:cstheme="minorHAnsi"/>
        </w:rPr>
        <w:t xml:space="preserve"> </w:t>
      </w:r>
      <w:r w:rsidRPr="001A61C6">
        <w:rPr>
          <w:rFonts w:cstheme="minorHAnsi"/>
        </w:rPr>
        <w:fldChar w:fldCharType="begin">
          <w:fldData xml:space="preserve">PEVuZE5vdGU+PENpdGU+PEF1dGhvcj5Hb3R0ZXNtYW48L0F1dGhvcj48WWVhcj4yMDEzPC9ZZWFy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Hb3R0ZXNtYW48L0F1dGhvcj48WWVhcj4yMDEzPC9ZZWFy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05]</w:t>
      </w:r>
      <w:r w:rsidRPr="001A61C6">
        <w:rPr>
          <w:rFonts w:cstheme="minorHAnsi"/>
        </w:rPr>
        <w:fldChar w:fldCharType="end"/>
      </w:r>
      <w:r w:rsidR="005958BB" w:rsidRPr="001A61C6">
        <w:rPr>
          <w:rFonts w:cstheme="minorHAnsi"/>
        </w:rPr>
        <w:t>,</w:t>
      </w:r>
      <w:r w:rsidRPr="001A61C6">
        <w:rPr>
          <w:rFonts w:cstheme="minorHAnsi"/>
        </w:rPr>
        <w:t xml:space="preserve"> IGNITE </w:t>
      </w:r>
      <w:r w:rsidRPr="001A61C6">
        <w:rPr>
          <w:rFonts w:cstheme="minorHAnsi"/>
        </w:rPr>
        <w:fldChar w:fldCharType="begin">
          <w:fldData xml:space="preserve">PEVuZE5vdGU+PENpdGU+PEF1dGhvcj5XZWl0emVsPC9BdXRob3I+PFllYXI+MjAxNjwvWWVhcj48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XZWl0emVsPC9BdXRob3I+PFllYXI+MjAxNjwvWWVhcj48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06]</w:t>
      </w:r>
      <w:r w:rsidRPr="001A61C6">
        <w:rPr>
          <w:rFonts w:cstheme="minorHAnsi"/>
        </w:rPr>
        <w:fldChar w:fldCharType="end"/>
      </w:r>
      <w:r w:rsidRPr="001A61C6">
        <w:rPr>
          <w:rFonts w:cstheme="minorHAnsi"/>
        </w:rPr>
        <w:t xml:space="preserve"> PG4KDS </w:t>
      </w:r>
      <w:r w:rsidRPr="001A61C6">
        <w:rPr>
          <w:rFonts w:cstheme="minorHAnsi"/>
        </w:rPr>
        <w:fldChar w:fldCharType="begin">
          <w:fldData xml:space="preserve">PEVuZE5vdGU+PENpdGU+PEF1dGhvcj5Ib2ZmbWFuPC9BdXRob3I+PFllYXI+MjAxNDwvWWVhcj48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Ib2ZmbWFuPC9BdXRob3I+PFllYXI+MjAxNDwvWWVhcj48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07]</w:t>
      </w:r>
      <w:r w:rsidRPr="001A61C6">
        <w:rPr>
          <w:rFonts w:cstheme="minorHAnsi"/>
        </w:rPr>
        <w:fldChar w:fldCharType="end"/>
      </w:r>
      <w:r w:rsidRPr="001A61C6">
        <w:rPr>
          <w:rFonts w:cstheme="minorHAnsi"/>
        </w:rPr>
        <w:t xml:space="preserve"> and </w:t>
      </w:r>
      <w:proofErr w:type="spellStart"/>
      <w:r w:rsidRPr="001A61C6">
        <w:rPr>
          <w:rFonts w:cstheme="minorHAnsi"/>
        </w:rPr>
        <w:t>ACCOuNT</w:t>
      </w:r>
      <w:proofErr w:type="spellEnd"/>
      <w:r w:rsidRPr="001A61C6">
        <w:rPr>
          <w:rFonts w:cstheme="minorHAnsi"/>
        </w:rPr>
        <w:t xml:space="preserve"> </w:t>
      </w:r>
      <w:r w:rsidRPr="001A61C6">
        <w:rPr>
          <w:rFonts w:cstheme="minorHAnsi"/>
        </w:rPr>
        <w:fldChar w:fldCharType="begin"/>
      </w:r>
      <w:r w:rsidR="004F5706" w:rsidRPr="001A61C6">
        <w:rPr>
          <w:rFonts w:cstheme="minorHAnsi"/>
        </w:rPr>
        <w:instrText xml:space="preserve"> ADDIN EN.CITE &lt;EndNote&gt;&lt;Cite&gt;&lt;Year&gt;2018&lt;/Year&gt;&lt;RecNum&gt;125&lt;/RecNum&gt;&lt;DisplayText&gt;[108]&lt;/DisplayText&gt;&lt;record&gt;&lt;rec-number&gt;125&lt;/rec-number&gt;&lt;foreign-keys&gt;&lt;key app="EN" db-id="wd5spvawe2zdeme9t0npd2aewtwzsxzxa5xe" timestamp="1579642153"&gt;125&lt;/key&gt;&lt;/foreign-keys&gt;&lt;ref-type name="Web Page"&gt;12&lt;/ref-type&gt;&lt;contributors&gt;&lt;/contributors&gt;&lt;titles&gt;&lt;title&gt;African American Pharmacogenomic Consortium Network (ACCOuNT) Pilot Grant Program&lt;/title&gt;&lt;/titles&gt;&lt;volume&gt;2020&lt;/volume&gt;&lt;number&gt;21 January&lt;/number&gt;&lt;dates&gt;&lt;year&gt;2018&lt;/year&gt;&lt;/dates&gt;&lt;urls&gt;&lt;related-urls&gt;&lt;url&gt;https://www.pgrn.org/pgx-news/african-american-pharmacogenomic-consortium-network-account-pilot-grant-program&lt;/url&gt;&lt;/related-urls&gt;&lt;/urls&gt;&lt;/record&gt;&lt;/Cite&gt;&lt;/EndNote&gt;</w:instrText>
      </w:r>
      <w:r w:rsidRPr="001A61C6">
        <w:rPr>
          <w:rFonts w:cstheme="minorHAnsi"/>
        </w:rPr>
        <w:fldChar w:fldCharType="separate"/>
      </w:r>
      <w:r w:rsidR="004F5706" w:rsidRPr="001A61C6">
        <w:rPr>
          <w:rFonts w:cstheme="minorHAnsi"/>
          <w:noProof/>
        </w:rPr>
        <w:t>[108]</w:t>
      </w:r>
      <w:r w:rsidRPr="001A61C6">
        <w:rPr>
          <w:rFonts w:cstheme="minorHAnsi"/>
        </w:rPr>
        <w:fldChar w:fldCharType="end"/>
      </w:r>
      <w:r w:rsidRPr="001A61C6">
        <w:rPr>
          <w:rFonts w:cstheme="minorHAnsi"/>
        </w:rPr>
        <w:t>.  This pre-emptive approach is highly relevant in oncology because patients with cancer may have or develop indications for o</w:t>
      </w:r>
      <w:r w:rsidR="003F748E" w:rsidRPr="001A61C6">
        <w:rPr>
          <w:rFonts w:cstheme="minorHAnsi"/>
        </w:rPr>
        <w:t>ther actionable drug gene pairs:</w:t>
      </w:r>
      <w:r w:rsidRPr="001A61C6">
        <w:rPr>
          <w:rFonts w:cstheme="minorHAnsi"/>
        </w:rPr>
        <w:t xml:space="preserve"> for example, nausea on chemotherapy (</w:t>
      </w:r>
      <w:r w:rsidRPr="001A61C6">
        <w:rPr>
          <w:rFonts w:cstheme="minorHAnsi"/>
          <w:i/>
        </w:rPr>
        <w:t>CYP2D6</w:t>
      </w:r>
      <w:r w:rsidRPr="001A61C6">
        <w:rPr>
          <w:rFonts w:cstheme="minorHAnsi"/>
        </w:rPr>
        <w:t>-ondansetron), pain (</w:t>
      </w:r>
      <w:r w:rsidRPr="001A61C6">
        <w:rPr>
          <w:rFonts w:cstheme="minorHAnsi"/>
          <w:i/>
        </w:rPr>
        <w:t>CYP2D6</w:t>
      </w:r>
      <w:r w:rsidRPr="001A61C6">
        <w:rPr>
          <w:rFonts w:cstheme="minorHAnsi"/>
        </w:rPr>
        <w:t>-codeine/tramadol), anxiety and depression (</w:t>
      </w:r>
      <w:r w:rsidRPr="001A61C6">
        <w:rPr>
          <w:rFonts w:cstheme="minorHAnsi"/>
          <w:i/>
        </w:rPr>
        <w:t xml:space="preserve">CYP2D6 </w:t>
      </w:r>
      <w:r w:rsidRPr="001A61C6">
        <w:rPr>
          <w:rFonts w:cstheme="minorHAnsi"/>
        </w:rPr>
        <w:t xml:space="preserve">or </w:t>
      </w:r>
      <w:r w:rsidRPr="001A61C6">
        <w:rPr>
          <w:rFonts w:cstheme="minorHAnsi"/>
          <w:i/>
        </w:rPr>
        <w:t>CYP2C19</w:t>
      </w:r>
      <w:r w:rsidRPr="001A61C6">
        <w:rPr>
          <w:rFonts w:cstheme="minorHAnsi"/>
        </w:rPr>
        <w:t>-selective serotonin reuptake inhibitors)</w:t>
      </w:r>
      <w:r w:rsidRPr="001A61C6">
        <w:rPr>
          <w:rFonts w:cstheme="minorHAnsi"/>
          <w:i/>
        </w:rPr>
        <w:t xml:space="preserve"> </w:t>
      </w:r>
      <w:r w:rsidRPr="001A61C6">
        <w:rPr>
          <w:rFonts w:cstheme="minorHAnsi"/>
        </w:rPr>
        <w:t>and concurrent or future cardiovascular risk prevention (</w:t>
      </w:r>
      <w:r w:rsidRPr="001A61C6">
        <w:rPr>
          <w:rFonts w:cstheme="minorHAnsi"/>
          <w:i/>
        </w:rPr>
        <w:t>SLCO1B1</w:t>
      </w:r>
      <w:r w:rsidRPr="001A61C6">
        <w:rPr>
          <w:rFonts w:cstheme="minorHAnsi"/>
        </w:rPr>
        <w:t>-simvastatin).</w:t>
      </w:r>
    </w:p>
    <w:p w14:paraId="6D4B66CB" w14:textId="6E2428B3" w:rsidR="00F37570" w:rsidRPr="001A61C6" w:rsidRDefault="00F37570" w:rsidP="00DA1625">
      <w:pPr>
        <w:spacing w:line="22" w:lineRule="atLeast"/>
        <w:jc w:val="both"/>
        <w:rPr>
          <w:rFonts w:cstheme="minorHAnsi"/>
        </w:rPr>
      </w:pPr>
      <w:r w:rsidRPr="001A61C6">
        <w:rPr>
          <w:rFonts w:cstheme="minorHAnsi"/>
        </w:rPr>
        <w:t xml:space="preserve">Beyond variant genotyping, next-generation sequencing of specific </w:t>
      </w:r>
      <w:proofErr w:type="spellStart"/>
      <w:r w:rsidRPr="001A61C6">
        <w:rPr>
          <w:rFonts w:cstheme="minorHAnsi"/>
        </w:rPr>
        <w:t>pharmacogenes</w:t>
      </w:r>
      <w:proofErr w:type="spellEnd"/>
      <w:r w:rsidRPr="001A61C6">
        <w:rPr>
          <w:rFonts w:cstheme="minorHAnsi"/>
        </w:rPr>
        <w:t xml:space="preserve"> represents another strategy with the potential advantage of enabling patient pharmacogenomic results to keep pace with research progress in ascribing function to </w:t>
      </w:r>
      <w:proofErr w:type="spellStart"/>
      <w:r w:rsidRPr="001A61C6">
        <w:rPr>
          <w:rFonts w:cstheme="minorHAnsi"/>
        </w:rPr>
        <w:t>pharmacogene</w:t>
      </w:r>
      <w:proofErr w:type="spellEnd"/>
      <w:r w:rsidRPr="001A61C6">
        <w:rPr>
          <w:rFonts w:cstheme="minorHAnsi"/>
        </w:rPr>
        <w:t xml:space="preserve"> variants of uncertain significance (VUS), without the need for re-testing.  Moreover, at least 14 countries have government-funded </w:t>
      </w:r>
      <w:r w:rsidRPr="001A61C6">
        <w:rPr>
          <w:rFonts w:cstheme="minorHAnsi"/>
        </w:rPr>
        <w:lastRenderedPageBreak/>
        <w:t xml:space="preserve">national genomic medicine initiatives </w:t>
      </w:r>
      <w:r w:rsidRPr="001A61C6">
        <w:rPr>
          <w:rFonts w:cstheme="minorHAnsi"/>
        </w:rPr>
        <w:fldChar w:fldCharType="begin">
          <w:fldData xml:space="preserve">PEVuZE5vdGU+PENpdGU+PEF1dGhvcj5TdGFyazwvQXV0aG9yPjxZZWFyPjIwMTk8L1llYXI+PFJl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TdGFyazwvQXV0aG9yPjxZZWFyPjIwMTk8L1llYXI+PFJl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09]</w:t>
      </w:r>
      <w:r w:rsidRPr="001A61C6">
        <w:rPr>
          <w:rFonts w:cstheme="minorHAnsi"/>
        </w:rPr>
        <w:fldChar w:fldCharType="end"/>
      </w:r>
      <w:r w:rsidRPr="001A61C6">
        <w:rPr>
          <w:rFonts w:cstheme="minorHAnsi"/>
        </w:rPr>
        <w:t xml:space="preserve"> and so a rapidly increasing number of patients will undergo whole exome and whole genome sequencing (WGS) over the coming decade, accelerating the availability of pharmacogenomic results.  For example, the UK 100,000 Genomes Project has a pilot programme to extract actionable </w:t>
      </w:r>
      <w:r w:rsidRPr="001A61C6">
        <w:rPr>
          <w:rFonts w:cstheme="minorHAnsi"/>
          <w:i/>
        </w:rPr>
        <w:t xml:space="preserve">DPYD </w:t>
      </w:r>
      <w:r w:rsidRPr="001A61C6">
        <w:rPr>
          <w:rFonts w:cstheme="minorHAnsi"/>
        </w:rPr>
        <w:t xml:space="preserve">variants from WGS data in participants with cancer and make them available to clinicians via regional genomic medicine centres </w:t>
      </w:r>
      <w:r w:rsidRPr="001A61C6">
        <w:rPr>
          <w:rFonts w:cstheme="minorHAnsi"/>
        </w:rPr>
        <w:fldChar w:fldCharType="begin"/>
      </w:r>
      <w:r w:rsidR="004F5706" w:rsidRPr="001A61C6">
        <w:rPr>
          <w:rFonts w:cstheme="minorHAnsi"/>
        </w:rPr>
        <w:instrText xml:space="preserve"> ADDIN EN.CITE &lt;EndNote&gt;&lt;Cite&gt;&lt;Author&gt;Genomics England&lt;/Author&gt;&lt;Year&gt;2019&lt;/Year&gt;&lt;RecNum&gt;33&lt;/RecNum&gt;&lt;DisplayText&gt;[110]&lt;/DisplayText&gt;&lt;record&gt;&lt;rec-number&gt;33&lt;/rec-number&gt;&lt;foreign-keys&gt;&lt;key app="EN" db-id="wd5spvawe2zdeme9t0npd2aewtwzsxzxa5xe" timestamp="1574462571"&gt;33&lt;/key&gt;&lt;/foreign-keys&gt;&lt;ref-type name="Web Page"&gt;12&lt;/ref-type&gt;&lt;contributors&gt;&lt;authors&gt;&lt;author&gt;Genomics England,&lt;/author&gt;&lt;/authors&gt;&lt;/contributors&gt;&lt;titles&gt;&lt;title&gt;How can we make cancer treatment less toxic?&lt;/title&gt;&lt;/titles&gt;&lt;volume&gt;2019&lt;/volume&gt;&lt;number&gt;22 November&lt;/number&gt;&lt;dates&gt;&lt;year&gt;2019&lt;/year&gt;&lt;/dates&gt;&lt;urls&gt;&lt;related-urls&gt;&lt;url&gt;https://www.genomicsengland.co.uk/how-can-we-make-cancer-treatment-less-toxic/&lt;/url&gt;&lt;/related-urls&gt;&lt;/urls&gt;&lt;/record&gt;&lt;/Cite&gt;&lt;/EndNote&gt;</w:instrText>
      </w:r>
      <w:r w:rsidRPr="001A61C6">
        <w:rPr>
          <w:rFonts w:cstheme="minorHAnsi"/>
        </w:rPr>
        <w:fldChar w:fldCharType="separate"/>
      </w:r>
      <w:r w:rsidR="004F5706" w:rsidRPr="001A61C6">
        <w:rPr>
          <w:rFonts w:cstheme="minorHAnsi"/>
          <w:noProof/>
        </w:rPr>
        <w:t>[110]</w:t>
      </w:r>
      <w:r w:rsidRPr="001A61C6">
        <w:rPr>
          <w:rFonts w:cstheme="minorHAnsi"/>
        </w:rPr>
        <w:fldChar w:fldCharType="end"/>
      </w:r>
      <w:r w:rsidRPr="001A61C6">
        <w:rPr>
          <w:rFonts w:cstheme="minorHAnsi"/>
        </w:rPr>
        <w:t xml:space="preserve">.  </w:t>
      </w:r>
    </w:p>
    <w:p w14:paraId="00CA4C0F" w14:textId="5F382380" w:rsidR="00F37570" w:rsidRPr="001A61C6" w:rsidRDefault="00F37570" w:rsidP="00DA1625">
      <w:pPr>
        <w:spacing w:line="22" w:lineRule="atLeast"/>
        <w:jc w:val="both"/>
        <w:rPr>
          <w:rFonts w:cstheme="minorHAnsi"/>
        </w:rPr>
      </w:pPr>
      <w:r w:rsidRPr="001A61C6">
        <w:rPr>
          <w:rFonts w:cstheme="minorHAnsi"/>
        </w:rPr>
        <w:t xml:space="preserve">Nevertheless, pharmacogenomic implementation remains arduous and complex with a need for multidisciplinary team working and stakeholder engagement to surmount the multiple barriers that include evidential, healthcare practitioner knowledge, financial, and logistical </w:t>
      </w:r>
      <w:r w:rsidRPr="001A61C6">
        <w:rPr>
          <w:rFonts w:cstheme="minorHAnsi"/>
        </w:rPr>
        <w:fldChar w:fldCharType="begin">
          <w:fldData xml:space="preserve">PEVuZE5vdGU+PENpdGU+PEF1dGhvcj5UdXJuZXI8L0F1dGhvcj48WWVhcj4yMDE0PC9ZZWFyPjxS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I4MS05MzwvcGFnZXM+PHZv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UdXJuZXI8L0F1dGhvcj48WWVhcj4yMDE0PC9ZZWFyPjxS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I4MS05MzwvcGFnZXM+PHZv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11]</w:t>
      </w:r>
      <w:r w:rsidRPr="001A61C6">
        <w:rPr>
          <w:rFonts w:cstheme="minorHAnsi"/>
        </w:rPr>
        <w:fldChar w:fldCharType="end"/>
      </w:r>
      <w:r w:rsidRPr="001A61C6">
        <w:rPr>
          <w:rFonts w:cstheme="minorHAnsi"/>
        </w:rPr>
        <w:t xml:space="preserve">.  However, the experiences learned from early adopter sites will help facilitate broader implementation </w:t>
      </w:r>
      <w:r w:rsidRPr="001A61C6">
        <w:rPr>
          <w:rFonts w:cstheme="minorHAnsi"/>
        </w:rPr>
        <w:fldChar w:fldCharType="begin"/>
      </w:r>
      <w:r w:rsidR="004F5706" w:rsidRPr="001A61C6">
        <w:rPr>
          <w:rFonts w:cstheme="minorHAnsi"/>
        </w:rPr>
        <w:instrText xml:space="preserve"> ADDIN EN.CITE &lt;EndNote&gt;&lt;Cite&gt;&lt;Author&gt;Krebs&lt;/Author&gt;&lt;Year&gt;2019&lt;/Year&gt;&lt;RecNum&gt;43&lt;/RecNum&gt;&lt;DisplayText&gt;[112]&lt;/DisplayText&gt;&lt;record&gt;&lt;rec-number&gt;43&lt;/rec-number&gt;&lt;foreign-keys&gt;&lt;key app="EN" db-id="wd5spvawe2zdeme9t0npd2aewtwzsxzxa5xe" timestamp="1574466955"&gt;43&lt;/key&gt;&lt;/foreign-keys&gt;&lt;ref-type name="Journal Article"&gt;17&lt;/ref-type&gt;&lt;contributors&gt;&lt;authors&gt;&lt;author&gt;Krebs, Kristi&lt;/author&gt;&lt;author&gt;Milani, Lili&lt;/author&gt;&lt;/authors&gt;&lt;/contributors&gt;&lt;titles&gt;&lt;title&gt;Translating pharmacogenomics into clinical decisions: do not let the perfect be the enemy of the good&lt;/title&gt;&lt;secondary-title&gt;Human Genomics&lt;/secondary-title&gt;&lt;/titles&gt;&lt;periodical&gt;&lt;full-title&gt;Human genomics&lt;/full-title&gt;&lt;abbr-1&gt;Hum Genomics&lt;/abbr-1&gt;&lt;/periodical&gt;&lt;pages&gt;39&lt;/pages&gt;&lt;volume&gt;13&lt;/volume&gt;&lt;number&gt;1&lt;/number&gt;&lt;dates&gt;&lt;year&gt;2019&lt;/year&gt;&lt;pub-dates&gt;&lt;date&gt;2019/08/27&lt;/date&gt;&lt;/pub-dates&gt;&lt;/dates&gt;&lt;isbn&gt;1479-7364&lt;/isbn&gt;&lt;urls&gt;&lt;related-urls&gt;&lt;url&gt;https://doi.org/10.1186/s40246-019-0229-z&lt;/url&gt;&lt;/related-urls&gt;&lt;/urls&gt;&lt;electronic-resource-num&gt;10.1186/s40246-019-0229-z&lt;/electronic-resource-num&gt;&lt;/record&gt;&lt;/Cite&gt;&lt;/EndNote&gt;</w:instrText>
      </w:r>
      <w:r w:rsidRPr="001A61C6">
        <w:rPr>
          <w:rFonts w:cstheme="minorHAnsi"/>
        </w:rPr>
        <w:fldChar w:fldCharType="separate"/>
      </w:r>
      <w:r w:rsidR="004F5706" w:rsidRPr="001A61C6">
        <w:rPr>
          <w:rFonts w:cstheme="minorHAnsi"/>
          <w:noProof/>
        </w:rPr>
        <w:t>[112]</w:t>
      </w:r>
      <w:r w:rsidRPr="001A61C6">
        <w:rPr>
          <w:rFonts w:cstheme="minorHAnsi"/>
        </w:rPr>
        <w:fldChar w:fldCharType="end"/>
      </w:r>
      <w:r w:rsidRPr="001A61C6">
        <w:rPr>
          <w:rFonts w:cstheme="minorHAnsi"/>
        </w:rPr>
        <w:t xml:space="preserve">. One specific challenge is the inherent complexity of particular </w:t>
      </w:r>
      <w:proofErr w:type="spellStart"/>
      <w:r w:rsidRPr="001A61C6">
        <w:rPr>
          <w:rFonts w:cstheme="minorHAnsi"/>
        </w:rPr>
        <w:t>pharmacogenes</w:t>
      </w:r>
      <w:proofErr w:type="spellEnd"/>
      <w:r w:rsidRPr="001A61C6">
        <w:rPr>
          <w:rFonts w:cstheme="minorHAnsi"/>
        </w:rPr>
        <w:t xml:space="preserve">, and </w:t>
      </w:r>
      <w:r w:rsidRPr="001A61C6">
        <w:rPr>
          <w:rFonts w:cstheme="minorHAnsi"/>
          <w:i/>
        </w:rPr>
        <w:t xml:space="preserve">CYP2D6 </w:t>
      </w:r>
      <w:r w:rsidR="004F329D" w:rsidRPr="001A61C6">
        <w:rPr>
          <w:rFonts w:cstheme="minorHAnsi"/>
        </w:rPr>
        <w:t xml:space="preserve">in particular.  </w:t>
      </w:r>
      <w:r w:rsidR="004F329D" w:rsidRPr="001A61C6">
        <w:rPr>
          <w:rFonts w:cstheme="minorHAnsi"/>
          <w:i/>
        </w:rPr>
        <w:t>C</w:t>
      </w:r>
      <w:r w:rsidR="00EA0D74" w:rsidRPr="001A61C6">
        <w:rPr>
          <w:rFonts w:cstheme="minorHAnsi"/>
          <w:i/>
        </w:rPr>
        <w:t>YP2D6</w:t>
      </w:r>
      <w:r w:rsidRPr="001A61C6">
        <w:rPr>
          <w:rFonts w:cstheme="minorHAnsi"/>
        </w:rPr>
        <w:t xml:space="preserve"> </w:t>
      </w:r>
      <w:r w:rsidR="004F329D" w:rsidRPr="001A61C6">
        <w:rPr>
          <w:rFonts w:cstheme="minorHAnsi"/>
        </w:rPr>
        <w:t xml:space="preserve">can be affected by structural variations including gene </w:t>
      </w:r>
      <w:r w:rsidRPr="001A61C6">
        <w:rPr>
          <w:rFonts w:cstheme="minorHAnsi"/>
        </w:rPr>
        <w:t xml:space="preserve">deletion, multiplication, </w:t>
      </w:r>
      <w:r w:rsidR="004F329D" w:rsidRPr="001A61C6">
        <w:rPr>
          <w:rFonts w:cstheme="minorHAnsi"/>
        </w:rPr>
        <w:t xml:space="preserve">and tandem rearrangements or hybrid gene conversions with its upstream pseudogene, </w:t>
      </w:r>
      <w:r w:rsidR="004F329D" w:rsidRPr="001A61C6">
        <w:rPr>
          <w:rFonts w:cstheme="minorHAnsi"/>
          <w:i/>
        </w:rPr>
        <w:t>CYP2D7</w:t>
      </w:r>
      <w:r w:rsidR="004F1CF8" w:rsidRPr="001A61C6">
        <w:rPr>
          <w:rFonts w:cstheme="minorHAnsi"/>
          <w:i/>
        </w:rPr>
        <w:t xml:space="preserve"> </w:t>
      </w:r>
      <w:r w:rsidR="004F1CF8" w:rsidRPr="001A61C6">
        <w:rPr>
          <w:rFonts w:cstheme="minorHAnsi"/>
        </w:rPr>
        <w:fldChar w:fldCharType="begin"/>
      </w:r>
      <w:r w:rsidR="004F5706" w:rsidRPr="001A61C6">
        <w:rPr>
          <w:rFonts w:cstheme="minorHAnsi"/>
        </w:rPr>
        <w:instrText xml:space="preserve"> ADDIN EN.CITE &lt;EndNote&gt;&lt;Cite&gt;&lt;Author&gt;Liau&lt;/Author&gt;&lt;Year&gt;2019&lt;/Year&gt;&lt;RecNum&gt;143&lt;/RecNum&gt;&lt;DisplayText&gt;[113]&lt;/DisplayText&gt;&lt;record&gt;&lt;rec-number&gt;143&lt;/rec-number&gt;&lt;foreign-keys&gt;&lt;key app="EN" db-id="wd5spvawe2zdeme9t0npd2aewtwzsxzxa5xe" timestamp="1582882022"&gt;143&lt;/key&gt;&lt;/foreign-keys&gt;&lt;ref-type name="Journal Article"&gt;17&lt;/ref-type&gt;&lt;contributors&gt;&lt;authors&gt;&lt;author&gt;Liau, Yusmiati&lt;/author&gt;&lt;author&gt;Maggo, Simran&lt;/author&gt;&lt;author&gt;Miller, Allison L.&lt;/author&gt;&lt;author&gt;Pearson, John F.&lt;/author&gt;&lt;author&gt;Kennedy, Martin A.&lt;/author&gt;&lt;author&gt;Cree, Simone L.&lt;/author&gt;&lt;/authors&gt;&lt;/contributors&gt;&lt;titles&gt;&lt;title&gt;Nanopore sequencing of the pharmacogene CYP2D6 allows simultaneous haplotyping and detection of duplications&lt;/title&gt;&lt;secondary-title&gt;bioRxiv&lt;/secondary-title&gt;&lt;/titles&gt;&lt;periodical&gt;&lt;full-title&gt;bioRxiv&lt;/full-title&gt;&lt;/periodical&gt;&lt;pages&gt;576280&lt;/pages&gt;&lt;dates&gt;&lt;year&gt;2019&lt;/year&gt;&lt;/dates&gt;&lt;urls&gt;&lt;related-urls&gt;&lt;url&gt;http://biorxiv.org/content/early/2019/06/08/576280.abstract&lt;/url&gt;&lt;/related-urls&gt;&lt;/urls&gt;&lt;electronic-resource-num&gt;10.1101/576280&lt;/electronic-resource-num&gt;&lt;/record&gt;&lt;/Cite&gt;&lt;/EndNote&gt;</w:instrText>
      </w:r>
      <w:r w:rsidR="004F1CF8" w:rsidRPr="001A61C6">
        <w:rPr>
          <w:rFonts w:cstheme="minorHAnsi"/>
        </w:rPr>
        <w:fldChar w:fldCharType="separate"/>
      </w:r>
      <w:r w:rsidR="004F5706" w:rsidRPr="001A61C6">
        <w:rPr>
          <w:rFonts w:cstheme="minorHAnsi"/>
          <w:noProof/>
        </w:rPr>
        <w:t>[113]</w:t>
      </w:r>
      <w:r w:rsidR="004F1CF8" w:rsidRPr="001A61C6">
        <w:rPr>
          <w:rFonts w:cstheme="minorHAnsi"/>
        </w:rPr>
        <w:fldChar w:fldCharType="end"/>
      </w:r>
      <w:r w:rsidR="004F1CF8" w:rsidRPr="001A61C6">
        <w:rPr>
          <w:rFonts w:cstheme="minorHAnsi"/>
        </w:rPr>
        <w:t>.  These structural variants</w:t>
      </w:r>
      <w:r w:rsidR="00B14609" w:rsidRPr="001A61C6">
        <w:rPr>
          <w:rFonts w:cstheme="minorHAnsi"/>
        </w:rPr>
        <w:t xml:space="preserve"> impede</w:t>
      </w:r>
      <w:r w:rsidRPr="001A61C6">
        <w:rPr>
          <w:rFonts w:cstheme="minorHAnsi"/>
        </w:rPr>
        <w:t xml:space="preserve"> accurate </w:t>
      </w:r>
      <w:r w:rsidR="00EA0D74" w:rsidRPr="001A61C6">
        <w:rPr>
          <w:rFonts w:cstheme="minorHAnsi"/>
          <w:i/>
        </w:rPr>
        <w:t xml:space="preserve">CYP2D6 </w:t>
      </w:r>
      <w:r w:rsidRPr="001A61C6">
        <w:rPr>
          <w:rFonts w:cstheme="minorHAnsi"/>
        </w:rPr>
        <w:t xml:space="preserve">genotype-to-phenotype translation </w:t>
      </w:r>
      <w:r w:rsidR="002513B2" w:rsidRPr="001A61C6">
        <w:rPr>
          <w:rFonts w:cstheme="minorHAnsi"/>
        </w:rPr>
        <w:t>by conventional methods and</w:t>
      </w:r>
      <w:r w:rsidRPr="001A61C6">
        <w:rPr>
          <w:rFonts w:cstheme="minorHAnsi"/>
        </w:rPr>
        <w:t xml:space="preserve"> standard short read sequencing </w:t>
      </w:r>
      <w:r w:rsidRPr="001A61C6">
        <w:rPr>
          <w:rFonts w:cstheme="minorHAnsi"/>
        </w:rPr>
        <w:fldChar w:fldCharType="begin"/>
      </w:r>
      <w:r w:rsidR="004F5706" w:rsidRPr="001A61C6">
        <w:rPr>
          <w:rFonts w:cstheme="minorHAnsi"/>
        </w:rPr>
        <w:instrText xml:space="preserve"> ADDIN EN.CITE &lt;EndNote&gt;&lt;Cite&gt;&lt;Author&gt;Yang&lt;/Author&gt;&lt;Year&gt;2017&lt;/Year&gt;&lt;RecNum&gt;118&lt;/RecNum&gt;&lt;DisplayText&gt;[114]&lt;/DisplayText&gt;&lt;record&gt;&lt;rec-number&gt;118&lt;/rec-number&gt;&lt;foreign-keys&gt;&lt;key app="EN" db-id="wd5spvawe2zdeme9t0npd2aewtwzsxzxa5xe" timestamp="1579636320"&gt;118&lt;/key&gt;&lt;/foreign-keys&gt;&lt;ref-type name="Journal Article"&gt;17&lt;/ref-type&gt;&lt;contributors&gt;&lt;authors&gt;&lt;author&gt;Yang, Yao&lt;/author&gt;&lt;author&gt;Botton, Mariana R.&lt;/author&gt;&lt;author&gt;Scott, Erick R.&lt;/author&gt;&lt;author&gt;Scott, Stuart A.&lt;/author&gt;&lt;/authors&gt;&lt;/contributors&gt;&lt;titles&gt;&lt;title&gt;Sequencing the CYP2D6 gene: from variant allele discovery to clinical pharmacogenetic testing&lt;/title&gt;&lt;secondary-title&gt;Pharmacogenomics&lt;/secondary-title&gt;&lt;alt-title&gt;Pharmacogenomics&lt;/alt-title&gt;&lt;/titles&gt;&lt;periodical&gt;&lt;full-title&gt;Pharmacogenomics&lt;/full-title&gt;&lt;/periodical&gt;&lt;alt-periodical&gt;&lt;full-title&gt;Pharmacogenomics&lt;/full-title&gt;&lt;/alt-periodical&gt;&lt;pages&gt;673-685&lt;/pages&gt;&lt;volume&gt;18&lt;/volume&gt;&lt;number&gt;7&lt;/number&gt;&lt;edition&gt;05/04&lt;/edition&gt;&lt;keywords&gt;&lt;keyword&gt;CYP2D6&lt;/keyword&gt;&lt;keyword&gt;CYP450-2D6&lt;/keyword&gt;&lt;keyword&gt;Sanger sequencing&lt;/keyword&gt;&lt;keyword&gt;genotyping&lt;/keyword&gt;&lt;keyword&gt;long-read sequencing&lt;/keyword&gt;&lt;keyword&gt;pharmacogenetics&lt;/keyword&gt;&lt;keyword&gt;pharmacogenomics&lt;/keyword&gt;&lt;keyword&gt;short-read sequencing&lt;/keyword&gt;&lt;keyword&gt;*Alleles&lt;/keyword&gt;&lt;keyword&gt;Cytochrome P-450 CYP2D6/*genetics&lt;/keyword&gt;&lt;keyword&gt;Genetic Variation/*genetics&lt;/keyword&gt;&lt;keyword&gt;Humans&lt;/keyword&gt;&lt;keyword&gt;Pharmacogenomic Testing/*methods/trends&lt;/keyword&gt;&lt;keyword&gt;Polymorphism, Genetic/genetics&lt;/keyword&gt;&lt;keyword&gt;Sequence Analysis, DNA/*methods/trends&lt;/keyword&gt;&lt;/keywords&gt;&lt;dates&gt;&lt;year&gt;2017&lt;/year&gt;&lt;/dates&gt;&lt;publisher&gt;Future Medicine Ltd&lt;/publisher&gt;&lt;isbn&gt;1744-8042&amp;#xD;1462-2416&lt;/isbn&gt;&lt;accession-num&gt;28470112&lt;/accession-num&gt;&lt;urls&gt;&lt;related-urls&gt;&lt;url&gt;https://www.ncbi.nlm.nih.gov/pubmed/28470112&lt;/url&gt;&lt;url&gt;https://www.ncbi.nlm.nih.gov/pmc/articles/PMC5591463/&lt;/url&gt;&lt;/related-urls&gt;&lt;/urls&gt;&lt;electronic-resource-num&gt;10.2217/pgs-2017-0033&lt;/electronic-resource-num&gt;&lt;remote-database-name&gt;PubMed&lt;/remote-database-name&gt;&lt;language&gt;eng&lt;/language&gt;&lt;/record&gt;&lt;/Cite&gt;&lt;/EndNote&gt;</w:instrText>
      </w:r>
      <w:r w:rsidRPr="001A61C6">
        <w:rPr>
          <w:rFonts w:cstheme="minorHAnsi"/>
        </w:rPr>
        <w:fldChar w:fldCharType="separate"/>
      </w:r>
      <w:r w:rsidR="004F5706" w:rsidRPr="001A61C6">
        <w:rPr>
          <w:rFonts w:cstheme="minorHAnsi"/>
          <w:noProof/>
        </w:rPr>
        <w:t>[114]</w:t>
      </w:r>
      <w:r w:rsidRPr="001A61C6">
        <w:rPr>
          <w:rFonts w:cstheme="minorHAnsi"/>
        </w:rPr>
        <w:fldChar w:fldCharType="end"/>
      </w:r>
      <w:r w:rsidRPr="001A61C6">
        <w:rPr>
          <w:rFonts w:cstheme="minorHAnsi"/>
        </w:rPr>
        <w:t>.</w:t>
      </w:r>
      <w:r w:rsidR="00B14609" w:rsidRPr="001A61C6">
        <w:rPr>
          <w:rFonts w:cstheme="minorHAnsi"/>
        </w:rPr>
        <w:t xml:space="preserve">  However, </w:t>
      </w:r>
      <w:r w:rsidR="002513B2" w:rsidRPr="001A61C6">
        <w:rPr>
          <w:rFonts w:cstheme="minorHAnsi"/>
        </w:rPr>
        <w:t>long-</w:t>
      </w:r>
      <w:r w:rsidR="00B14609" w:rsidRPr="001A61C6">
        <w:rPr>
          <w:rFonts w:cstheme="minorHAnsi"/>
        </w:rPr>
        <w:t xml:space="preserve">read sequencing has been </w:t>
      </w:r>
      <w:r w:rsidR="002513B2" w:rsidRPr="001A61C6">
        <w:rPr>
          <w:rFonts w:cstheme="minorHAnsi"/>
        </w:rPr>
        <w:t>demonstrated</w:t>
      </w:r>
      <w:r w:rsidR="00B14609" w:rsidRPr="001A61C6">
        <w:rPr>
          <w:rFonts w:cstheme="minorHAnsi"/>
        </w:rPr>
        <w:t xml:space="preserve"> to accurately </w:t>
      </w:r>
      <w:r w:rsidR="002513B2" w:rsidRPr="001A61C6">
        <w:rPr>
          <w:rFonts w:cstheme="minorHAnsi"/>
        </w:rPr>
        <w:t>genotype</w:t>
      </w:r>
      <w:r w:rsidR="00B14609" w:rsidRPr="001A61C6">
        <w:rPr>
          <w:rFonts w:cstheme="minorHAnsi"/>
        </w:rPr>
        <w:t xml:space="preserve"> and phase </w:t>
      </w:r>
      <w:r w:rsidR="00B14609" w:rsidRPr="001A61C6">
        <w:rPr>
          <w:rFonts w:cstheme="minorHAnsi"/>
          <w:i/>
        </w:rPr>
        <w:t>CYP2D6</w:t>
      </w:r>
      <w:r w:rsidR="004F1CF8" w:rsidRPr="001A61C6">
        <w:rPr>
          <w:rFonts w:cstheme="minorHAnsi"/>
          <w:i/>
        </w:rPr>
        <w:t xml:space="preserve"> </w:t>
      </w:r>
      <w:r w:rsidR="004F1CF8" w:rsidRPr="001A61C6">
        <w:rPr>
          <w:rFonts w:cstheme="minorHAnsi"/>
        </w:rPr>
        <w:t xml:space="preserve">and so offers a promising way forward </w:t>
      </w:r>
      <w:r w:rsidR="004F1CF8" w:rsidRPr="001A61C6">
        <w:rPr>
          <w:rFonts w:cstheme="minorHAnsi"/>
        </w:rPr>
        <w:fldChar w:fldCharType="begin">
          <w:fldData xml:space="preserve">PEVuZE5vdGU+PENpdGU+PEF1dGhvcj5MaWF1PC9BdXRob3I+PFllYXI+MjAxOTwvWWVhcj48UmVj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MaWF1PC9BdXRob3I+PFllYXI+MjAxOTwvWWVhcj48UmVj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4F1CF8" w:rsidRPr="001A61C6">
        <w:rPr>
          <w:rFonts w:cstheme="minorHAnsi"/>
        </w:rPr>
      </w:r>
      <w:r w:rsidR="004F1CF8" w:rsidRPr="001A61C6">
        <w:rPr>
          <w:rFonts w:cstheme="minorHAnsi"/>
        </w:rPr>
        <w:fldChar w:fldCharType="separate"/>
      </w:r>
      <w:r w:rsidR="004F5706" w:rsidRPr="001A61C6">
        <w:rPr>
          <w:rFonts w:cstheme="minorHAnsi"/>
          <w:noProof/>
        </w:rPr>
        <w:t>[113, 115]</w:t>
      </w:r>
      <w:r w:rsidR="004F1CF8" w:rsidRPr="001A61C6">
        <w:rPr>
          <w:rFonts w:cstheme="minorHAnsi"/>
        </w:rPr>
        <w:fldChar w:fldCharType="end"/>
      </w:r>
      <w:r w:rsidR="004F1CF8" w:rsidRPr="001A61C6">
        <w:rPr>
          <w:rFonts w:cstheme="minorHAnsi"/>
        </w:rPr>
        <w:t>.</w:t>
      </w:r>
    </w:p>
    <w:p w14:paraId="6BD49525" w14:textId="1AE686A1" w:rsidR="00F37570" w:rsidRPr="001A61C6" w:rsidRDefault="00F37570" w:rsidP="00DA1625">
      <w:pPr>
        <w:spacing w:line="22" w:lineRule="atLeast"/>
        <w:jc w:val="both"/>
        <w:rPr>
          <w:rFonts w:cstheme="minorHAnsi"/>
        </w:rPr>
      </w:pPr>
      <w:r w:rsidRPr="001A61C6">
        <w:rPr>
          <w:rFonts w:cstheme="minorHAnsi"/>
        </w:rPr>
        <w:t xml:space="preserve">A second major challenge is the introduction of clinical decision support (CDS) systems (CDSS), which are essential to support pre-emptive pharmacogenomic testing </w:t>
      </w:r>
      <w:r w:rsidRPr="001A61C6">
        <w:rPr>
          <w:rFonts w:cstheme="minorHAnsi"/>
        </w:rPr>
        <w:fldChar w:fldCharType="begin"/>
      </w:r>
      <w:r w:rsidR="004F5706" w:rsidRPr="001A61C6">
        <w:rPr>
          <w:rFonts w:cstheme="minorHAnsi"/>
        </w:rPr>
        <w:instrText xml:space="preserve"> ADDIN EN.CITE &lt;EndNote&gt;&lt;Cite&gt;&lt;Author&gt;Krebs&lt;/Author&gt;&lt;Year&gt;2019&lt;/Year&gt;&lt;RecNum&gt;43&lt;/RecNum&gt;&lt;DisplayText&gt;[112]&lt;/DisplayText&gt;&lt;record&gt;&lt;rec-number&gt;43&lt;/rec-number&gt;&lt;foreign-keys&gt;&lt;key app="EN" db-id="wd5spvawe2zdeme9t0npd2aewtwzsxzxa5xe" timestamp="1574466955"&gt;43&lt;/key&gt;&lt;/foreign-keys&gt;&lt;ref-type name="Journal Article"&gt;17&lt;/ref-type&gt;&lt;contributors&gt;&lt;authors&gt;&lt;author&gt;Krebs, Kristi&lt;/author&gt;&lt;author&gt;Milani, Lili&lt;/author&gt;&lt;/authors&gt;&lt;/contributors&gt;&lt;titles&gt;&lt;title&gt;Translating pharmacogenomics into clinical decisions: do not let the perfect be the enemy of the good&lt;/title&gt;&lt;secondary-title&gt;Human Genomics&lt;/secondary-title&gt;&lt;/titles&gt;&lt;periodical&gt;&lt;full-title&gt;Human genomics&lt;/full-title&gt;&lt;abbr-1&gt;Hum Genomics&lt;/abbr-1&gt;&lt;/periodical&gt;&lt;pages&gt;39&lt;/pages&gt;&lt;volume&gt;13&lt;/volume&gt;&lt;number&gt;1&lt;/number&gt;&lt;dates&gt;&lt;year&gt;2019&lt;/year&gt;&lt;pub-dates&gt;&lt;date&gt;2019/08/27&lt;/date&gt;&lt;/pub-dates&gt;&lt;/dates&gt;&lt;isbn&gt;1479-7364&lt;/isbn&gt;&lt;urls&gt;&lt;related-urls&gt;&lt;url&gt;https://doi.org/10.1186/s40246-019-0229-z&lt;/url&gt;&lt;/related-urls&gt;&lt;/urls&gt;&lt;electronic-resource-num&gt;10.1186/s40246-019-0229-z&lt;/electronic-resource-num&gt;&lt;/record&gt;&lt;/Cite&gt;&lt;/EndNote&gt;</w:instrText>
      </w:r>
      <w:r w:rsidRPr="001A61C6">
        <w:rPr>
          <w:rFonts w:cstheme="minorHAnsi"/>
        </w:rPr>
        <w:fldChar w:fldCharType="separate"/>
      </w:r>
      <w:r w:rsidR="004F5706" w:rsidRPr="001A61C6">
        <w:rPr>
          <w:rFonts w:cstheme="minorHAnsi"/>
          <w:noProof/>
        </w:rPr>
        <w:t>[112]</w:t>
      </w:r>
      <w:r w:rsidRPr="001A61C6">
        <w:rPr>
          <w:rFonts w:cstheme="minorHAnsi"/>
        </w:rPr>
        <w:fldChar w:fldCharType="end"/>
      </w:r>
      <w:r w:rsidRPr="001A61C6">
        <w:rPr>
          <w:rFonts w:cstheme="minorHAnsi"/>
        </w:rPr>
        <w:t xml:space="preserve">.  CDS can be passive, relying on the user to seek out the recommendations, or actively interrupt healthcare practitioners with automatic alerts.  CDS can also either be integrated into existing information and communications technology (ICT) infrastructure, such as Electronic Healthcare Records (EHR), or provided in separate programs such as web services, and patient-held healthcare ‘safety-code cards’ or mobile applications </w:t>
      </w:r>
      <w:r w:rsidRPr="001A61C6">
        <w:rPr>
          <w:rFonts w:cstheme="minorHAnsi"/>
        </w:rPr>
        <w:fldChar w:fldCharType="begin"/>
      </w:r>
      <w:r w:rsidR="004F5706" w:rsidRPr="001A61C6">
        <w:rPr>
          <w:rFonts w:cstheme="minorHAnsi"/>
        </w:rPr>
        <w:instrText xml:space="preserve"> ADDIN EN.CITE &lt;EndNote&gt;&lt;Cite&gt;&lt;Author&gt;Blagec&lt;/Author&gt;&lt;Year&gt;2016&lt;/Year&gt;&lt;RecNum&gt;121&lt;/RecNum&gt;&lt;DisplayText&gt;[116]&lt;/DisplayText&gt;&lt;record&gt;&lt;rec-number&gt;121&lt;/rec-number&gt;&lt;foreign-keys&gt;&lt;key app="EN" db-id="wd5spvawe2zdeme9t0npd2aewtwzsxzxa5xe" timestamp="1579638721"&gt;121&lt;/key&gt;&lt;/foreign-keys&gt;&lt;ref-type name="Journal Article"&gt;17&lt;/ref-type&gt;&lt;contributors&gt;&lt;authors&gt;&lt;author&gt;Blagec, Kathrin&lt;/author&gt;&lt;author&gt;Romagnoli, Katrina M.&lt;/author&gt;&lt;author&gt;Boyce, Richard D.&lt;/author&gt;&lt;author&gt;Samwald, Matthias&lt;/author&gt;&lt;/authors&gt;&lt;/contributors&gt;&lt;titles&gt;&lt;title&gt;Examining perceptions of the usefulness and usability of a mobile-based system for pharmacogenomics clinical decision support: a mixed methods study&lt;/title&gt;&lt;secondary-title&gt;PeerJ&lt;/secondary-title&gt;&lt;alt-title&gt;PeerJ&lt;/alt-title&gt;&lt;/titles&gt;&lt;periodical&gt;&lt;full-title&gt;PeerJ&lt;/full-title&gt;&lt;abbr-1&gt;PeerJ&lt;/abbr-1&gt;&lt;/periodical&gt;&lt;alt-periodical&gt;&lt;full-title&gt;PeerJ&lt;/full-title&gt;&lt;abbr-1&gt;PeerJ&lt;/abbr-1&gt;&lt;/alt-periodical&gt;&lt;pages&gt;e1671-e1671&lt;/pages&gt;&lt;volume&gt;4&lt;/volume&gt;&lt;keywords&gt;&lt;keyword&gt;Clinical&lt;/keyword&gt;&lt;keyword&gt;Decision support systems&lt;/keyword&gt;&lt;keyword&gt;Individualized medicine&lt;/keyword&gt;&lt;keyword&gt;Mixed methods studies&lt;/keyword&gt;&lt;keyword&gt;Pharmacogenetics&lt;/keyword&gt;&lt;keyword&gt;User studies&lt;/keyword&gt;&lt;/keywords&gt;&lt;dates&gt;&lt;year&gt;2016&lt;/year&gt;&lt;/dates&gt;&lt;publisher&gt;PeerJ Inc.&lt;/publisher&gt;&lt;isbn&gt;2167-8359&lt;/isbn&gt;&lt;accession-num&gt;26925317&lt;/accession-num&gt;&lt;urls&gt;&lt;related-urls&gt;&lt;url&gt;https://www.ncbi.nlm.nih.gov/pubmed/26925317&lt;/url&gt;&lt;url&gt;https://www.ncbi.nlm.nih.gov/pmc/articles/PMC4768706/&lt;/url&gt;&lt;/related-urls&gt;&lt;/urls&gt;&lt;electronic-resource-num&gt;10.7717/peerj.1671&lt;/electronic-resource-num&gt;&lt;remote-database-name&gt;PubMed&lt;/remote-database-name&gt;&lt;language&gt;eng&lt;/language&gt;&lt;/record&gt;&lt;/Cite&gt;&lt;/EndNote&gt;</w:instrText>
      </w:r>
      <w:r w:rsidRPr="001A61C6">
        <w:rPr>
          <w:rFonts w:cstheme="minorHAnsi"/>
        </w:rPr>
        <w:fldChar w:fldCharType="separate"/>
      </w:r>
      <w:r w:rsidR="004F5706" w:rsidRPr="001A61C6">
        <w:rPr>
          <w:rFonts w:cstheme="minorHAnsi"/>
          <w:noProof/>
        </w:rPr>
        <w:t>[116]</w:t>
      </w:r>
      <w:r w:rsidRPr="001A61C6">
        <w:rPr>
          <w:rFonts w:cstheme="minorHAnsi"/>
        </w:rPr>
        <w:fldChar w:fldCharType="end"/>
      </w:r>
      <w:r w:rsidRPr="001A61C6">
        <w:rPr>
          <w:rFonts w:cstheme="minorHAnsi"/>
        </w:rPr>
        <w:t>.  An ideal system provides up-to-date recommendations when prescribing (or dispensing) a new drug to maximise uptake of recomm</w:t>
      </w:r>
      <w:r w:rsidR="00832278" w:rsidRPr="001A61C6">
        <w:rPr>
          <w:rFonts w:cstheme="minorHAnsi"/>
        </w:rPr>
        <w:t xml:space="preserve">endations, is user-friendly, </w:t>
      </w:r>
      <w:r w:rsidRPr="001A61C6">
        <w:rPr>
          <w:rFonts w:cstheme="minorHAnsi"/>
        </w:rPr>
        <w:t xml:space="preserve">a gateway to resources for impromptu user-directed learning, and recalls previous test results automatically </w:t>
      </w:r>
      <w:r w:rsidR="00832278" w:rsidRPr="001A61C6">
        <w:rPr>
          <w:rFonts w:cstheme="minorHAnsi"/>
        </w:rPr>
        <w:t>when prescribing in</w:t>
      </w:r>
      <w:r w:rsidRPr="001A61C6">
        <w:rPr>
          <w:rFonts w:cstheme="minorHAnsi"/>
        </w:rPr>
        <w:t xml:space="preserve"> future to avoid genetic re-testing.  Thus active, interruptive CDSS appears advantageous, providing alerts are judicious to mitigate alert fatigue.  However, the heterogeneity of healthcare ICT systems and financial resources available for integration represent significant hurdles to broader adoption.  It is expected that local solutions will be required, and hybrid models that variably implement through both central ICT infrastructure and patient-held devices might expedite implementation by decreasing reliance on any one system.  </w:t>
      </w:r>
    </w:p>
    <w:p w14:paraId="6EDC2658" w14:textId="5A5C23C0" w:rsidR="00AC6A5D" w:rsidRPr="001A61C6" w:rsidRDefault="00F37570" w:rsidP="00DA1625">
      <w:pPr>
        <w:spacing w:line="22" w:lineRule="atLeast"/>
        <w:jc w:val="both"/>
        <w:rPr>
          <w:rFonts w:cstheme="minorHAnsi"/>
        </w:rPr>
      </w:pPr>
      <w:r w:rsidRPr="001A61C6">
        <w:rPr>
          <w:rFonts w:cstheme="minorHAnsi"/>
        </w:rPr>
        <w:t xml:space="preserve">Lastly, the availability of consensus guidelines is paramount for successful implementation.  Whilst CPIC and DPWG guidelines are an excellent resource and share a high degree of congruence, some differences exist between their recommendations </w:t>
      </w:r>
      <w:r w:rsidRPr="001A61C6">
        <w:rPr>
          <w:rFonts w:cstheme="minorHAnsi"/>
        </w:rPr>
        <w:fldChar w:fldCharType="begin">
          <w:fldData xml:space="preserve">PEVuZE5vdGU+PENpdGU+PEF1dGhvcj5CYW5rPC9BdXRob3I+PFllYXI+MjAxODwvWWVhcj48UmVj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U5OS02MTg8L3BhZ2VzPjx2b2x1bWU+MTAzPC92b2x1bWU+PG51bWJlcj40PC9udW1iZXI+PGVk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CYW5rPC9BdXRob3I+PFllYXI+MjAxODwvWWVhcj48UmVj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U5OS02MTg8L3BhZ2VzPjx2b2x1bWU+MTAzPC92b2x1bWU+PG51bWJlcj40PC9udW1iZXI+PGVk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17]</w:t>
      </w:r>
      <w:r w:rsidRPr="001A61C6">
        <w:rPr>
          <w:rFonts w:cstheme="minorHAnsi"/>
        </w:rPr>
        <w:fldChar w:fldCharType="end"/>
      </w:r>
      <w:r w:rsidRPr="001A61C6">
        <w:rPr>
          <w:rFonts w:cstheme="minorHAnsi"/>
        </w:rPr>
        <w:t xml:space="preserve">.  Furthermore, existing guidelines offer little guidance on </w:t>
      </w:r>
      <w:r w:rsidRPr="001A61C6">
        <w:rPr>
          <w:rFonts w:cstheme="minorHAnsi"/>
          <w:i/>
        </w:rPr>
        <w:t>when</w:t>
      </w:r>
      <w:r w:rsidRPr="001A61C6">
        <w:rPr>
          <w:rFonts w:cstheme="minorHAnsi"/>
        </w:rPr>
        <w:t xml:space="preserve"> to order genetic tests, may need translating, and potentially </w:t>
      </w:r>
      <w:r w:rsidR="00832278" w:rsidRPr="001A61C6">
        <w:rPr>
          <w:rFonts w:cstheme="minorHAnsi"/>
        </w:rPr>
        <w:t>adapting</w:t>
      </w:r>
      <w:r w:rsidRPr="001A61C6">
        <w:rPr>
          <w:rFonts w:cstheme="minorHAnsi"/>
        </w:rPr>
        <w:t xml:space="preserve"> to best fit a regional/national healthcare setting. </w:t>
      </w:r>
      <w:r w:rsidR="00832278" w:rsidRPr="001A61C6">
        <w:rPr>
          <w:rFonts w:cstheme="minorHAnsi"/>
        </w:rPr>
        <w:t xml:space="preserve"> </w:t>
      </w:r>
    </w:p>
    <w:p w14:paraId="42B8BA14" w14:textId="77777777" w:rsidR="00AC6A5D" w:rsidRPr="001A61C6" w:rsidRDefault="00AC6A5D" w:rsidP="00B1417C">
      <w:pPr>
        <w:spacing w:line="22" w:lineRule="atLeast"/>
        <w:jc w:val="both"/>
        <w:rPr>
          <w:caps/>
        </w:rPr>
      </w:pPr>
    </w:p>
    <w:p w14:paraId="39F1A2AD" w14:textId="5EB1E940" w:rsidR="00AC4E58" w:rsidRPr="001A61C6" w:rsidRDefault="00A3317E" w:rsidP="00B1417C">
      <w:pPr>
        <w:spacing w:line="22" w:lineRule="atLeast"/>
        <w:jc w:val="both"/>
        <w:rPr>
          <w:rFonts w:cstheme="minorHAnsi"/>
          <w:b/>
          <w:caps/>
          <w:u w:val="single"/>
        </w:rPr>
      </w:pPr>
      <w:r w:rsidRPr="001A61C6">
        <w:rPr>
          <w:rFonts w:cstheme="minorHAnsi"/>
          <w:b/>
          <w:caps/>
          <w:u w:val="single"/>
        </w:rPr>
        <w:t xml:space="preserve">5. </w:t>
      </w:r>
      <w:r w:rsidR="00AC4E58" w:rsidRPr="001A61C6">
        <w:rPr>
          <w:rFonts w:cstheme="minorHAnsi"/>
          <w:b/>
          <w:caps/>
          <w:u w:val="single"/>
        </w:rPr>
        <w:t xml:space="preserve">Moving beyond common variant </w:t>
      </w:r>
      <w:r w:rsidR="009855CF" w:rsidRPr="001A61C6">
        <w:rPr>
          <w:rFonts w:cstheme="minorHAnsi"/>
          <w:b/>
          <w:caps/>
          <w:u w:val="single"/>
        </w:rPr>
        <w:t xml:space="preserve">and single gene </w:t>
      </w:r>
      <w:r w:rsidR="00AC4E58" w:rsidRPr="001A61C6">
        <w:rPr>
          <w:rFonts w:cstheme="minorHAnsi"/>
          <w:b/>
          <w:caps/>
          <w:u w:val="single"/>
        </w:rPr>
        <w:t>pharmacogenomics</w:t>
      </w:r>
    </w:p>
    <w:p w14:paraId="4F024535" w14:textId="66C0E3A9" w:rsidR="0056048D" w:rsidRPr="001A61C6" w:rsidRDefault="009855CF" w:rsidP="00B1417C">
      <w:pPr>
        <w:spacing w:line="22" w:lineRule="atLeast"/>
        <w:jc w:val="both"/>
      </w:pPr>
      <w:r w:rsidRPr="001A61C6">
        <w:rPr>
          <w:rFonts w:cstheme="minorHAnsi"/>
        </w:rPr>
        <w:t xml:space="preserve">To date, the majority of </w:t>
      </w:r>
      <w:r w:rsidR="00A7235D" w:rsidRPr="001A61C6">
        <w:rPr>
          <w:rFonts w:cstheme="minorHAnsi"/>
        </w:rPr>
        <w:t xml:space="preserve">ADR </w:t>
      </w:r>
      <w:r w:rsidRPr="001A61C6">
        <w:rPr>
          <w:rFonts w:cstheme="minorHAnsi"/>
        </w:rPr>
        <w:t xml:space="preserve">pharmacogenomic associations in oncology and other specialties relate to select, predominantly common, variants in </w:t>
      </w:r>
      <w:r w:rsidR="004F0A2D" w:rsidRPr="001A61C6">
        <w:rPr>
          <w:rFonts w:cstheme="minorHAnsi"/>
        </w:rPr>
        <w:t xml:space="preserve">a single </w:t>
      </w:r>
      <w:r w:rsidR="00A7235D" w:rsidRPr="001A61C6">
        <w:rPr>
          <w:rFonts w:cstheme="minorHAnsi"/>
        </w:rPr>
        <w:t xml:space="preserve">germline </w:t>
      </w:r>
      <w:r w:rsidR="004F0A2D" w:rsidRPr="001A61C6">
        <w:rPr>
          <w:rFonts w:cstheme="minorHAnsi"/>
        </w:rPr>
        <w:t xml:space="preserve">gene.  However, </w:t>
      </w:r>
      <w:r w:rsidR="00A7235D" w:rsidRPr="001A61C6">
        <w:rPr>
          <w:rFonts w:cstheme="minorHAnsi"/>
        </w:rPr>
        <w:t xml:space="preserve">advances in technologies, sample sizes, and data processing mean that pharmacogenomics </w:t>
      </w:r>
      <w:r w:rsidR="005F119B" w:rsidRPr="001A61C6">
        <w:rPr>
          <w:rFonts w:cstheme="minorHAnsi"/>
        </w:rPr>
        <w:t xml:space="preserve">will likely </w:t>
      </w:r>
      <w:r w:rsidR="00A230EC" w:rsidRPr="001A61C6">
        <w:rPr>
          <w:rFonts w:cstheme="minorHAnsi"/>
        </w:rPr>
        <w:t xml:space="preserve">evolve to </w:t>
      </w:r>
      <w:r w:rsidR="005F119B" w:rsidRPr="001A61C6">
        <w:rPr>
          <w:rFonts w:cstheme="minorHAnsi"/>
        </w:rPr>
        <w:t xml:space="preserve">encompass rare genomic variation, polygenic risk scores, </w:t>
      </w:r>
      <w:r w:rsidR="00F91FAE" w:rsidRPr="001A61C6">
        <w:rPr>
          <w:rFonts w:cstheme="minorHAnsi"/>
        </w:rPr>
        <w:t xml:space="preserve">and </w:t>
      </w:r>
      <w:proofErr w:type="spellStart"/>
      <w:r w:rsidR="005F119B" w:rsidRPr="001A61C6">
        <w:rPr>
          <w:rFonts w:cstheme="minorHAnsi"/>
        </w:rPr>
        <w:t>pharmacomicrobiomics</w:t>
      </w:r>
      <w:proofErr w:type="spellEnd"/>
      <w:r w:rsidR="00A230EC" w:rsidRPr="001A61C6">
        <w:rPr>
          <w:rFonts w:cstheme="minorHAnsi"/>
        </w:rPr>
        <w:t>,</w:t>
      </w:r>
      <w:r w:rsidR="005F119B" w:rsidRPr="001A61C6">
        <w:rPr>
          <w:rFonts w:cstheme="minorHAnsi"/>
        </w:rPr>
        <w:t xml:space="preserve"> and </w:t>
      </w:r>
      <w:r w:rsidR="00F91FAE" w:rsidRPr="001A61C6">
        <w:rPr>
          <w:rFonts w:cstheme="minorHAnsi"/>
        </w:rPr>
        <w:t>complement therapeutic drug monitoring</w:t>
      </w:r>
      <w:r w:rsidR="005F119B" w:rsidRPr="001A61C6">
        <w:rPr>
          <w:rFonts w:cstheme="minorHAnsi"/>
        </w:rPr>
        <w:t xml:space="preserve">. </w:t>
      </w:r>
      <w:r w:rsidR="004F0A2D" w:rsidRPr="001A61C6">
        <w:rPr>
          <w:rFonts w:cstheme="minorHAnsi"/>
        </w:rPr>
        <w:t xml:space="preserve"> </w:t>
      </w:r>
      <w:r w:rsidR="00770D4B" w:rsidRPr="001A61C6">
        <w:rPr>
          <w:rFonts w:cstheme="minorHAnsi"/>
        </w:rPr>
        <w:t xml:space="preserve"> </w:t>
      </w:r>
    </w:p>
    <w:p w14:paraId="7B17BA9D" w14:textId="7E8A99E7" w:rsidR="008A56EF" w:rsidRPr="001A61C6" w:rsidRDefault="008A56EF" w:rsidP="00B1417C">
      <w:pPr>
        <w:spacing w:line="22" w:lineRule="atLeast"/>
        <w:jc w:val="both"/>
        <w:rPr>
          <w:rFonts w:cstheme="minorHAnsi"/>
          <w:b/>
          <w:u w:val="single"/>
        </w:rPr>
      </w:pPr>
    </w:p>
    <w:p w14:paraId="4BC21D49" w14:textId="77777777" w:rsidR="004F5706" w:rsidRPr="001A61C6" w:rsidRDefault="004F5706" w:rsidP="00B1417C">
      <w:pPr>
        <w:spacing w:line="22" w:lineRule="atLeast"/>
        <w:jc w:val="both"/>
        <w:rPr>
          <w:rFonts w:cstheme="minorHAnsi"/>
          <w:b/>
          <w:u w:val="single"/>
        </w:rPr>
      </w:pPr>
    </w:p>
    <w:p w14:paraId="6830C63B" w14:textId="77777777" w:rsidR="004F5706" w:rsidRPr="001A61C6" w:rsidRDefault="004F5706" w:rsidP="00B1417C">
      <w:pPr>
        <w:spacing w:line="22" w:lineRule="atLeast"/>
        <w:jc w:val="both"/>
        <w:rPr>
          <w:rFonts w:cstheme="minorHAnsi"/>
          <w:b/>
          <w:u w:val="single"/>
        </w:rPr>
      </w:pPr>
    </w:p>
    <w:p w14:paraId="1E3713D1" w14:textId="70EA50F5" w:rsidR="00312F9A" w:rsidRPr="001A61C6" w:rsidRDefault="00A3317E" w:rsidP="00B1417C">
      <w:pPr>
        <w:spacing w:line="22" w:lineRule="atLeast"/>
        <w:jc w:val="both"/>
        <w:rPr>
          <w:rFonts w:cstheme="minorHAnsi"/>
          <w:b/>
          <w:u w:val="single"/>
        </w:rPr>
      </w:pPr>
      <w:r w:rsidRPr="001A61C6">
        <w:rPr>
          <w:rFonts w:cstheme="minorHAnsi"/>
          <w:b/>
          <w:u w:val="single"/>
        </w:rPr>
        <w:lastRenderedPageBreak/>
        <w:t xml:space="preserve">5.1 </w:t>
      </w:r>
      <w:r w:rsidR="00312F9A" w:rsidRPr="001A61C6">
        <w:rPr>
          <w:rFonts w:cstheme="minorHAnsi"/>
          <w:b/>
          <w:u w:val="single"/>
        </w:rPr>
        <w:t>Rare variation</w:t>
      </w:r>
    </w:p>
    <w:p w14:paraId="4E3E664D" w14:textId="2251A7FC" w:rsidR="00940029" w:rsidRPr="001A61C6" w:rsidRDefault="00E50623" w:rsidP="00B1417C">
      <w:pPr>
        <w:spacing w:line="22" w:lineRule="atLeast"/>
        <w:jc w:val="both"/>
        <w:rPr>
          <w:rFonts w:cstheme="minorHAnsi"/>
        </w:rPr>
      </w:pPr>
      <w:r w:rsidRPr="001A61C6">
        <w:rPr>
          <w:rFonts w:cstheme="minorHAnsi"/>
        </w:rPr>
        <w:t>T</w:t>
      </w:r>
      <w:r w:rsidR="00312F9A" w:rsidRPr="001A61C6">
        <w:rPr>
          <w:rFonts w:cstheme="minorHAnsi"/>
        </w:rPr>
        <w:t>he first observations</w:t>
      </w:r>
      <w:r w:rsidRPr="001A61C6">
        <w:rPr>
          <w:rFonts w:cstheme="minorHAnsi"/>
        </w:rPr>
        <w:t xml:space="preserve"> in the twentieth century</w:t>
      </w:r>
      <w:r w:rsidR="00312F9A" w:rsidRPr="001A61C6">
        <w:rPr>
          <w:rFonts w:cstheme="minorHAnsi"/>
        </w:rPr>
        <w:t xml:space="preserve"> that ADRs could have a genetic basis were</w:t>
      </w:r>
      <w:r w:rsidRPr="001A61C6">
        <w:rPr>
          <w:rFonts w:cstheme="minorHAnsi"/>
        </w:rPr>
        <w:t xml:space="preserve"> arguably</w:t>
      </w:r>
      <w:r w:rsidR="00312F9A" w:rsidRPr="001A61C6">
        <w:rPr>
          <w:rFonts w:cstheme="minorHAnsi"/>
        </w:rPr>
        <w:t xml:space="preserve"> in anaesthetics </w:t>
      </w:r>
      <w:r w:rsidRPr="001A61C6">
        <w:rPr>
          <w:rFonts w:cstheme="minorHAnsi"/>
        </w:rPr>
        <w:t>with</w:t>
      </w:r>
      <w:r w:rsidR="00312F9A" w:rsidRPr="001A61C6">
        <w:rPr>
          <w:rFonts w:cstheme="minorHAnsi"/>
        </w:rPr>
        <w:t xml:space="preserve"> malignant hyperthermia</w:t>
      </w:r>
      <w:r w:rsidR="00A20336" w:rsidRPr="001A61C6">
        <w:rPr>
          <w:rFonts w:cstheme="minorHAnsi"/>
        </w:rPr>
        <w:t xml:space="preserve"> </w:t>
      </w:r>
      <w:r w:rsidR="00312F9A" w:rsidRPr="001A61C6">
        <w:rPr>
          <w:rFonts w:cstheme="minorHAnsi"/>
        </w:rPr>
        <w:fldChar w:fldCharType="begin"/>
      </w:r>
      <w:r w:rsidR="004F5706" w:rsidRPr="001A61C6">
        <w:rPr>
          <w:rFonts w:cstheme="minorHAnsi"/>
        </w:rPr>
        <w:instrText xml:space="preserve"> ADDIN EN.CITE &lt;EndNote&gt;&lt;Cite&gt;&lt;Author&gt;Denborough&lt;/Author&gt;&lt;Year&gt;1962&lt;/Year&gt;&lt;RecNum&gt;3&lt;/RecNum&gt;&lt;DisplayText&gt;[118]&lt;/DisplayText&gt;&lt;record&gt;&lt;rec-number&gt;3&lt;/rec-number&gt;&lt;foreign-keys&gt;&lt;key app="EN" db-id="wd5spvawe2zdeme9t0npd2aewtwzsxzxa5xe" timestamp="1574249160"&gt;3&lt;/key&gt;&lt;/foreign-keys&gt;&lt;ref-type name="Journal Article"&gt;17&lt;/ref-type&gt;&lt;contributors&gt;&lt;authors&gt;&lt;author&gt;Denborough, M. A.&lt;/author&gt;&lt;author&gt;Forster, J. F.&lt;/author&gt;&lt;author&gt;Lovell, R. R.&lt;/author&gt;&lt;author&gt;Maplestone, P. A.&lt;/author&gt;&lt;author&gt;Villiers, J. D.&lt;/author&gt;&lt;/authors&gt;&lt;/contributors&gt;&lt;titles&gt;&lt;title&gt;Anaesthetic deaths in a family&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395-6&lt;/pages&gt;&lt;volume&gt;34&lt;/volume&gt;&lt;edition&gt;1962/06/01&lt;/edition&gt;&lt;keywords&gt;&lt;keyword&gt;*Anesthesia&lt;/keyword&gt;&lt;keyword&gt;Anesthesia, General/*complications&lt;/keyword&gt;&lt;keyword&gt;*Anesthesiology&lt;/keyword&gt;&lt;keyword&gt;*Anesthetics&lt;/keyword&gt;&lt;keyword&gt;*ANESTHESIA, GENERAL/complications&lt;/keyword&gt;&lt;/keywords&gt;&lt;dates&gt;&lt;year&gt;1962&lt;/year&gt;&lt;pub-dates&gt;&lt;date&gt;Jun&lt;/date&gt;&lt;/pub-dates&gt;&lt;/dates&gt;&lt;isbn&gt;0007-0912 (Print)&amp;#xD;0007-0912&lt;/isbn&gt;&lt;accession-num&gt;13885389&lt;/accession-num&gt;&lt;urls&gt;&lt;/urls&gt;&lt;electronic-resource-num&gt;10.1093/bja/34.6.395&lt;/electronic-resource-num&gt;&lt;remote-database-provider&gt;NLM&lt;/remote-database-provider&gt;&lt;language&gt;eng&lt;/language&gt;&lt;/record&gt;&lt;/Cite&gt;&lt;/EndNote&gt;</w:instrText>
      </w:r>
      <w:r w:rsidR="00312F9A" w:rsidRPr="001A61C6">
        <w:rPr>
          <w:rFonts w:cstheme="minorHAnsi"/>
        </w:rPr>
        <w:fldChar w:fldCharType="separate"/>
      </w:r>
      <w:r w:rsidR="004F5706" w:rsidRPr="001A61C6">
        <w:rPr>
          <w:rFonts w:cstheme="minorHAnsi"/>
          <w:noProof/>
        </w:rPr>
        <w:t>[118]</w:t>
      </w:r>
      <w:r w:rsidR="00312F9A" w:rsidRPr="001A61C6">
        <w:rPr>
          <w:rFonts w:cstheme="minorHAnsi"/>
        </w:rPr>
        <w:fldChar w:fldCharType="end"/>
      </w:r>
      <w:r w:rsidR="00312F9A" w:rsidRPr="001A61C6">
        <w:rPr>
          <w:rFonts w:cstheme="minorHAnsi"/>
        </w:rPr>
        <w:t xml:space="preserve"> and prolonged apnoea</w:t>
      </w:r>
      <w:r w:rsidR="00A20336" w:rsidRPr="001A61C6">
        <w:rPr>
          <w:rFonts w:cstheme="minorHAnsi"/>
        </w:rPr>
        <w:t xml:space="preserve"> </w:t>
      </w:r>
      <w:r w:rsidR="00312F9A" w:rsidRPr="001A61C6">
        <w:rPr>
          <w:rFonts w:cstheme="minorHAnsi"/>
        </w:rPr>
        <w:fldChar w:fldCharType="begin"/>
      </w:r>
      <w:r w:rsidR="004F5706" w:rsidRPr="001A61C6">
        <w:rPr>
          <w:rFonts w:cstheme="minorHAnsi"/>
        </w:rPr>
        <w:instrText xml:space="preserve"> ADDIN EN.CITE &lt;EndNote&gt;&lt;Cite&gt;&lt;Author&gt;Bush&lt;/Author&gt;&lt;Year&gt;1961&lt;/Year&gt;&lt;RecNum&gt;2&lt;/RecNum&gt;&lt;DisplayText&gt;[119]&lt;/DisplayText&gt;&lt;record&gt;&lt;rec-number&gt;2&lt;/rec-number&gt;&lt;foreign-keys&gt;&lt;key app="EN" db-id="wd5spvawe2zdeme9t0npd2aewtwzsxzxa5xe" timestamp="1574248852"&gt;2&lt;/key&gt;&lt;/foreign-keys&gt;&lt;ref-type name="Journal Article"&gt;17&lt;/ref-type&gt;&lt;contributors&gt;&lt;authors&gt;&lt;author&gt;Bush, G. H.&lt;/author&gt;&lt;/authors&gt;&lt;/contributors&gt;&lt;titles&gt;&lt;title&gt;Prolonged apnoea due to suxamethonium&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454-62&lt;/pages&gt;&lt;volume&gt;33&lt;/volume&gt;&lt;edition&gt;1961/09/01&lt;/edition&gt;&lt;keywords&gt;&lt;keyword&gt;Apnea/*etiology&lt;/keyword&gt;&lt;keyword&gt;Humans&lt;/keyword&gt;&lt;keyword&gt;Succinylcholine/*toxicity&lt;/keyword&gt;&lt;keyword&gt;*APNEA/etiology&lt;/keyword&gt;&lt;keyword&gt;*SUCCINYLCHOLINE/toxicology&lt;/keyword&gt;&lt;/keywords&gt;&lt;dates&gt;&lt;year&gt;1961&lt;/year&gt;&lt;pub-dates&gt;&lt;date&gt;Sep&lt;/date&gt;&lt;/pub-dates&gt;&lt;/dates&gt;&lt;isbn&gt;0007-0912 (Print)&amp;#xD;0007-0912&lt;/isbn&gt;&lt;accession-num&gt;13875127&lt;/accession-num&gt;&lt;urls&gt;&lt;/urls&gt;&lt;electronic-resource-num&gt;10.1093/bja/33.9.454&lt;/electronic-resource-num&gt;&lt;remote-database-provider&gt;NLM&lt;/remote-database-provider&gt;&lt;language&gt;eng&lt;/language&gt;&lt;/record&gt;&lt;/Cite&gt;&lt;/EndNote&gt;</w:instrText>
      </w:r>
      <w:r w:rsidR="00312F9A" w:rsidRPr="001A61C6">
        <w:rPr>
          <w:rFonts w:cstheme="minorHAnsi"/>
        </w:rPr>
        <w:fldChar w:fldCharType="separate"/>
      </w:r>
      <w:r w:rsidR="004F5706" w:rsidRPr="001A61C6">
        <w:rPr>
          <w:rFonts w:cstheme="minorHAnsi"/>
          <w:noProof/>
        </w:rPr>
        <w:t>[119]</w:t>
      </w:r>
      <w:r w:rsidR="00312F9A" w:rsidRPr="001A61C6">
        <w:rPr>
          <w:rFonts w:cstheme="minorHAnsi"/>
        </w:rPr>
        <w:fldChar w:fldCharType="end"/>
      </w:r>
      <w:r w:rsidRPr="001A61C6">
        <w:rPr>
          <w:rFonts w:cstheme="minorHAnsi"/>
        </w:rPr>
        <w:t xml:space="preserve"> following exposure to volatile anaesthetics or succinylcholine, respectively</w:t>
      </w:r>
      <w:r w:rsidR="00312F9A" w:rsidRPr="001A61C6">
        <w:rPr>
          <w:rFonts w:cstheme="minorHAnsi"/>
        </w:rPr>
        <w:t xml:space="preserve">.  These </w:t>
      </w:r>
      <w:r w:rsidRPr="001A61C6">
        <w:rPr>
          <w:rFonts w:cstheme="minorHAnsi"/>
        </w:rPr>
        <w:t xml:space="preserve">ADRs are </w:t>
      </w:r>
      <w:r w:rsidR="00312F9A" w:rsidRPr="001A61C6">
        <w:rPr>
          <w:rFonts w:cstheme="minorHAnsi"/>
        </w:rPr>
        <w:t>rare</w:t>
      </w:r>
      <w:r w:rsidR="00104CB5" w:rsidRPr="001A61C6">
        <w:rPr>
          <w:rFonts w:cstheme="minorHAnsi"/>
        </w:rPr>
        <w:t xml:space="preserve"> and </w:t>
      </w:r>
      <w:r w:rsidR="00312F9A" w:rsidRPr="001A61C6">
        <w:rPr>
          <w:rFonts w:cstheme="minorHAnsi"/>
        </w:rPr>
        <w:t>potentially lif</w:t>
      </w:r>
      <w:r w:rsidR="00843C45" w:rsidRPr="001A61C6">
        <w:rPr>
          <w:rFonts w:cstheme="minorHAnsi"/>
        </w:rPr>
        <w:t>e threatening</w:t>
      </w:r>
      <w:r w:rsidR="00104CB5" w:rsidRPr="001A61C6">
        <w:rPr>
          <w:rFonts w:cstheme="minorHAnsi"/>
        </w:rPr>
        <w:t xml:space="preserve">.  Subsequently, </w:t>
      </w:r>
      <w:r w:rsidR="00312F9A" w:rsidRPr="001A61C6">
        <w:rPr>
          <w:rFonts w:cstheme="minorHAnsi"/>
        </w:rPr>
        <w:t>rare gain-of-function mutations in ryanodine receptor 1 (</w:t>
      </w:r>
      <w:r w:rsidR="00312F9A" w:rsidRPr="001A61C6">
        <w:rPr>
          <w:rFonts w:cstheme="minorHAnsi"/>
          <w:i/>
        </w:rPr>
        <w:t>RYR1</w:t>
      </w:r>
      <w:r w:rsidR="00312F9A" w:rsidRPr="001A61C6">
        <w:rPr>
          <w:rFonts w:cstheme="minorHAnsi"/>
        </w:rPr>
        <w:t xml:space="preserve">) </w:t>
      </w:r>
      <w:r w:rsidR="00104CB5" w:rsidRPr="001A61C6">
        <w:rPr>
          <w:rFonts w:cstheme="minorHAnsi"/>
        </w:rPr>
        <w:t xml:space="preserve">or, to a lesser extent, </w:t>
      </w:r>
      <w:r w:rsidR="00312F9A" w:rsidRPr="001A61C6">
        <w:rPr>
          <w:rFonts w:cstheme="minorHAnsi"/>
        </w:rPr>
        <w:t>the calcium voltage-gated channel subunit alpha1 S (</w:t>
      </w:r>
      <w:r w:rsidR="00312F9A" w:rsidRPr="001A61C6">
        <w:rPr>
          <w:rFonts w:cstheme="minorHAnsi"/>
          <w:i/>
        </w:rPr>
        <w:t>CACNA1S</w:t>
      </w:r>
      <w:r w:rsidR="00312F9A" w:rsidRPr="001A61C6">
        <w:rPr>
          <w:rFonts w:cstheme="minorHAnsi"/>
        </w:rPr>
        <w:t>)</w:t>
      </w:r>
      <w:r w:rsidR="00104CB5" w:rsidRPr="001A61C6">
        <w:rPr>
          <w:rFonts w:cstheme="minorHAnsi"/>
        </w:rPr>
        <w:t xml:space="preserve"> have been identified in individuals affected by malignant hyperthermia</w:t>
      </w:r>
      <w:r w:rsidR="00A20336" w:rsidRPr="001A61C6">
        <w:rPr>
          <w:rFonts w:cstheme="minorHAnsi"/>
        </w:rPr>
        <w:t xml:space="preserve"> </w:t>
      </w:r>
      <w:r w:rsidR="00312F9A" w:rsidRPr="001A61C6">
        <w:rPr>
          <w:rFonts w:cstheme="minorHAnsi"/>
        </w:rPr>
        <w:fldChar w:fldCharType="begin">
          <w:fldData xml:space="preserve">PEVuZE5vdGU+PENpdGU+PEF1dGhvcj5Sb3NlbmJlcmc8L0F1dGhvcj48WWVhcj4yMDE1PC9ZZWFy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Sb3NlbmJlcmc8L0F1dGhvcj48WWVhcj4yMDE1PC9ZZWFy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312F9A" w:rsidRPr="001A61C6">
        <w:rPr>
          <w:rFonts w:cstheme="minorHAnsi"/>
        </w:rPr>
      </w:r>
      <w:r w:rsidR="00312F9A" w:rsidRPr="001A61C6">
        <w:rPr>
          <w:rFonts w:cstheme="minorHAnsi"/>
        </w:rPr>
        <w:fldChar w:fldCharType="separate"/>
      </w:r>
      <w:r w:rsidR="004F5706" w:rsidRPr="001A61C6">
        <w:rPr>
          <w:rFonts w:cstheme="minorHAnsi"/>
          <w:noProof/>
        </w:rPr>
        <w:t>[120, 121]</w:t>
      </w:r>
      <w:r w:rsidR="00312F9A" w:rsidRPr="001A61C6">
        <w:rPr>
          <w:rFonts w:cstheme="minorHAnsi"/>
        </w:rPr>
        <w:fldChar w:fldCharType="end"/>
      </w:r>
      <w:r w:rsidR="00104CB5" w:rsidRPr="001A61C6">
        <w:rPr>
          <w:rFonts w:cstheme="minorHAnsi"/>
        </w:rPr>
        <w:t xml:space="preserve">.  </w:t>
      </w:r>
      <w:r w:rsidR="00940029" w:rsidRPr="001A61C6">
        <w:rPr>
          <w:rFonts w:cstheme="minorHAnsi"/>
        </w:rPr>
        <w:t xml:space="preserve">Pseudocholinesterase deficiency </w:t>
      </w:r>
      <w:r w:rsidR="00C64605" w:rsidRPr="001A61C6">
        <w:rPr>
          <w:rFonts w:cstheme="minorHAnsi"/>
        </w:rPr>
        <w:t xml:space="preserve">increases the risk of clinically relevant </w:t>
      </w:r>
      <w:r w:rsidR="00940029" w:rsidRPr="001A61C6">
        <w:rPr>
          <w:rFonts w:cstheme="minorHAnsi"/>
        </w:rPr>
        <w:t>p</w:t>
      </w:r>
      <w:r w:rsidR="00312F9A" w:rsidRPr="001A61C6">
        <w:rPr>
          <w:rFonts w:cstheme="minorHAnsi"/>
        </w:rPr>
        <w:t>rolonged apnoea</w:t>
      </w:r>
      <w:r w:rsidR="00C64605" w:rsidRPr="001A61C6">
        <w:rPr>
          <w:rFonts w:cstheme="minorHAnsi"/>
        </w:rPr>
        <w:t xml:space="preserve"> </w:t>
      </w:r>
      <w:r w:rsidR="00940029" w:rsidRPr="001A61C6">
        <w:rPr>
          <w:rFonts w:cstheme="minorHAnsi"/>
        </w:rPr>
        <w:t>and can be</w:t>
      </w:r>
      <w:r w:rsidR="00312F9A" w:rsidRPr="001A61C6">
        <w:rPr>
          <w:rFonts w:cstheme="minorHAnsi"/>
        </w:rPr>
        <w:t xml:space="preserve"> acquired</w:t>
      </w:r>
      <w:r w:rsidR="00C64605" w:rsidRPr="001A61C6">
        <w:rPr>
          <w:rFonts w:cstheme="minorHAnsi"/>
        </w:rPr>
        <w:t>,</w:t>
      </w:r>
      <w:r w:rsidR="00312F9A" w:rsidRPr="001A61C6">
        <w:rPr>
          <w:rFonts w:cstheme="minorHAnsi"/>
        </w:rPr>
        <w:t xml:space="preserve"> or inherited </w:t>
      </w:r>
      <w:r w:rsidR="00C64605" w:rsidRPr="001A61C6">
        <w:rPr>
          <w:rFonts w:cstheme="minorHAnsi"/>
        </w:rPr>
        <w:t>in individuals</w:t>
      </w:r>
      <w:r w:rsidR="00312F9A" w:rsidRPr="001A61C6">
        <w:rPr>
          <w:rFonts w:cstheme="minorHAnsi"/>
        </w:rPr>
        <w:t xml:space="preserve"> </w:t>
      </w:r>
      <w:r w:rsidR="00843C45" w:rsidRPr="001A61C6">
        <w:rPr>
          <w:rFonts w:cstheme="minorHAnsi"/>
        </w:rPr>
        <w:t xml:space="preserve">that </w:t>
      </w:r>
      <w:r w:rsidR="00C64605" w:rsidRPr="001A61C6">
        <w:rPr>
          <w:rFonts w:cstheme="minorHAnsi"/>
        </w:rPr>
        <w:t>receive</w:t>
      </w:r>
      <w:r w:rsidR="00312F9A" w:rsidRPr="001A61C6">
        <w:rPr>
          <w:rFonts w:cstheme="minorHAnsi"/>
        </w:rPr>
        <w:t xml:space="preserve"> two reduced function </w:t>
      </w:r>
      <w:proofErr w:type="spellStart"/>
      <w:r w:rsidR="00312F9A" w:rsidRPr="001A61C6">
        <w:rPr>
          <w:rFonts w:cstheme="minorHAnsi"/>
        </w:rPr>
        <w:t>butyrylcholinesterase</w:t>
      </w:r>
      <w:proofErr w:type="spellEnd"/>
      <w:r w:rsidR="00312F9A" w:rsidRPr="001A61C6">
        <w:rPr>
          <w:rFonts w:cstheme="minorHAnsi"/>
        </w:rPr>
        <w:t xml:space="preserve"> (</w:t>
      </w:r>
      <w:proofErr w:type="spellStart"/>
      <w:r w:rsidR="00312F9A" w:rsidRPr="001A61C6">
        <w:rPr>
          <w:rFonts w:cstheme="minorHAnsi"/>
          <w:i/>
        </w:rPr>
        <w:t>BChE</w:t>
      </w:r>
      <w:proofErr w:type="spellEnd"/>
      <w:r w:rsidR="00312F9A" w:rsidRPr="001A61C6">
        <w:rPr>
          <w:rFonts w:cstheme="minorHAnsi"/>
        </w:rPr>
        <w:t>)</w:t>
      </w:r>
      <w:r w:rsidR="00312F9A" w:rsidRPr="001A61C6">
        <w:rPr>
          <w:rFonts w:cstheme="minorHAnsi"/>
          <w:i/>
        </w:rPr>
        <w:t xml:space="preserve"> </w:t>
      </w:r>
      <w:r w:rsidR="00312F9A" w:rsidRPr="001A61C6">
        <w:rPr>
          <w:rFonts w:cstheme="minorHAnsi"/>
        </w:rPr>
        <w:t xml:space="preserve">alleles </w:t>
      </w:r>
      <w:r w:rsidR="00312F9A" w:rsidRPr="001A61C6">
        <w:rPr>
          <w:rFonts w:cstheme="minorHAnsi"/>
        </w:rPr>
        <w:fldChar w:fldCharType="begin"/>
      </w:r>
      <w:r w:rsidR="004F5706" w:rsidRPr="001A61C6">
        <w:rPr>
          <w:rFonts w:cstheme="minorHAnsi"/>
        </w:rPr>
        <w:instrText xml:space="preserve"> ADDIN EN.CITE &lt;EndNote&gt;&lt;Cite&gt;&lt;Author&gt;Soliday&lt;/Author&gt;&lt;Year&gt;2010&lt;/Year&gt;&lt;RecNum&gt;6&lt;/RecNum&gt;&lt;DisplayText&gt;[122]&lt;/DisplayText&gt;&lt;record&gt;&lt;rec-number&gt;6&lt;/rec-number&gt;&lt;foreign-keys&gt;&lt;key app="EN" db-id="wd5spvawe2zdeme9t0npd2aewtwzsxzxa5xe" timestamp="1574250548"&gt;6&lt;/key&gt;&lt;/foreign-keys&gt;&lt;ref-type name="Journal Article"&gt;17&lt;/ref-type&gt;&lt;contributors&gt;&lt;authors&gt;&lt;author&gt;Soliday, F. K.&lt;/author&gt;&lt;author&gt;Conley, Y. P.&lt;/author&gt;&lt;author&gt;Henker, R.&lt;/author&gt;&lt;/authors&gt;&lt;/contributors&gt;&lt;auth-address&gt;University of Pittsburgh, Nurse Anesthesia Program, Pennsylvania, USA. jifter@comcast.net&lt;/auth-address&gt;&lt;titles&gt;&lt;title&gt;Pseudocholinesterase deficiency: a comprehensive review of genetic, acquired, and drug influences&lt;/title&gt;&lt;secondary-title&gt;Aana j&lt;/secondary-title&gt;&lt;alt-title&gt;AANA journal&lt;/alt-title&gt;&lt;/titles&gt;&lt;periodical&gt;&lt;full-title&gt;Aana j&lt;/full-title&gt;&lt;abbr-1&gt;AANA journal&lt;/abbr-1&gt;&lt;/periodical&gt;&lt;alt-periodical&gt;&lt;full-title&gt;Aana j&lt;/full-title&gt;&lt;abbr-1&gt;AANA journal&lt;/abbr-1&gt;&lt;/alt-periodical&gt;&lt;pages&gt;313-20&lt;/pages&gt;&lt;volume&gt;78&lt;/volume&gt;&lt;number&gt;4&lt;/number&gt;&lt;edition&gt;2010/10/01&lt;/edition&gt;&lt;keywords&gt;&lt;keyword&gt;Anesthetics/*pharmacokinetics&lt;/keyword&gt;&lt;keyword&gt;Butyrylcholinesterase/*deficiency/*genetics/metabolism&lt;/keyword&gt;&lt;keyword&gt;Genetic Variation&lt;/keyword&gt;&lt;keyword&gt;Humans&lt;/keyword&gt;&lt;keyword&gt;*Nurse Anesthetists&lt;/keyword&gt;&lt;/keywords&gt;&lt;dates&gt;&lt;year&gt;2010&lt;/year&gt;&lt;pub-dates&gt;&lt;date&gt;Aug&lt;/date&gt;&lt;/pub-dates&gt;&lt;/dates&gt;&lt;isbn&gt;0094-6354 (Print)&amp;#xD;0094-6354&lt;/isbn&gt;&lt;accession-num&gt;20879632&lt;/accession-num&gt;&lt;urls&gt;&lt;/urls&gt;&lt;remote-database-provider&gt;NLM&lt;/remote-database-provider&gt;&lt;language&gt;eng&lt;/language&gt;&lt;/record&gt;&lt;/Cite&gt;&lt;/EndNote&gt;</w:instrText>
      </w:r>
      <w:r w:rsidR="00312F9A" w:rsidRPr="001A61C6">
        <w:rPr>
          <w:rFonts w:cstheme="minorHAnsi"/>
        </w:rPr>
        <w:fldChar w:fldCharType="separate"/>
      </w:r>
      <w:r w:rsidR="004F5706" w:rsidRPr="001A61C6">
        <w:rPr>
          <w:rFonts w:cstheme="minorHAnsi"/>
          <w:noProof/>
        </w:rPr>
        <w:t>[122]</w:t>
      </w:r>
      <w:r w:rsidR="00312F9A" w:rsidRPr="001A61C6">
        <w:rPr>
          <w:rFonts w:cstheme="minorHAnsi"/>
        </w:rPr>
        <w:fldChar w:fldCharType="end"/>
      </w:r>
      <w:r w:rsidR="00940029" w:rsidRPr="001A61C6">
        <w:rPr>
          <w:rFonts w:cstheme="minorHAnsi"/>
        </w:rPr>
        <w:t>.  Thus, these early examples highlight the importance of rare variants/</w:t>
      </w:r>
      <w:r w:rsidR="00312F9A" w:rsidRPr="001A61C6">
        <w:rPr>
          <w:rFonts w:cstheme="minorHAnsi"/>
        </w:rPr>
        <w:t xml:space="preserve">genotypes in drug response.  </w:t>
      </w:r>
    </w:p>
    <w:p w14:paraId="4476A74B" w14:textId="50CF01B6" w:rsidR="000B1601" w:rsidRPr="001A61C6" w:rsidRDefault="00B92D1A" w:rsidP="00B1417C">
      <w:pPr>
        <w:spacing w:line="22" w:lineRule="atLeast"/>
        <w:jc w:val="both"/>
        <w:rPr>
          <w:rFonts w:cstheme="minorHAnsi"/>
        </w:rPr>
      </w:pPr>
      <w:r w:rsidRPr="001A61C6">
        <w:rPr>
          <w:rFonts w:cstheme="minorHAnsi"/>
        </w:rPr>
        <w:t>Rare variants are</w:t>
      </w:r>
      <w:r w:rsidR="00312F9A" w:rsidRPr="001A61C6">
        <w:rPr>
          <w:rFonts w:cstheme="minorHAnsi"/>
        </w:rPr>
        <w:t xml:space="preserve"> generally defined as variants with a minor allele frequency of less than 1%</w:t>
      </w:r>
      <w:r w:rsidR="00CE371F" w:rsidRPr="001A61C6">
        <w:rPr>
          <w:rFonts w:cstheme="minorHAnsi"/>
        </w:rPr>
        <w:t xml:space="preserve"> </w:t>
      </w:r>
      <w:r w:rsidR="00CE371F" w:rsidRPr="001A61C6">
        <w:rPr>
          <w:rFonts w:cstheme="minorHAnsi"/>
        </w:rPr>
        <w:fldChar w:fldCharType="begin"/>
      </w:r>
      <w:r w:rsidR="004F5706" w:rsidRPr="001A61C6">
        <w:rPr>
          <w:rFonts w:cstheme="minorHAnsi"/>
        </w:rPr>
        <w:instrText xml:space="preserve"> ADDIN EN.CITE &lt;EndNote&gt;&lt;Cite&gt;&lt;Author&gt;Frazer&lt;/Author&gt;&lt;Year&gt;2009&lt;/Year&gt;&lt;RecNum&gt;500&lt;/RecNum&gt;&lt;DisplayText&gt;[123]&lt;/DisplayText&gt;&lt;record&gt;&lt;rec-number&gt;500&lt;/rec-number&gt;&lt;foreign-keys&gt;&lt;key app="EN" db-id="estrw05vtwaprzeeftl5fdfqztfzftsxftvw" timestamp="1581325791"&gt;500&lt;/key&gt;&lt;/foreign-keys&gt;&lt;ref-type name="Journal Article"&gt;17&lt;/ref-type&gt;&lt;contributors&gt;&lt;authors&gt;&lt;author&gt;Frazer, K. A.&lt;/author&gt;&lt;author&gt;Murray, S. S.&lt;/author&gt;&lt;author&gt;Schork, N. J.&lt;/author&gt;&lt;author&gt;Topol, E. J.&lt;/author&gt;&lt;/authors&gt;&lt;/contributors&gt;&lt;auth-address&gt;Scripps Genomic Medicine, Scripps Translational Science Institute and The Scripps Research Institute, La Jolla, California 92037, USA. kfrazer@scripps.edu&lt;/auth-address&gt;&lt;titles&gt;&lt;title&gt;Human genetic variation and its contribution to complex traits&lt;/title&gt;&lt;secondary-title&gt;Nat Rev Genet&lt;/secondary-title&gt;&lt;/titles&gt;&lt;periodical&gt;&lt;full-title&gt;Nat Rev Genet&lt;/full-title&gt;&lt;/periodical&gt;&lt;pages&gt;241-51&lt;/pages&gt;&lt;volume&gt;10&lt;/volume&gt;&lt;number&gt;4&lt;/number&gt;&lt;edition&gt;2009/03/19&lt;/edition&gt;&lt;keywords&gt;&lt;keyword&gt;Base Sequence&lt;/keyword&gt;&lt;keyword&gt;Genetic Predisposition to Disease&lt;/keyword&gt;&lt;keyword&gt;*Genetic Variation&lt;/keyword&gt;&lt;keyword&gt;Genome, Human&lt;/keyword&gt;&lt;keyword&gt;Genome-Wide Association Study&lt;/keyword&gt;&lt;keyword&gt;Genotype&lt;/keyword&gt;&lt;keyword&gt;Humans&lt;/keyword&gt;&lt;keyword&gt;Linkage Disequilibrium&lt;/keyword&gt;&lt;keyword&gt;Molecular Sequence Data&lt;/keyword&gt;&lt;keyword&gt;*Phenotype&lt;/keyword&gt;&lt;keyword&gt;Polymorphism, Single Nucleotide&lt;/keyword&gt;&lt;/keywords&gt;&lt;dates&gt;&lt;year&gt;2009&lt;/year&gt;&lt;pub-dates&gt;&lt;date&gt;Apr&lt;/date&gt;&lt;/pub-dates&gt;&lt;/dates&gt;&lt;isbn&gt;1471-0064 (Electronic)&amp;#xD;1471-0056 (Linking)&lt;/isbn&gt;&lt;accession-num&gt;19293820&lt;/accession-num&gt;&lt;urls&gt;&lt;related-urls&gt;&lt;url&gt;https://www.ncbi.nlm.nih.gov/pubmed/19293820&lt;/url&gt;&lt;/related-urls&gt;&lt;/urls&gt;&lt;electronic-resource-num&gt;10.1038/nrg2554&lt;/electronic-resource-num&gt;&lt;/record&gt;&lt;/Cite&gt;&lt;/EndNote&gt;</w:instrText>
      </w:r>
      <w:r w:rsidR="00CE371F" w:rsidRPr="001A61C6">
        <w:rPr>
          <w:rFonts w:cstheme="minorHAnsi"/>
        </w:rPr>
        <w:fldChar w:fldCharType="separate"/>
      </w:r>
      <w:r w:rsidR="004F5706" w:rsidRPr="001A61C6">
        <w:rPr>
          <w:rFonts w:cstheme="minorHAnsi"/>
          <w:noProof/>
        </w:rPr>
        <w:t>[123]</w:t>
      </w:r>
      <w:r w:rsidR="00CE371F" w:rsidRPr="001A61C6">
        <w:rPr>
          <w:rFonts w:cstheme="minorHAnsi"/>
        </w:rPr>
        <w:fldChar w:fldCharType="end"/>
      </w:r>
      <w:r w:rsidR="00312F9A" w:rsidRPr="001A61C6">
        <w:rPr>
          <w:rFonts w:cstheme="minorHAnsi"/>
        </w:rPr>
        <w:t xml:space="preserve">.  </w:t>
      </w:r>
      <w:r w:rsidRPr="001A61C6">
        <w:rPr>
          <w:rFonts w:cstheme="minorHAnsi"/>
        </w:rPr>
        <w:t>R</w:t>
      </w:r>
      <w:r w:rsidR="00312F9A" w:rsidRPr="001A61C6">
        <w:rPr>
          <w:rFonts w:cstheme="minorHAnsi"/>
        </w:rPr>
        <w:t xml:space="preserve">ecent genetic epidemiological </w:t>
      </w:r>
      <w:r w:rsidR="00D9010B" w:rsidRPr="001A61C6">
        <w:rPr>
          <w:rFonts w:cstheme="minorHAnsi"/>
        </w:rPr>
        <w:t>research has demonstrated that 93% of single nucleotide variants (SNVs)</w:t>
      </w:r>
      <w:r w:rsidR="00312F9A" w:rsidRPr="001A61C6">
        <w:rPr>
          <w:rFonts w:cstheme="minorHAnsi"/>
        </w:rPr>
        <w:t xml:space="preserve"> </w:t>
      </w:r>
      <w:r w:rsidR="00D9010B" w:rsidRPr="001A61C6">
        <w:rPr>
          <w:rFonts w:cstheme="minorHAnsi"/>
        </w:rPr>
        <w:t xml:space="preserve">are rare in 146 </w:t>
      </w:r>
      <w:proofErr w:type="spellStart"/>
      <w:r w:rsidR="00D9010B" w:rsidRPr="001A61C6">
        <w:rPr>
          <w:rFonts w:cstheme="minorHAnsi"/>
        </w:rPr>
        <w:t>pharmacogenes</w:t>
      </w:r>
      <w:proofErr w:type="spellEnd"/>
      <w:r w:rsidR="00D9010B" w:rsidRPr="001A61C6">
        <w:rPr>
          <w:rFonts w:cstheme="minorHAnsi"/>
        </w:rPr>
        <w:t xml:space="preserve"> that influence drug pharmacokinetics</w:t>
      </w:r>
      <w:r w:rsidR="00486A80" w:rsidRPr="001A61C6">
        <w:rPr>
          <w:rFonts w:cstheme="minorHAnsi"/>
        </w:rPr>
        <w:t xml:space="preserve"> </w:t>
      </w:r>
      <w:r w:rsidR="00486A80" w:rsidRPr="001A61C6">
        <w:rPr>
          <w:rFonts w:cstheme="minorHAnsi"/>
        </w:rPr>
        <w:fldChar w:fldCharType="begin"/>
      </w:r>
      <w:r w:rsidR="004F5706" w:rsidRPr="001A61C6">
        <w:rPr>
          <w:rFonts w:cstheme="minorHAnsi"/>
        </w:rPr>
        <w:instrText xml:space="preserve"> ADDIN EN.CITE &lt;EndNote&gt;&lt;Cite&gt;&lt;Author&gt;Kozyra&lt;/Author&gt;&lt;Year&gt;2017&lt;/Year&gt;&lt;RecNum&gt;562&lt;/RecNum&gt;&lt;DisplayText&gt;[124]&lt;/DisplayText&gt;&lt;record&gt;&lt;rec-number&gt;562&lt;/rec-number&gt;&lt;foreign-keys&gt;&lt;key app="EN" db-id="estrw05vtwaprzeeftl5fdfqztfzftsxftvw" timestamp="1587990958"&gt;562&lt;/key&gt;&lt;/foreign-keys&gt;&lt;ref-type name="Journal Article"&gt;17&lt;/ref-type&gt;&lt;contributors&gt;&lt;authors&gt;&lt;author&gt;Kozyra, M.&lt;/author&gt;&lt;author&gt;Ingelman-Sundberg, M.&lt;/author&gt;&lt;author&gt;Lauschke, V. M.&lt;/author&gt;&lt;/authors&gt;&lt;/contributors&gt;&lt;auth-address&gt;Section of Pharmacogenetics, Department of Physiology and Pharmacology, Karolinska Institutet, Stockholm, Sweden.&lt;/auth-address&gt;&lt;titles&gt;&lt;title&gt;Rare genetic variants in cellular transporters, metabolic enzymes, and nuclear receptors can be important determinants of interindividual differences in drug response&lt;/title&gt;&lt;secondary-title&gt;Genet Med&lt;/secondary-title&gt;&lt;/titles&gt;&lt;periodical&gt;&lt;full-title&gt;Genet Med&lt;/full-title&gt;&lt;/periodical&gt;&lt;pages&gt;20-29&lt;/pages&gt;&lt;volume&gt;19&lt;/volume&gt;&lt;number&gt;1&lt;/number&gt;&lt;edition&gt;2016/04/22&lt;/edition&gt;&lt;keywords&gt;&lt;keyword&gt;African Continental Ancestry Group/genetics&lt;/keyword&gt;&lt;keyword&gt;*Biomarkers, Pharmacological&lt;/keyword&gt;&lt;keyword&gt;European Continental Ancestry Group/genetics&lt;/keyword&gt;&lt;keyword&gt;Exome/genetics&lt;/keyword&gt;&lt;keyword&gt;Exons/genetics&lt;/keyword&gt;&lt;keyword&gt;*Genetic Variation&lt;/keyword&gt;&lt;keyword&gt;Genetics, Population&lt;/keyword&gt;&lt;keyword&gt;Genome-Wide Association Study&lt;/keyword&gt;&lt;keyword&gt;Human Genome Project&lt;/keyword&gt;&lt;keyword&gt;Humans&lt;/keyword&gt;&lt;keyword&gt;Inactivation, Metabolic/*genetics&lt;/keyword&gt;&lt;keyword&gt;Pharmacokinetics&lt;/keyword&gt;&lt;keyword&gt;Polymorphism, Single Nucleotide&lt;/keyword&gt;&lt;keyword&gt;Precision Medicine&lt;/keyword&gt;&lt;keyword&gt;Receptors, Cytoplasmic and Nuclear/*genetics&lt;/keyword&gt;&lt;/keywords&gt;&lt;dates&gt;&lt;year&gt;2017&lt;/year&gt;&lt;pub-dates&gt;&lt;date&gt;Jan&lt;/date&gt;&lt;/pub-dates&gt;&lt;/dates&gt;&lt;isbn&gt;1098-3600&lt;/isbn&gt;&lt;accession-num&gt;27101133&lt;/accession-num&gt;&lt;urls&gt;&lt;/urls&gt;&lt;electronic-resource-num&gt;10.1038/gim.2016.33&lt;/electronic-resource-num&gt;&lt;remote-database-provider&gt;NLM&lt;/remote-database-provider&gt;&lt;language&gt;eng&lt;/language&gt;&lt;/record&gt;&lt;/Cite&gt;&lt;/EndNote&gt;</w:instrText>
      </w:r>
      <w:r w:rsidR="00486A80" w:rsidRPr="001A61C6">
        <w:rPr>
          <w:rFonts w:cstheme="minorHAnsi"/>
        </w:rPr>
        <w:fldChar w:fldCharType="separate"/>
      </w:r>
      <w:r w:rsidR="004F5706" w:rsidRPr="001A61C6">
        <w:rPr>
          <w:rFonts w:cstheme="minorHAnsi"/>
          <w:noProof/>
        </w:rPr>
        <w:t>[124]</w:t>
      </w:r>
      <w:r w:rsidR="00486A80" w:rsidRPr="001A61C6">
        <w:rPr>
          <w:rFonts w:cstheme="minorHAnsi"/>
        </w:rPr>
        <w:fldChar w:fldCharType="end"/>
      </w:r>
      <w:r w:rsidR="00D9010B" w:rsidRPr="001A61C6">
        <w:rPr>
          <w:rFonts w:cstheme="minorHAnsi"/>
        </w:rPr>
        <w:t xml:space="preserve">.  Moreover, individuals of European and African ancestry harbour, on average, 101 and 121 SNVs within these 146 </w:t>
      </w:r>
      <w:proofErr w:type="spellStart"/>
      <w:r w:rsidR="00D9010B" w:rsidRPr="001A61C6">
        <w:rPr>
          <w:rFonts w:cstheme="minorHAnsi"/>
        </w:rPr>
        <w:t>pharmacogenes</w:t>
      </w:r>
      <w:proofErr w:type="spellEnd"/>
      <w:r w:rsidR="00D9010B" w:rsidRPr="001A61C6">
        <w:rPr>
          <w:rFonts w:cstheme="minorHAnsi"/>
        </w:rPr>
        <w:t>, respectively</w:t>
      </w:r>
      <w:r w:rsidR="00486A80" w:rsidRPr="001A61C6">
        <w:rPr>
          <w:rFonts w:cstheme="minorHAnsi"/>
        </w:rPr>
        <w:t xml:space="preserve"> </w:t>
      </w:r>
      <w:r w:rsidR="00486A80" w:rsidRPr="001A61C6">
        <w:rPr>
          <w:rFonts w:cstheme="minorHAnsi"/>
        </w:rPr>
        <w:fldChar w:fldCharType="begin"/>
      </w:r>
      <w:r w:rsidR="004F5706" w:rsidRPr="001A61C6">
        <w:rPr>
          <w:rFonts w:cstheme="minorHAnsi"/>
        </w:rPr>
        <w:instrText xml:space="preserve"> ADDIN EN.CITE &lt;EndNote&gt;&lt;Cite&gt;&lt;Author&gt;Kozyra&lt;/Author&gt;&lt;Year&gt;2017&lt;/Year&gt;&lt;RecNum&gt;562&lt;/RecNum&gt;&lt;DisplayText&gt;[124]&lt;/DisplayText&gt;&lt;record&gt;&lt;rec-number&gt;562&lt;/rec-number&gt;&lt;foreign-keys&gt;&lt;key app="EN" db-id="estrw05vtwaprzeeftl5fdfqztfzftsxftvw" timestamp="1587990958"&gt;562&lt;/key&gt;&lt;/foreign-keys&gt;&lt;ref-type name="Journal Article"&gt;17&lt;/ref-type&gt;&lt;contributors&gt;&lt;authors&gt;&lt;author&gt;Kozyra, M.&lt;/author&gt;&lt;author&gt;Ingelman-Sundberg, M.&lt;/author&gt;&lt;author&gt;Lauschke, V. M.&lt;/author&gt;&lt;/authors&gt;&lt;/contributors&gt;&lt;auth-address&gt;Section of Pharmacogenetics, Department of Physiology and Pharmacology, Karolinska Institutet, Stockholm, Sweden.&lt;/auth-address&gt;&lt;titles&gt;&lt;title&gt;Rare genetic variants in cellular transporters, metabolic enzymes, and nuclear receptors can be important determinants of interindividual differences in drug response&lt;/title&gt;&lt;secondary-title&gt;Genet Med&lt;/secondary-title&gt;&lt;/titles&gt;&lt;periodical&gt;&lt;full-title&gt;Genet Med&lt;/full-title&gt;&lt;/periodical&gt;&lt;pages&gt;20-29&lt;/pages&gt;&lt;volume&gt;19&lt;/volume&gt;&lt;number&gt;1&lt;/number&gt;&lt;edition&gt;2016/04/22&lt;/edition&gt;&lt;keywords&gt;&lt;keyword&gt;African Continental Ancestry Group/genetics&lt;/keyword&gt;&lt;keyword&gt;*Biomarkers, Pharmacological&lt;/keyword&gt;&lt;keyword&gt;European Continental Ancestry Group/genetics&lt;/keyword&gt;&lt;keyword&gt;Exome/genetics&lt;/keyword&gt;&lt;keyword&gt;Exons/genetics&lt;/keyword&gt;&lt;keyword&gt;*Genetic Variation&lt;/keyword&gt;&lt;keyword&gt;Genetics, Population&lt;/keyword&gt;&lt;keyword&gt;Genome-Wide Association Study&lt;/keyword&gt;&lt;keyword&gt;Human Genome Project&lt;/keyword&gt;&lt;keyword&gt;Humans&lt;/keyword&gt;&lt;keyword&gt;Inactivation, Metabolic/*genetics&lt;/keyword&gt;&lt;keyword&gt;Pharmacokinetics&lt;/keyword&gt;&lt;keyword&gt;Polymorphism, Single Nucleotide&lt;/keyword&gt;&lt;keyword&gt;Precision Medicine&lt;/keyword&gt;&lt;keyword&gt;Receptors, Cytoplasmic and Nuclear/*genetics&lt;/keyword&gt;&lt;/keywords&gt;&lt;dates&gt;&lt;year&gt;2017&lt;/year&gt;&lt;pub-dates&gt;&lt;date&gt;Jan&lt;/date&gt;&lt;/pub-dates&gt;&lt;/dates&gt;&lt;isbn&gt;1098-3600&lt;/isbn&gt;&lt;accession-num&gt;27101133&lt;/accession-num&gt;&lt;urls&gt;&lt;/urls&gt;&lt;electronic-resource-num&gt;10.1038/gim.2016.33&lt;/electronic-resource-num&gt;&lt;remote-database-provider&gt;NLM&lt;/remote-database-provider&gt;&lt;language&gt;eng&lt;/language&gt;&lt;/record&gt;&lt;/Cite&gt;&lt;/EndNote&gt;</w:instrText>
      </w:r>
      <w:r w:rsidR="00486A80" w:rsidRPr="001A61C6">
        <w:rPr>
          <w:rFonts w:cstheme="minorHAnsi"/>
        </w:rPr>
        <w:fldChar w:fldCharType="separate"/>
      </w:r>
      <w:r w:rsidR="004F5706" w:rsidRPr="001A61C6">
        <w:rPr>
          <w:rFonts w:cstheme="minorHAnsi"/>
          <w:noProof/>
        </w:rPr>
        <w:t>[124]</w:t>
      </w:r>
      <w:r w:rsidR="00486A80" w:rsidRPr="001A61C6">
        <w:rPr>
          <w:rFonts w:cstheme="minorHAnsi"/>
        </w:rPr>
        <w:fldChar w:fldCharType="end"/>
      </w:r>
      <w:r w:rsidR="00D9010B" w:rsidRPr="001A61C6">
        <w:rPr>
          <w:rFonts w:cstheme="minorHAnsi"/>
        </w:rPr>
        <w:t xml:space="preserve">.  </w:t>
      </w:r>
      <w:r w:rsidR="007228AA" w:rsidRPr="001A61C6">
        <w:rPr>
          <w:rFonts w:cstheme="minorHAnsi"/>
        </w:rPr>
        <w:t>Importantly</w:t>
      </w:r>
      <w:r w:rsidR="00D9010B" w:rsidRPr="001A61C6">
        <w:rPr>
          <w:rFonts w:cstheme="minorHAnsi"/>
        </w:rPr>
        <w:t xml:space="preserve">, the contribution of rare and common variation to the putative function of individual </w:t>
      </w:r>
      <w:proofErr w:type="spellStart"/>
      <w:r w:rsidR="00D9010B" w:rsidRPr="001A61C6">
        <w:rPr>
          <w:rFonts w:cstheme="minorHAnsi"/>
        </w:rPr>
        <w:t>pharmacogenes</w:t>
      </w:r>
      <w:proofErr w:type="spellEnd"/>
      <w:r w:rsidR="00D9010B" w:rsidRPr="001A61C6">
        <w:rPr>
          <w:rFonts w:cstheme="minorHAnsi"/>
        </w:rPr>
        <w:t xml:space="preserve"> varies substantially </w:t>
      </w:r>
      <w:r w:rsidR="007228AA" w:rsidRPr="001A61C6">
        <w:rPr>
          <w:rFonts w:cstheme="minorHAnsi"/>
        </w:rPr>
        <w:t xml:space="preserve">between genes and overall, </w:t>
      </w:r>
      <w:r w:rsidR="00312F9A" w:rsidRPr="001A61C6">
        <w:rPr>
          <w:rFonts w:cstheme="minorHAnsi"/>
        </w:rPr>
        <w:t xml:space="preserve">up to 30-40% of </w:t>
      </w:r>
      <w:r w:rsidR="007228AA" w:rsidRPr="001A61C6">
        <w:rPr>
          <w:rFonts w:cstheme="minorHAnsi"/>
        </w:rPr>
        <w:t xml:space="preserve">genetic-mediated functional variation in </w:t>
      </w:r>
      <w:proofErr w:type="spellStart"/>
      <w:r w:rsidR="007228AA" w:rsidRPr="001A61C6">
        <w:rPr>
          <w:rFonts w:cstheme="minorHAnsi"/>
        </w:rPr>
        <w:t>pharmacogenes</w:t>
      </w:r>
      <w:proofErr w:type="spellEnd"/>
      <w:r w:rsidR="007228AA" w:rsidRPr="001A61C6">
        <w:rPr>
          <w:rFonts w:cstheme="minorHAnsi"/>
        </w:rPr>
        <w:t xml:space="preserve"> </w:t>
      </w:r>
      <w:r w:rsidR="00312F9A" w:rsidRPr="001A61C6">
        <w:rPr>
          <w:rFonts w:cstheme="minorHAnsi"/>
        </w:rPr>
        <w:t>might be attributable to rare variants</w:t>
      </w:r>
      <w:r w:rsidR="00A20336" w:rsidRPr="001A61C6">
        <w:rPr>
          <w:rFonts w:cstheme="minorHAnsi"/>
        </w:rPr>
        <w:t xml:space="preserve"> </w:t>
      </w:r>
      <w:r w:rsidR="00312F9A" w:rsidRPr="001A61C6">
        <w:rPr>
          <w:rFonts w:cstheme="minorHAnsi"/>
        </w:rPr>
        <w:fldChar w:fldCharType="begin">
          <w:fldData xml:space="preserve">PEVuZE5vdGU+PENpdGU+PEF1dGhvcj5Lb3p5cmE8L0F1dGhvcj48WWVhcj4yMDE3PC9ZZWFyPjxS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Lb3p5cmE8L0F1dGhvcj48WWVhcj4yMDE3PC9ZZWFyPjxS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312F9A" w:rsidRPr="001A61C6">
        <w:rPr>
          <w:rFonts w:cstheme="minorHAnsi"/>
        </w:rPr>
      </w:r>
      <w:r w:rsidR="00312F9A" w:rsidRPr="001A61C6">
        <w:rPr>
          <w:rFonts w:cstheme="minorHAnsi"/>
        </w:rPr>
        <w:fldChar w:fldCharType="separate"/>
      </w:r>
      <w:r w:rsidR="004F5706" w:rsidRPr="001A61C6">
        <w:rPr>
          <w:rFonts w:cstheme="minorHAnsi"/>
          <w:noProof/>
        </w:rPr>
        <w:t>[124, 125]</w:t>
      </w:r>
      <w:r w:rsidR="00312F9A" w:rsidRPr="001A61C6">
        <w:rPr>
          <w:rFonts w:cstheme="minorHAnsi"/>
        </w:rPr>
        <w:fldChar w:fldCharType="end"/>
      </w:r>
      <w:r w:rsidR="00312F9A" w:rsidRPr="001A61C6">
        <w:rPr>
          <w:rFonts w:cstheme="minorHAnsi"/>
        </w:rPr>
        <w:t xml:space="preserve">.  </w:t>
      </w:r>
    </w:p>
    <w:p w14:paraId="1AB11F66" w14:textId="08047A76" w:rsidR="00B92D1A" w:rsidRPr="001A61C6" w:rsidRDefault="00312F9A" w:rsidP="00B1417C">
      <w:pPr>
        <w:spacing w:line="22" w:lineRule="atLeast"/>
        <w:jc w:val="both"/>
        <w:rPr>
          <w:rFonts w:cstheme="minorHAnsi"/>
        </w:rPr>
      </w:pPr>
      <w:r w:rsidRPr="001A61C6">
        <w:rPr>
          <w:rFonts w:cstheme="minorHAnsi"/>
        </w:rPr>
        <w:t xml:space="preserve">In oncology, germline rare variants in </w:t>
      </w:r>
      <w:r w:rsidRPr="001A61C6">
        <w:rPr>
          <w:rFonts w:cstheme="minorHAnsi"/>
          <w:i/>
        </w:rPr>
        <w:t xml:space="preserve">SLCO1B1 </w:t>
      </w:r>
      <w:r w:rsidRPr="001A61C6">
        <w:rPr>
          <w:rFonts w:cstheme="minorHAnsi"/>
        </w:rPr>
        <w:t xml:space="preserve">identified by deep resequencing have been associated with methotrexate clearance in </w:t>
      </w:r>
      <w:r w:rsidR="00B92D1A" w:rsidRPr="001A61C6">
        <w:rPr>
          <w:rFonts w:cstheme="minorHAnsi"/>
        </w:rPr>
        <w:t xml:space="preserve">paediatric </w:t>
      </w:r>
      <w:r w:rsidRPr="001A61C6">
        <w:rPr>
          <w:rFonts w:cstheme="minorHAnsi"/>
        </w:rPr>
        <w:t>ALL</w:t>
      </w:r>
      <w:r w:rsidR="00B92D1A" w:rsidRPr="001A61C6">
        <w:rPr>
          <w:rFonts w:cstheme="minorHAnsi"/>
        </w:rPr>
        <w:t xml:space="preserve">, in addition to common </w:t>
      </w:r>
      <w:r w:rsidR="00B92D1A" w:rsidRPr="001A61C6">
        <w:rPr>
          <w:rFonts w:cstheme="minorHAnsi"/>
          <w:i/>
        </w:rPr>
        <w:t xml:space="preserve">SLCO1B1 </w:t>
      </w:r>
      <w:r w:rsidR="00B92D1A" w:rsidRPr="001A61C6">
        <w:rPr>
          <w:rFonts w:cstheme="minorHAnsi"/>
        </w:rPr>
        <w:t>variation</w:t>
      </w:r>
      <w:r w:rsidR="00A20336" w:rsidRPr="001A61C6">
        <w:rPr>
          <w:rFonts w:cstheme="minorHAnsi"/>
        </w:rPr>
        <w:t xml:space="preserve"> </w:t>
      </w:r>
      <w:r w:rsidRPr="001A61C6">
        <w:rPr>
          <w:rFonts w:cstheme="minorHAnsi"/>
        </w:rPr>
        <w:fldChar w:fldCharType="begin">
          <w:fldData xml:space="preserve">PEVuZE5vdGU+PENpdGU+PEF1dGhvcj5SYW1zZXk8L0F1dGhvcj48WWVhcj4yMDEyPC9ZZWFyPjxS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S04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SYW1zZXk8L0F1dGhvcj48WWVhcj4yMDEyPC9ZZWFyPjxS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S04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95]</w:t>
      </w:r>
      <w:r w:rsidRPr="001A61C6">
        <w:rPr>
          <w:rFonts w:cstheme="minorHAnsi"/>
        </w:rPr>
        <w:fldChar w:fldCharType="end"/>
      </w:r>
      <w:r w:rsidRPr="001A61C6">
        <w:rPr>
          <w:rFonts w:cstheme="minorHAnsi"/>
        </w:rPr>
        <w:t xml:space="preserve">.  In total, a third of observed variability in methotrexate clearance in these ALL patients could be explained: 22.7% by clinical covariates and 10.7% by </w:t>
      </w:r>
      <w:r w:rsidRPr="001A61C6">
        <w:rPr>
          <w:rFonts w:cstheme="minorHAnsi"/>
          <w:i/>
        </w:rPr>
        <w:t xml:space="preserve">SLCO1B1 </w:t>
      </w:r>
      <w:r w:rsidRPr="001A61C6">
        <w:rPr>
          <w:rFonts w:cstheme="minorHAnsi"/>
        </w:rPr>
        <w:t>genotypes, of which about a fifth was attributable to rare variants</w:t>
      </w:r>
      <w:r w:rsidR="00A20336" w:rsidRPr="001A61C6">
        <w:rPr>
          <w:rFonts w:cstheme="minorHAnsi"/>
        </w:rPr>
        <w:t xml:space="preserve"> </w:t>
      </w:r>
      <w:r w:rsidRPr="001A61C6">
        <w:rPr>
          <w:rFonts w:cstheme="minorHAnsi"/>
        </w:rPr>
        <w:fldChar w:fldCharType="begin">
          <w:fldData xml:space="preserve">PEVuZE5vdGU+PENpdGU+PEF1dGhvcj5SYW1zZXk8L0F1dGhvcj48WWVhcj4yMDEyPC9ZZWFyPjxS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S04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SYW1zZXk8L0F1dGhvcj48WWVhcj4yMDEyPC9ZZWFyPjxS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S04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95]</w:t>
      </w:r>
      <w:r w:rsidRPr="001A61C6">
        <w:rPr>
          <w:rFonts w:cstheme="minorHAnsi"/>
        </w:rPr>
        <w:fldChar w:fldCharType="end"/>
      </w:r>
      <w:r w:rsidRPr="001A61C6">
        <w:rPr>
          <w:rFonts w:cstheme="minorHAnsi"/>
        </w:rPr>
        <w:t xml:space="preserve">.  </w:t>
      </w:r>
    </w:p>
    <w:p w14:paraId="73DA3B76" w14:textId="7B8885EC" w:rsidR="00B92D1A" w:rsidRPr="001A61C6" w:rsidRDefault="00312F9A" w:rsidP="00B1417C">
      <w:pPr>
        <w:spacing w:line="22" w:lineRule="atLeast"/>
        <w:jc w:val="both"/>
        <w:rPr>
          <w:rFonts w:cstheme="minorHAnsi"/>
        </w:rPr>
      </w:pPr>
      <w:r w:rsidRPr="001A61C6">
        <w:rPr>
          <w:rFonts w:cstheme="minorHAnsi"/>
        </w:rPr>
        <w:t xml:space="preserve">Deleterious germline rare variants in </w:t>
      </w:r>
      <w:r w:rsidRPr="001A61C6">
        <w:rPr>
          <w:rFonts w:cstheme="minorHAnsi"/>
          <w:i/>
        </w:rPr>
        <w:t xml:space="preserve">CYP3A4 </w:t>
      </w:r>
      <w:r w:rsidRPr="001A61C6">
        <w:rPr>
          <w:rFonts w:cstheme="minorHAnsi"/>
        </w:rPr>
        <w:t>have also been associated with increased frequency and severity of paclitaxel-induced peripheral neuropathy and increased treatment modifications due to peripheral neuropathy</w:t>
      </w:r>
      <w:r w:rsidR="00A20336" w:rsidRPr="001A61C6">
        <w:rPr>
          <w:rFonts w:cstheme="minorHAnsi"/>
        </w:rPr>
        <w:t xml:space="preserve"> </w:t>
      </w:r>
      <w:r w:rsidRPr="001A61C6">
        <w:rPr>
          <w:rFonts w:cstheme="minorHAnsi"/>
        </w:rPr>
        <w:fldChar w:fldCharType="begin">
          <w:fldData xml:space="preserve">PEVuZE5vdGU+PENpdGU+PEF1dGhvcj5BcGVsbGFuaXotUnVpejwvQXV0aG9yPjxZZWFyPjIwMTU8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HBhZ2Vz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BcGVsbGFuaXotUnVpejwvQXV0aG9yPjxZZWFyPjIwMTU8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HBhZ2Vz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26]</w:t>
      </w:r>
      <w:r w:rsidRPr="001A61C6">
        <w:rPr>
          <w:rFonts w:cstheme="minorHAnsi"/>
        </w:rPr>
        <w:fldChar w:fldCharType="end"/>
      </w:r>
      <w:r w:rsidRPr="001A61C6">
        <w:rPr>
          <w:rFonts w:cstheme="minorHAnsi"/>
        </w:rPr>
        <w:t xml:space="preserve">.  Specifically, whole-exome sequencing (WES) identified a </w:t>
      </w:r>
      <w:r w:rsidRPr="001A61C6">
        <w:rPr>
          <w:rFonts w:cstheme="minorHAnsi"/>
          <w:i/>
        </w:rPr>
        <w:t xml:space="preserve">CYP3A4*20 </w:t>
      </w:r>
      <w:r w:rsidRPr="001A61C6">
        <w:rPr>
          <w:rFonts w:cstheme="minorHAnsi"/>
        </w:rPr>
        <w:t xml:space="preserve">(premature stop codon) carrier and a novel </w:t>
      </w:r>
      <w:r w:rsidRPr="001A61C6">
        <w:rPr>
          <w:rFonts w:cstheme="minorHAnsi"/>
          <w:i/>
        </w:rPr>
        <w:t>CYP3A4*25</w:t>
      </w:r>
      <w:r w:rsidRPr="001A61C6">
        <w:rPr>
          <w:rFonts w:cstheme="minorHAnsi"/>
        </w:rPr>
        <w:t xml:space="preserve"> (deleterious missense variant) carrier from 8 patients with severe neuropathy; subsequent </w:t>
      </w:r>
      <w:r w:rsidRPr="001A61C6">
        <w:rPr>
          <w:rFonts w:cstheme="minorHAnsi"/>
          <w:i/>
        </w:rPr>
        <w:t>CYP3A4</w:t>
      </w:r>
      <w:r w:rsidRPr="001A61C6">
        <w:rPr>
          <w:rFonts w:cstheme="minorHAnsi"/>
        </w:rPr>
        <w:t xml:space="preserve"> variant screening by </w:t>
      </w:r>
      <w:r w:rsidRPr="001A61C6">
        <w:rPr>
          <w:rFonts w:cstheme="minorHAnsi"/>
          <w:lang w:val="en"/>
        </w:rPr>
        <w:t>denaturing high-performance liquid chromatography</w:t>
      </w:r>
      <w:r w:rsidRPr="001A61C6">
        <w:rPr>
          <w:rFonts w:cstheme="minorHAnsi"/>
        </w:rPr>
        <w:t xml:space="preserve"> in 228 paclitaxel-exposed patients found three more </w:t>
      </w:r>
      <w:r w:rsidRPr="001A61C6">
        <w:rPr>
          <w:rFonts w:cstheme="minorHAnsi"/>
          <w:i/>
        </w:rPr>
        <w:t xml:space="preserve">CYP3A4*20 </w:t>
      </w:r>
      <w:r w:rsidRPr="001A61C6">
        <w:rPr>
          <w:rFonts w:cstheme="minorHAnsi"/>
        </w:rPr>
        <w:t xml:space="preserve">carriers and a carrier of each of </w:t>
      </w:r>
      <w:r w:rsidRPr="001A61C6">
        <w:rPr>
          <w:rFonts w:cstheme="minorHAnsi"/>
          <w:i/>
        </w:rPr>
        <w:t xml:space="preserve">CYP3A4*8 </w:t>
      </w:r>
      <w:r w:rsidRPr="001A61C6">
        <w:rPr>
          <w:rFonts w:cstheme="minorHAnsi"/>
        </w:rPr>
        <w:t xml:space="preserve">and </w:t>
      </w:r>
      <w:r w:rsidRPr="001A61C6">
        <w:rPr>
          <w:rFonts w:cstheme="minorHAnsi"/>
          <w:i/>
        </w:rPr>
        <w:t xml:space="preserve">CYP3A4*27 </w:t>
      </w:r>
      <w:r w:rsidRPr="001A61C6">
        <w:rPr>
          <w:rFonts w:cstheme="minorHAnsi"/>
        </w:rPr>
        <w:t>(deleterious missense variants)</w:t>
      </w:r>
      <w:r w:rsidR="00A20336" w:rsidRPr="001A61C6">
        <w:rPr>
          <w:rFonts w:cstheme="minorHAnsi"/>
        </w:rPr>
        <w:t xml:space="preserve"> </w:t>
      </w:r>
      <w:r w:rsidRPr="001A61C6">
        <w:rPr>
          <w:rFonts w:cstheme="minorHAnsi"/>
        </w:rPr>
        <w:fldChar w:fldCharType="begin">
          <w:fldData xml:space="preserve">PEVuZE5vdGU+PENpdGU+PEF1dGhvcj5BcGVsbGFuaXotUnVpejwvQXV0aG9yPjxZZWFyPjIwMTU8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HBhZ2Vz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BcGVsbGFuaXotUnVpejwvQXV0aG9yPjxZZWFyPjIwMTU8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HBhZ2Vz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26]</w:t>
      </w:r>
      <w:r w:rsidRPr="001A61C6">
        <w:rPr>
          <w:rFonts w:cstheme="minorHAnsi"/>
        </w:rPr>
        <w:fldChar w:fldCharType="end"/>
      </w:r>
      <w:r w:rsidRPr="001A61C6">
        <w:rPr>
          <w:rFonts w:cstheme="minorHAnsi"/>
        </w:rPr>
        <w:t xml:space="preserve">.  </w:t>
      </w:r>
      <w:r w:rsidR="00F976B7" w:rsidRPr="001A61C6">
        <w:rPr>
          <w:rFonts w:cstheme="minorHAnsi"/>
        </w:rPr>
        <w:t xml:space="preserve">Similarly, exome sequencing a patient </w:t>
      </w:r>
      <w:r w:rsidR="00B92D1A" w:rsidRPr="001A61C6">
        <w:rPr>
          <w:rFonts w:cstheme="minorHAnsi"/>
        </w:rPr>
        <w:t>who</w:t>
      </w:r>
      <w:r w:rsidR="00F976B7" w:rsidRPr="001A61C6">
        <w:rPr>
          <w:rFonts w:cstheme="minorHAnsi"/>
        </w:rPr>
        <w:t xml:space="preserve"> had suffered severe (grade 4) toxicity after the first cycle of 5-</w:t>
      </w:r>
      <w:r w:rsidR="00B92D1A" w:rsidRPr="001A61C6">
        <w:rPr>
          <w:rFonts w:cstheme="minorHAnsi"/>
        </w:rPr>
        <w:t>FU</w:t>
      </w:r>
      <w:r w:rsidR="00F976B7" w:rsidRPr="001A61C6">
        <w:rPr>
          <w:rFonts w:cstheme="minorHAnsi"/>
        </w:rPr>
        <w:t xml:space="preserve"> based adjuvant chemotherapy for colorectal cancer identified a novel splicing variant (c.321+2T&gt;C) in </w:t>
      </w:r>
      <w:r w:rsidR="00F976B7" w:rsidRPr="001A61C6">
        <w:rPr>
          <w:rFonts w:cstheme="minorHAnsi"/>
          <w:i/>
        </w:rPr>
        <w:t xml:space="preserve">DPYD </w:t>
      </w:r>
      <w:r w:rsidR="00F976B7" w:rsidRPr="001A61C6">
        <w:rPr>
          <w:rFonts w:cstheme="minorHAnsi"/>
          <w:i/>
        </w:rPr>
        <w:fldChar w:fldCharType="begin"/>
      </w:r>
      <w:r w:rsidR="004F5706" w:rsidRPr="001A61C6">
        <w:rPr>
          <w:rFonts w:cstheme="minorHAnsi"/>
          <w:i/>
        </w:rPr>
        <w:instrText xml:space="preserve"> ADDIN EN.CITE &lt;EndNote&gt;&lt;Cite&gt;&lt;Author&gt;Tong&lt;/Author&gt;&lt;Year&gt;2018&lt;/Year&gt;&lt;RecNum&gt;50&lt;/RecNum&gt;&lt;DisplayText&gt;[127]&lt;/DisplayText&gt;&lt;record&gt;&lt;rec-number&gt;50&lt;/rec-number&gt;&lt;foreign-keys&gt;&lt;key app="EN" db-id="wd5spvawe2zdeme9t0npd2aewtwzsxzxa5xe" timestamp="1574673798"&gt;50&lt;/key&gt;&lt;/foreign-keys&gt;&lt;ref-type name="Journal Article"&gt;17&lt;/ref-type&gt;&lt;contributors&gt;&lt;authors&gt;&lt;author&gt;Tong, Chi C.&lt;/author&gt;&lt;author&gt;Lam, Ching W.&lt;/author&gt;&lt;author&gt;Lam, Ka O.&lt;/author&gt;&lt;author&gt;Lee, Victor H. F.&lt;/author&gt;&lt;author&gt;Luk, Mai-Yee&lt;/author&gt;&lt;/authors&gt;&lt;/contributors&gt;&lt;titles&gt;&lt;title&gt;A Novel DPYD Variant Associated With Severe Toxicity of Fluoropyrimidines: Role of Pre-emptive DPYD Genotype Screening&lt;/title&gt;&lt;secondary-title&gt;Frontiers in oncology&lt;/secondary-title&gt;&lt;alt-title&gt;Front Oncol&lt;/alt-title&gt;&lt;/titles&gt;&lt;periodical&gt;&lt;full-title&gt;Frontiers in oncology&lt;/full-title&gt;&lt;abbr-1&gt;Front Oncol&lt;/abbr-1&gt;&lt;/periodical&gt;&lt;alt-periodical&gt;&lt;full-title&gt;Frontiers in oncology&lt;/full-title&gt;&lt;abbr-1&gt;Front Oncol&lt;/abbr-1&gt;&lt;/alt-periodical&gt;&lt;pages&gt;279-279&lt;/pages&gt;&lt;volume&gt;8&lt;/volume&gt;&lt;keywords&gt;&lt;keyword&gt;DPYD variant&lt;/keyword&gt;&lt;keyword&gt;fluoropyrimidines&lt;/keyword&gt;&lt;keyword&gt;novel&lt;/keyword&gt;&lt;keyword&gt;pharmacogenetics&lt;/keyword&gt;&lt;keyword&gt;precision medicine&lt;/keyword&gt;&lt;/keywords&gt;&lt;dates&gt;&lt;year&gt;2018&lt;/year&gt;&lt;/dates&gt;&lt;publisher&gt;Frontiers Media S.A.&lt;/publisher&gt;&lt;isbn&gt;2234-943X&lt;/isbn&gt;&lt;accession-num&gt;30087856&lt;/accession-num&gt;&lt;urls&gt;&lt;related-urls&gt;&lt;url&gt;https://www.ncbi.nlm.nih.gov/pubmed/30087856&lt;/url&gt;&lt;url&gt;https://www.ncbi.nlm.nih.gov/pmc/articles/PMC6066555/&lt;/url&gt;&lt;/related-urls&gt;&lt;/urls&gt;&lt;electronic-resource-num&gt;10.3389/fonc.2018.00279&lt;/electronic-resource-num&gt;&lt;remote-database-name&gt;PubMed&lt;/remote-database-name&gt;&lt;language&gt;eng&lt;/language&gt;&lt;/record&gt;&lt;/Cite&gt;&lt;/EndNote&gt;</w:instrText>
      </w:r>
      <w:r w:rsidR="00F976B7" w:rsidRPr="001A61C6">
        <w:rPr>
          <w:rFonts w:cstheme="minorHAnsi"/>
          <w:i/>
        </w:rPr>
        <w:fldChar w:fldCharType="separate"/>
      </w:r>
      <w:r w:rsidR="004F5706" w:rsidRPr="001A61C6">
        <w:rPr>
          <w:rFonts w:cstheme="minorHAnsi"/>
          <w:i/>
          <w:noProof/>
        </w:rPr>
        <w:t>[127]</w:t>
      </w:r>
      <w:r w:rsidR="00F976B7" w:rsidRPr="001A61C6">
        <w:rPr>
          <w:rFonts w:cstheme="minorHAnsi"/>
          <w:i/>
        </w:rPr>
        <w:fldChar w:fldCharType="end"/>
      </w:r>
      <w:r w:rsidR="00F976B7" w:rsidRPr="001A61C6">
        <w:rPr>
          <w:rFonts w:cstheme="minorHAnsi"/>
        </w:rPr>
        <w:t>.  As the patient was heterozygous, her 5-</w:t>
      </w:r>
      <w:r w:rsidR="00B92D1A" w:rsidRPr="001A61C6">
        <w:rPr>
          <w:rFonts w:cstheme="minorHAnsi"/>
        </w:rPr>
        <w:t xml:space="preserve">FU </w:t>
      </w:r>
      <w:r w:rsidR="00F976B7" w:rsidRPr="001A61C6">
        <w:rPr>
          <w:rFonts w:cstheme="minorHAnsi"/>
        </w:rPr>
        <w:t xml:space="preserve">chemotherapy was restarted at a lower dose (30%) with subsequent titration, and she completed the whole chemotherapy course </w:t>
      </w:r>
      <w:r w:rsidR="00F976B7" w:rsidRPr="001A61C6">
        <w:rPr>
          <w:rFonts w:cstheme="minorHAnsi"/>
        </w:rPr>
        <w:fldChar w:fldCharType="begin"/>
      </w:r>
      <w:r w:rsidR="004F5706" w:rsidRPr="001A61C6">
        <w:rPr>
          <w:rFonts w:cstheme="minorHAnsi"/>
        </w:rPr>
        <w:instrText xml:space="preserve"> ADDIN EN.CITE &lt;EndNote&gt;&lt;Cite&gt;&lt;Author&gt;Tong&lt;/Author&gt;&lt;Year&gt;2018&lt;/Year&gt;&lt;RecNum&gt;50&lt;/RecNum&gt;&lt;DisplayText&gt;[127]&lt;/DisplayText&gt;&lt;record&gt;&lt;rec-number&gt;50&lt;/rec-number&gt;&lt;foreign-keys&gt;&lt;key app="EN" db-id="wd5spvawe2zdeme9t0npd2aewtwzsxzxa5xe" timestamp="1574673798"&gt;50&lt;/key&gt;&lt;/foreign-keys&gt;&lt;ref-type name="Journal Article"&gt;17&lt;/ref-type&gt;&lt;contributors&gt;&lt;authors&gt;&lt;author&gt;Tong, Chi C.&lt;/author&gt;&lt;author&gt;Lam, Ching W.&lt;/author&gt;&lt;author&gt;Lam, Ka O.&lt;/author&gt;&lt;author&gt;Lee, Victor H. F.&lt;/author&gt;&lt;author&gt;Luk, Mai-Yee&lt;/author&gt;&lt;/authors&gt;&lt;/contributors&gt;&lt;titles&gt;&lt;title&gt;A Novel DPYD Variant Associated With Severe Toxicity of Fluoropyrimidines: Role of Pre-emptive DPYD Genotype Screening&lt;/title&gt;&lt;secondary-title&gt;Frontiers in oncology&lt;/secondary-title&gt;&lt;alt-title&gt;Front Oncol&lt;/alt-title&gt;&lt;/titles&gt;&lt;periodical&gt;&lt;full-title&gt;Frontiers in oncology&lt;/full-title&gt;&lt;abbr-1&gt;Front Oncol&lt;/abbr-1&gt;&lt;/periodical&gt;&lt;alt-periodical&gt;&lt;full-title&gt;Frontiers in oncology&lt;/full-title&gt;&lt;abbr-1&gt;Front Oncol&lt;/abbr-1&gt;&lt;/alt-periodical&gt;&lt;pages&gt;279-279&lt;/pages&gt;&lt;volume&gt;8&lt;/volume&gt;&lt;keywords&gt;&lt;keyword&gt;DPYD variant&lt;/keyword&gt;&lt;keyword&gt;fluoropyrimidines&lt;/keyword&gt;&lt;keyword&gt;novel&lt;/keyword&gt;&lt;keyword&gt;pharmacogenetics&lt;/keyword&gt;&lt;keyword&gt;precision medicine&lt;/keyword&gt;&lt;/keywords&gt;&lt;dates&gt;&lt;year&gt;2018&lt;/year&gt;&lt;/dates&gt;&lt;publisher&gt;Frontiers Media S.A.&lt;/publisher&gt;&lt;isbn&gt;2234-943X&lt;/isbn&gt;&lt;accession-num&gt;30087856&lt;/accession-num&gt;&lt;urls&gt;&lt;related-urls&gt;&lt;url&gt;https://www.ncbi.nlm.nih.gov/pubmed/30087856&lt;/url&gt;&lt;url&gt;https://www.ncbi.nlm.nih.gov/pmc/articles/PMC6066555/&lt;/url&gt;&lt;/related-urls&gt;&lt;/urls&gt;&lt;electronic-resource-num&gt;10.3389/fonc.2018.00279&lt;/electronic-resource-num&gt;&lt;remote-database-name&gt;PubMed&lt;/remote-database-name&gt;&lt;language&gt;eng&lt;/language&gt;&lt;/record&gt;&lt;/Cite&gt;&lt;/EndNote&gt;</w:instrText>
      </w:r>
      <w:r w:rsidR="00F976B7" w:rsidRPr="001A61C6">
        <w:rPr>
          <w:rFonts w:cstheme="minorHAnsi"/>
        </w:rPr>
        <w:fldChar w:fldCharType="separate"/>
      </w:r>
      <w:r w:rsidR="004F5706" w:rsidRPr="001A61C6">
        <w:rPr>
          <w:rFonts w:cstheme="minorHAnsi"/>
          <w:noProof/>
        </w:rPr>
        <w:t>[127]</w:t>
      </w:r>
      <w:r w:rsidR="00F976B7" w:rsidRPr="001A61C6">
        <w:rPr>
          <w:rFonts w:cstheme="minorHAnsi"/>
        </w:rPr>
        <w:fldChar w:fldCharType="end"/>
      </w:r>
      <w:r w:rsidR="00F976B7" w:rsidRPr="001A61C6">
        <w:rPr>
          <w:rFonts w:cstheme="minorHAnsi"/>
        </w:rPr>
        <w:t xml:space="preserve">.  </w:t>
      </w:r>
    </w:p>
    <w:p w14:paraId="19D1C46A" w14:textId="173E1214" w:rsidR="00B92D1A" w:rsidRPr="001A61C6" w:rsidRDefault="00B42C4B" w:rsidP="00B1417C">
      <w:pPr>
        <w:spacing w:line="22" w:lineRule="atLeast"/>
        <w:jc w:val="both"/>
        <w:rPr>
          <w:rFonts w:cstheme="minorHAnsi"/>
        </w:rPr>
      </w:pPr>
      <w:r w:rsidRPr="001A61C6">
        <w:rPr>
          <w:rFonts w:cstheme="minorHAnsi"/>
        </w:rPr>
        <w:t xml:space="preserve">As next-generation sequencing is applied to larger and more ethnically diverse cohorts, the </w:t>
      </w:r>
      <w:r w:rsidR="00C31149" w:rsidRPr="001A61C6">
        <w:rPr>
          <w:rFonts w:cstheme="minorHAnsi"/>
        </w:rPr>
        <w:t>panoply</w:t>
      </w:r>
      <w:r w:rsidRPr="001A61C6">
        <w:rPr>
          <w:rFonts w:cstheme="minorHAnsi"/>
        </w:rPr>
        <w:t xml:space="preserve"> of identified rare variants </w:t>
      </w:r>
      <w:r w:rsidR="00DE7402" w:rsidRPr="001A61C6">
        <w:rPr>
          <w:rFonts w:cstheme="minorHAnsi"/>
        </w:rPr>
        <w:t xml:space="preserve">will </w:t>
      </w:r>
      <w:r w:rsidRPr="001A61C6">
        <w:rPr>
          <w:rFonts w:cstheme="minorHAnsi"/>
        </w:rPr>
        <w:t xml:space="preserve">continue to </w:t>
      </w:r>
      <w:r w:rsidR="00C31149" w:rsidRPr="001A61C6">
        <w:rPr>
          <w:rFonts w:cstheme="minorHAnsi"/>
        </w:rPr>
        <w:t>grow</w:t>
      </w:r>
      <w:r w:rsidR="00DE7402" w:rsidRPr="001A61C6">
        <w:rPr>
          <w:rFonts w:cstheme="minorHAnsi"/>
        </w:rPr>
        <w:t>.  However</w:t>
      </w:r>
      <w:r w:rsidR="0020757A" w:rsidRPr="001A61C6">
        <w:rPr>
          <w:rFonts w:cstheme="minorHAnsi"/>
        </w:rPr>
        <w:t>,</w:t>
      </w:r>
      <w:r w:rsidRPr="001A61C6">
        <w:rPr>
          <w:rFonts w:cstheme="minorHAnsi"/>
        </w:rPr>
        <w:t xml:space="preserve"> </w:t>
      </w:r>
      <w:r w:rsidR="000B1601" w:rsidRPr="001A61C6">
        <w:rPr>
          <w:rFonts w:cstheme="minorHAnsi"/>
        </w:rPr>
        <w:t xml:space="preserve">functional </w:t>
      </w:r>
      <w:r w:rsidR="00B10694" w:rsidRPr="001A61C6">
        <w:rPr>
          <w:rFonts w:cstheme="minorHAnsi"/>
        </w:rPr>
        <w:t>characterisation</w:t>
      </w:r>
      <w:r w:rsidR="000B1601" w:rsidRPr="001A61C6">
        <w:rPr>
          <w:rFonts w:cstheme="minorHAnsi"/>
        </w:rPr>
        <w:t xml:space="preserve"> </w:t>
      </w:r>
      <w:r w:rsidR="00DE7402" w:rsidRPr="001A61C6">
        <w:rPr>
          <w:rFonts w:cstheme="minorHAnsi"/>
        </w:rPr>
        <w:t xml:space="preserve">of these variants </w:t>
      </w:r>
      <w:r w:rsidR="00B10694" w:rsidRPr="001A61C6">
        <w:rPr>
          <w:rFonts w:cstheme="minorHAnsi"/>
        </w:rPr>
        <w:t>remains</w:t>
      </w:r>
      <w:r w:rsidR="000B1601" w:rsidRPr="001A61C6">
        <w:rPr>
          <w:rFonts w:cstheme="minorHAnsi"/>
        </w:rPr>
        <w:t xml:space="preserve"> challeng</w:t>
      </w:r>
      <w:r w:rsidR="0020757A" w:rsidRPr="001A61C6">
        <w:rPr>
          <w:rFonts w:cstheme="minorHAnsi"/>
        </w:rPr>
        <w:t>ing</w:t>
      </w:r>
      <w:r w:rsidR="00C31149" w:rsidRPr="001A61C6">
        <w:rPr>
          <w:rFonts w:cstheme="minorHAnsi"/>
        </w:rPr>
        <w:t xml:space="preserve">, </w:t>
      </w:r>
      <w:r w:rsidR="00DE7402" w:rsidRPr="001A61C6">
        <w:rPr>
          <w:rFonts w:cstheme="minorHAnsi"/>
        </w:rPr>
        <w:t>with most being classified as</w:t>
      </w:r>
      <w:r w:rsidR="00C31149" w:rsidRPr="001A61C6">
        <w:rPr>
          <w:rFonts w:cstheme="minorHAnsi"/>
        </w:rPr>
        <w:t xml:space="preserve"> variants of uncertain significance (VUS).</w:t>
      </w:r>
      <w:r w:rsidR="009B77C9" w:rsidRPr="001A61C6">
        <w:rPr>
          <w:rFonts w:cstheme="minorHAnsi"/>
        </w:rPr>
        <w:t xml:space="preserve"> </w:t>
      </w:r>
      <w:r w:rsidR="00BB7865" w:rsidRPr="001A61C6">
        <w:rPr>
          <w:rFonts w:cstheme="minorHAnsi"/>
        </w:rPr>
        <w:t xml:space="preserve"> </w:t>
      </w:r>
      <w:r w:rsidR="00181A1C" w:rsidRPr="001A61C6">
        <w:rPr>
          <w:rFonts w:cstheme="minorHAnsi"/>
        </w:rPr>
        <w:t xml:space="preserve">Most computational tools for predicting the </w:t>
      </w:r>
      <w:r w:rsidR="00CF3379" w:rsidRPr="001A61C6">
        <w:rPr>
          <w:rFonts w:cstheme="minorHAnsi"/>
        </w:rPr>
        <w:t>function</w:t>
      </w:r>
      <w:r w:rsidR="00181A1C" w:rsidRPr="001A61C6">
        <w:rPr>
          <w:rFonts w:cstheme="minorHAnsi"/>
        </w:rPr>
        <w:t xml:space="preserve"> of </w:t>
      </w:r>
      <w:proofErr w:type="spellStart"/>
      <w:r w:rsidR="009B77C9" w:rsidRPr="001A61C6">
        <w:rPr>
          <w:rFonts w:cstheme="minorHAnsi"/>
        </w:rPr>
        <w:t>exonic</w:t>
      </w:r>
      <w:proofErr w:type="spellEnd"/>
      <w:r w:rsidR="003F63D1" w:rsidRPr="001A61C6">
        <w:rPr>
          <w:rFonts w:cstheme="minorHAnsi"/>
        </w:rPr>
        <w:t xml:space="preserve"> variants were calibrated on variants associated with disease and rely on evolutionary conservatism, yet many </w:t>
      </w:r>
      <w:proofErr w:type="spellStart"/>
      <w:r w:rsidR="003F63D1" w:rsidRPr="001A61C6">
        <w:rPr>
          <w:rFonts w:cstheme="minorHAnsi"/>
        </w:rPr>
        <w:t>pharmacogenes</w:t>
      </w:r>
      <w:proofErr w:type="spellEnd"/>
      <w:r w:rsidR="003F63D1" w:rsidRPr="001A61C6">
        <w:rPr>
          <w:rFonts w:cstheme="minorHAnsi"/>
        </w:rPr>
        <w:t xml:space="preserve"> are poorly conserved </w:t>
      </w:r>
      <w:r w:rsidR="003F63D1" w:rsidRPr="001A61C6">
        <w:rPr>
          <w:rFonts w:cstheme="minorHAnsi"/>
        </w:rPr>
        <w:fldChar w:fldCharType="begin">
          <w:fldData xml:space="preserve">PEVuZE5vdGU+PENpdGU+PEF1dGhvcj5aaG91PC9BdXRob3I+PFllYXI+MjAxOTwvWWVhcj48UmVj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aaG91PC9BdXRob3I+PFllYXI+MjAxOTwvWWVhcj48UmVj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3F63D1" w:rsidRPr="001A61C6">
        <w:rPr>
          <w:rFonts w:cstheme="minorHAnsi"/>
        </w:rPr>
      </w:r>
      <w:r w:rsidR="003F63D1" w:rsidRPr="001A61C6">
        <w:rPr>
          <w:rFonts w:cstheme="minorHAnsi"/>
        </w:rPr>
        <w:fldChar w:fldCharType="separate"/>
      </w:r>
      <w:r w:rsidR="004F5706" w:rsidRPr="001A61C6">
        <w:rPr>
          <w:rFonts w:cstheme="minorHAnsi"/>
          <w:noProof/>
        </w:rPr>
        <w:t>[128]</w:t>
      </w:r>
      <w:r w:rsidR="003F63D1" w:rsidRPr="001A61C6">
        <w:rPr>
          <w:rFonts w:cstheme="minorHAnsi"/>
        </w:rPr>
        <w:fldChar w:fldCharType="end"/>
      </w:r>
      <w:r w:rsidR="003F63D1" w:rsidRPr="001A61C6">
        <w:rPr>
          <w:rFonts w:cstheme="minorHAnsi"/>
        </w:rPr>
        <w:t xml:space="preserve">.  Thus, a new </w:t>
      </w:r>
      <w:r w:rsidR="0005142B" w:rsidRPr="001A61C6">
        <w:rPr>
          <w:rFonts w:cstheme="minorHAnsi"/>
        </w:rPr>
        <w:t xml:space="preserve">optimised </w:t>
      </w:r>
      <w:r w:rsidR="00713385" w:rsidRPr="001A61C6">
        <w:rPr>
          <w:rFonts w:cstheme="minorHAnsi"/>
        </w:rPr>
        <w:t xml:space="preserve">computational </w:t>
      </w:r>
      <w:r w:rsidR="0005142B" w:rsidRPr="001A61C6">
        <w:rPr>
          <w:rFonts w:cstheme="minorHAnsi"/>
        </w:rPr>
        <w:t xml:space="preserve">framework that integrates several algorithms has recently been developed and validated </w:t>
      </w:r>
      <w:r w:rsidR="00713385" w:rsidRPr="001A61C6">
        <w:rPr>
          <w:rFonts w:cstheme="minorHAnsi"/>
        </w:rPr>
        <w:t>using</w:t>
      </w:r>
      <w:r w:rsidR="0005142B" w:rsidRPr="001A61C6">
        <w:rPr>
          <w:rFonts w:cstheme="minorHAnsi"/>
        </w:rPr>
        <w:t xml:space="preserve"> </w:t>
      </w:r>
      <w:r w:rsidR="00713385" w:rsidRPr="001A61C6">
        <w:rPr>
          <w:rFonts w:cstheme="minorHAnsi"/>
        </w:rPr>
        <w:t xml:space="preserve">experimental activity data from 337 variants in 43 </w:t>
      </w:r>
      <w:proofErr w:type="spellStart"/>
      <w:r w:rsidR="00713385" w:rsidRPr="001A61C6">
        <w:rPr>
          <w:rFonts w:cstheme="minorHAnsi"/>
        </w:rPr>
        <w:t>pharmacogenes</w:t>
      </w:r>
      <w:proofErr w:type="spellEnd"/>
      <w:r w:rsidR="00713385" w:rsidRPr="001A61C6">
        <w:rPr>
          <w:rFonts w:cstheme="minorHAnsi"/>
        </w:rPr>
        <w:t xml:space="preserve">, </w:t>
      </w:r>
      <w:r w:rsidR="009B77C9" w:rsidRPr="001A61C6">
        <w:rPr>
          <w:rFonts w:cstheme="minorHAnsi"/>
        </w:rPr>
        <w:t>and was shown to</w:t>
      </w:r>
      <w:r w:rsidR="00713385" w:rsidRPr="001A61C6">
        <w:rPr>
          <w:rFonts w:cstheme="minorHAnsi"/>
        </w:rPr>
        <w:t xml:space="preserve"> </w:t>
      </w:r>
      <w:r w:rsidR="003F63D1" w:rsidRPr="001A61C6">
        <w:rPr>
          <w:rFonts w:cstheme="minorHAnsi"/>
        </w:rPr>
        <w:t xml:space="preserve">significantly outperform </w:t>
      </w:r>
      <w:r w:rsidR="00713385" w:rsidRPr="001A61C6">
        <w:rPr>
          <w:rFonts w:cstheme="minorHAnsi"/>
        </w:rPr>
        <w:t>existing</w:t>
      </w:r>
      <w:r w:rsidR="003F63D1" w:rsidRPr="001A61C6">
        <w:rPr>
          <w:rFonts w:cstheme="minorHAnsi"/>
        </w:rPr>
        <w:t xml:space="preserve"> </w:t>
      </w:r>
      <w:r w:rsidR="00CF3379" w:rsidRPr="001A61C6">
        <w:rPr>
          <w:rFonts w:cstheme="minorHAnsi"/>
        </w:rPr>
        <w:t xml:space="preserve">bioinformatics prediction </w:t>
      </w:r>
      <w:r w:rsidR="003F63D1" w:rsidRPr="001A61C6">
        <w:rPr>
          <w:rFonts w:cstheme="minorHAnsi"/>
        </w:rPr>
        <w:t xml:space="preserve">algorithms </w:t>
      </w:r>
      <w:r w:rsidR="003F63D1" w:rsidRPr="001A61C6">
        <w:rPr>
          <w:rFonts w:cstheme="minorHAnsi"/>
        </w:rPr>
        <w:fldChar w:fldCharType="begin">
          <w:fldData xml:space="preserve">PEVuZE5vdGU+PENpdGU+PEF1dGhvcj5aaG91PC9BdXRob3I+PFllYXI+MjAxOTwvWWVhcj48UmVj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aaG91PC9BdXRob3I+PFllYXI+MjAxOTwvWWVhcj48UmVj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3F63D1" w:rsidRPr="001A61C6">
        <w:rPr>
          <w:rFonts w:cstheme="minorHAnsi"/>
        </w:rPr>
      </w:r>
      <w:r w:rsidR="003F63D1" w:rsidRPr="001A61C6">
        <w:rPr>
          <w:rFonts w:cstheme="minorHAnsi"/>
        </w:rPr>
        <w:fldChar w:fldCharType="separate"/>
      </w:r>
      <w:r w:rsidR="004F5706" w:rsidRPr="001A61C6">
        <w:rPr>
          <w:rFonts w:cstheme="minorHAnsi"/>
          <w:noProof/>
        </w:rPr>
        <w:t>[128]</w:t>
      </w:r>
      <w:r w:rsidR="003F63D1" w:rsidRPr="001A61C6">
        <w:rPr>
          <w:rFonts w:cstheme="minorHAnsi"/>
        </w:rPr>
        <w:fldChar w:fldCharType="end"/>
      </w:r>
      <w:r w:rsidR="00713385" w:rsidRPr="001A61C6">
        <w:rPr>
          <w:rFonts w:cstheme="minorHAnsi"/>
        </w:rPr>
        <w:t xml:space="preserve">.  </w:t>
      </w:r>
      <w:r w:rsidR="00CF3379" w:rsidRPr="001A61C6">
        <w:rPr>
          <w:rFonts w:cstheme="minorHAnsi"/>
        </w:rPr>
        <w:t>Furthermore</w:t>
      </w:r>
      <w:r w:rsidR="00713385" w:rsidRPr="001A61C6">
        <w:rPr>
          <w:rFonts w:cstheme="minorHAnsi"/>
        </w:rPr>
        <w:t xml:space="preserve">, </w:t>
      </w:r>
      <w:r w:rsidR="0078209B" w:rsidRPr="001A61C6">
        <w:rPr>
          <w:rFonts w:cstheme="minorHAnsi"/>
        </w:rPr>
        <w:t xml:space="preserve">state-of-the-art </w:t>
      </w:r>
      <w:r w:rsidR="00AC5009" w:rsidRPr="001A61C6">
        <w:rPr>
          <w:rFonts w:cstheme="minorHAnsi"/>
        </w:rPr>
        <w:t>saturation mutagenesis and</w:t>
      </w:r>
      <w:r w:rsidR="00713385" w:rsidRPr="001A61C6">
        <w:rPr>
          <w:rFonts w:cstheme="minorHAnsi"/>
        </w:rPr>
        <w:t xml:space="preserve"> massively parallel function</w:t>
      </w:r>
      <w:r w:rsidR="009B77C9" w:rsidRPr="001A61C6">
        <w:rPr>
          <w:rFonts w:cstheme="minorHAnsi"/>
        </w:rPr>
        <w:t>al</w:t>
      </w:r>
      <w:r w:rsidR="00713385" w:rsidRPr="001A61C6">
        <w:rPr>
          <w:rFonts w:cstheme="minorHAnsi"/>
        </w:rPr>
        <w:t xml:space="preserve"> assays </w:t>
      </w:r>
      <w:r w:rsidR="00CF3379" w:rsidRPr="001A61C6">
        <w:rPr>
          <w:rFonts w:cstheme="minorHAnsi"/>
        </w:rPr>
        <w:t xml:space="preserve">has recently been applied </w:t>
      </w:r>
      <w:r w:rsidR="00713385" w:rsidRPr="001A61C6">
        <w:rPr>
          <w:rFonts w:cstheme="minorHAnsi"/>
        </w:rPr>
        <w:t xml:space="preserve">to </w:t>
      </w:r>
      <w:r w:rsidR="00713385" w:rsidRPr="001A61C6">
        <w:rPr>
          <w:rFonts w:cstheme="minorHAnsi"/>
          <w:i/>
        </w:rPr>
        <w:t>NUDT15</w:t>
      </w:r>
      <w:r w:rsidR="00AC5009" w:rsidRPr="001A61C6">
        <w:rPr>
          <w:rFonts w:cstheme="minorHAnsi"/>
        </w:rPr>
        <w:t>, demonstrating the potential of high-throughput functional screening</w:t>
      </w:r>
      <w:r w:rsidR="00713385" w:rsidRPr="001A61C6">
        <w:rPr>
          <w:rFonts w:cstheme="minorHAnsi"/>
        </w:rPr>
        <w:t xml:space="preserve"> </w:t>
      </w:r>
      <w:r w:rsidR="009B77C9" w:rsidRPr="001A61C6">
        <w:rPr>
          <w:rFonts w:cstheme="minorHAnsi"/>
        </w:rPr>
        <w:fldChar w:fldCharType="begin"/>
      </w:r>
      <w:r w:rsidR="004F5706" w:rsidRPr="001A61C6">
        <w:rPr>
          <w:rFonts w:cstheme="minorHAnsi"/>
        </w:rPr>
        <w:instrText xml:space="preserve"> ADDIN EN.CITE &lt;EndNote&gt;&lt;Cite&gt;&lt;Author&gt;Suiter&lt;/Author&gt;&lt;Year&gt;2019&lt;/Year&gt;&lt;RecNum&gt;148&lt;/RecNum&gt;&lt;DisplayText&gt;[129]&lt;/DisplayText&gt;&lt;record&gt;&lt;rec-number&gt;148&lt;/rec-number&gt;&lt;foreign-keys&gt;&lt;key app="EN" db-id="wd5spvawe2zdeme9t0npd2aewtwzsxzxa5xe" timestamp="1582911995"&gt;148&lt;/key&gt;&lt;/foreign-keys&gt;&lt;ref-type name="Journal Article"&gt;17&lt;/ref-type&gt;&lt;contributors&gt;&lt;authors&gt;&lt;author&gt;Suiter, Chase C.&lt;/author&gt;&lt;author&gt;Moriyama, Takaya&lt;/author&gt;&lt;author&gt;Matreyek, Kenneth A.&lt;/author&gt;&lt;author&gt;Yang, Wentao&lt;/author&gt;&lt;author&gt;Scaletti, Emma Rose&lt;/author&gt;&lt;author&gt;Nishii, Rina&lt;/author&gt;&lt;author&gt;Yang, Wenjian&lt;/author&gt;&lt;author&gt;Hoshitsuki, Keito&lt;/author&gt;&lt;author&gt;Singh, Minu&lt;/author&gt;&lt;author&gt;Trehan, Amita&lt;/author&gt;&lt;author&gt;Parish, Chris&lt;/author&gt;&lt;author&gt;Smith, Colton&lt;/author&gt;&lt;author&gt;Bhojwani, Deepa&lt;/author&gt;&lt;author&gt;Yuen, Liz Y. P.&lt;/author&gt;&lt;author&gt;Li, Chi-kong&lt;/author&gt;&lt;author&gt;Li, Chak-ho&lt;/author&gt;&lt;author&gt;Yang, Yung-li&lt;/author&gt;&lt;author&gt;Walker, Gareth J.&lt;/author&gt;&lt;author&gt;Goodhand, James R.&lt;/author&gt;&lt;author&gt;Kennedy, Nicholas A.&lt;/author&gt;&lt;author&gt;Klussmann, Federico Antillon&lt;/author&gt;&lt;author&gt;Bhatia, Smita&lt;/author&gt;&lt;author&gt;Relling, Mary V.&lt;/author&gt;&lt;author&gt;Kato, Motohiro&lt;/author&gt;&lt;author&gt;Hori, Hiroki&lt;/author&gt;&lt;author&gt;Bhatia, Prateek&lt;/author&gt;&lt;author&gt;Ahmad, Tariq&lt;/author&gt;&lt;author&gt;Yoeh, Allen E. J.&lt;/author&gt;&lt;author&gt;Stenmark, Pål&lt;/author&gt;&lt;author&gt;Fowler, Douglas M.&lt;/author&gt;&lt;author&gt;Yang, Jun J.&lt;/author&gt;&lt;/authors&gt;&lt;/contributors&gt;&lt;titles&gt;&lt;title&gt;Massive parallel variant characterization identifies &amp;amp;lt;em&amp;amp;gt;NUDT15&amp;amp;lt;/em&amp;amp;gt; alleles associated with thiopurine toxicity&lt;/title&gt;&lt;secondary-title&gt;bioRxiv&lt;/secondary-title&gt;&lt;/titles&gt;&lt;periodical&gt;&lt;full-title&gt;bioRxiv&lt;/full-title&gt;&lt;/periodical&gt;&lt;pages&gt;740837&lt;/pages&gt;&lt;dates&gt;&lt;year&gt;2019&lt;/year&gt;&lt;/dates&gt;&lt;urls&gt;&lt;related-urls&gt;&lt;url&gt;http://biorxiv.org/content/early/2019/08/20/740837.abstract&lt;/url&gt;&lt;/related-urls&gt;&lt;/urls&gt;&lt;electronic-resource-num&gt;10.1101/740837&lt;/electronic-resource-num&gt;&lt;/record&gt;&lt;/Cite&gt;&lt;/EndNote&gt;</w:instrText>
      </w:r>
      <w:r w:rsidR="009B77C9" w:rsidRPr="001A61C6">
        <w:rPr>
          <w:rFonts w:cstheme="minorHAnsi"/>
        </w:rPr>
        <w:fldChar w:fldCharType="separate"/>
      </w:r>
      <w:r w:rsidR="004F5706" w:rsidRPr="001A61C6">
        <w:rPr>
          <w:rFonts w:cstheme="minorHAnsi"/>
          <w:noProof/>
        </w:rPr>
        <w:t>[129]</w:t>
      </w:r>
      <w:r w:rsidR="009B77C9" w:rsidRPr="001A61C6">
        <w:rPr>
          <w:rFonts w:cstheme="minorHAnsi"/>
        </w:rPr>
        <w:fldChar w:fldCharType="end"/>
      </w:r>
      <w:r w:rsidR="00C27CD0" w:rsidRPr="001A61C6">
        <w:rPr>
          <w:rFonts w:cstheme="minorHAnsi"/>
        </w:rPr>
        <w:t>, as outlined above</w:t>
      </w:r>
      <w:r w:rsidR="0078209B" w:rsidRPr="001A61C6">
        <w:rPr>
          <w:rFonts w:cstheme="minorHAnsi"/>
        </w:rPr>
        <w:t xml:space="preserve">.  Briefly, a mutagenesis library of 3,077 missense variants was constructed, representing 99.3% of all possible amino acid substitutions across the 163 residues of NUDT15.  The </w:t>
      </w:r>
      <w:r w:rsidR="0078209B" w:rsidRPr="001A61C6">
        <w:rPr>
          <w:rFonts w:cstheme="minorHAnsi"/>
          <w:i/>
        </w:rPr>
        <w:t xml:space="preserve">in vitro </w:t>
      </w:r>
      <w:r w:rsidR="0078209B" w:rsidRPr="001A61C6">
        <w:rPr>
          <w:rFonts w:cstheme="minorHAnsi"/>
        </w:rPr>
        <w:t>functional</w:t>
      </w:r>
      <w:r w:rsidR="0078209B" w:rsidRPr="001A61C6">
        <w:rPr>
          <w:rFonts w:cstheme="minorHAnsi"/>
          <w:i/>
        </w:rPr>
        <w:t xml:space="preserve"> </w:t>
      </w:r>
      <w:r w:rsidR="0078209B" w:rsidRPr="001A61C6">
        <w:rPr>
          <w:rFonts w:cstheme="minorHAnsi"/>
        </w:rPr>
        <w:t xml:space="preserve">effects of each variant on protein abundance and </w:t>
      </w:r>
      <w:r w:rsidR="0078209B" w:rsidRPr="001A61C6">
        <w:rPr>
          <w:rFonts w:cstheme="minorHAnsi"/>
        </w:rPr>
        <w:lastRenderedPageBreak/>
        <w:t xml:space="preserve">thiopurine toxicity were </w:t>
      </w:r>
      <w:r w:rsidR="00CF3379" w:rsidRPr="001A61C6">
        <w:rPr>
          <w:rFonts w:cstheme="minorHAnsi"/>
        </w:rPr>
        <w:t xml:space="preserve">separately </w:t>
      </w:r>
      <w:r w:rsidR="0078209B" w:rsidRPr="001A61C6">
        <w:rPr>
          <w:rFonts w:cstheme="minorHAnsi"/>
        </w:rPr>
        <w:t>tested</w:t>
      </w:r>
      <w:r w:rsidR="00CF3379" w:rsidRPr="001A61C6">
        <w:rPr>
          <w:rFonts w:cstheme="minorHAnsi"/>
        </w:rPr>
        <w:t>;</w:t>
      </w:r>
      <w:r w:rsidR="0078209B" w:rsidRPr="001A61C6">
        <w:rPr>
          <w:rFonts w:cstheme="minorHAnsi"/>
        </w:rPr>
        <w:t xml:space="preserve"> overall, </w:t>
      </w:r>
      <w:r w:rsidR="00CF3379" w:rsidRPr="001A61C6">
        <w:rPr>
          <w:rFonts w:cstheme="minorHAnsi"/>
        </w:rPr>
        <w:t>of</w:t>
      </w:r>
      <w:r w:rsidR="0078209B" w:rsidRPr="001A61C6">
        <w:rPr>
          <w:rFonts w:cstheme="minorHAnsi"/>
        </w:rPr>
        <w:t xml:space="preserve"> the 2,844 variants successfully analysed in both assays, 1,103 variants were identified as damaging.  In 2,398 patients treated with thiopurines, 10 </w:t>
      </w:r>
      <w:r w:rsidR="00CF3379" w:rsidRPr="001A61C6">
        <w:rPr>
          <w:rFonts w:cstheme="minorHAnsi"/>
          <w:i/>
        </w:rPr>
        <w:t xml:space="preserve">NUDT15 </w:t>
      </w:r>
      <w:r w:rsidR="0078209B" w:rsidRPr="001A61C6">
        <w:rPr>
          <w:rFonts w:cstheme="minorHAnsi"/>
        </w:rPr>
        <w:t xml:space="preserve">missense variants were identified, of which six were novel and rare.  Importantly, the </w:t>
      </w:r>
      <w:r w:rsidR="0078209B" w:rsidRPr="001A61C6">
        <w:rPr>
          <w:rFonts w:cstheme="minorHAnsi"/>
          <w:i/>
        </w:rPr>
        <w:t>in vitro</w:t>
      </w:r>
      <w:r w:rsidR="0078209B" w:rsidRPr="001A61C6">
        <w:rPr>
          <w:rFonts w:cstheme="minorHAnsi"/>
        </w:rPr>
        <w:t xml:space="preserve"> functional activity of these variants accurately predicted </w:t>
      </w:r>
      <w:r w:rsidR="00CF3379" w:rsidRPr="001A61C6">
        <w:rPr>
          <w:rFonts w:cstheme="minorHAnsi"/>
        </w:rPr>
        <w:t xml:space="preserve">which alleles were associated with thiopurine </w:t>
      </w:r>
      <w:r w:rsidR="0078209B" w:rsidRPr="001A61C6">
        <w:rPr>
          <w:rFonts w:cstheme="minorHAnsi"/>
        </w:rPr>
        <w:t xml:space="preserve">toxicity with 100% sensitivity and specificity, in contrast to the </w:t>
      </w:r>
      <w:r w:rsidR="00CF3379" w:rsidRPr="001A61C6">
        <w:rPr>
          <w:rFonts w:cstheme="minorHAnsi"/>
        </w:rPr>
        <w:t>relative poor</w:t>
      </w:r>
      <w:r w:rsidR="0078209B" w:rsidRPr="001A61C6">
        <w:rPr>
          <w:rFonts w:cstheme="minorHAnsi"/>
        </w:rPr>
        <w:t xml:space="preserve"> performance of </w:t>
      </w:r>
      <w:r w:rsidR="00CF3379" w:rsidRPr="001A61C6">
        <w:rPr>
          <w:rFonts w:cstheme="minorHAnsi"/>
        </w:rPr>
        <w:t>conventional</w:t>
      </w:r>
      <w:r w:rsidR="0078209B" w:rsidRPr="001A61C6">
        <w:rPr>
          <w:rFonts w:cstheme="minorHAnsi"/>
        </w:rPr>
        <w:t xml:space="preserve"> bioinformatic algorithms</w:t>
      </w:r>
      <w:r w:rsidR="009B77C9" w:rsidRPr="001A61C6">
        <w:rPr>
          <w:rFonts w:cstheme="minorHAnsi"/>
        </w:rPr>
        <w:t xml:space="preserve"> </w:t>
      </w:r>
      <w:r w:rsidR="009B77C9" w:rsidRPr="001A61C6">
        <w:rPr>
          <w:rFonts w:cstheme="minorHAnsi"/>
        </w:rPr>
        <w:fldChar w:fldCharType="begin"/>
      </w:r>
      <w:r w:rsidR="004F5706" w:rsidRPr="001A61C6">
        <w:rPr>
          <w:rFonts w:cstheme="minorHAnsi"/>
        </w:rPr>
        <w:instrText xml:space="preserve"> ADDIN EN.CITE &lt;EndNote&gt;&lt;Cite&gt;&lt;Author&gt;Suiter&lt;/Author&gt;&lt;Year&gt;2019&lt;/Year&gt;&lt;RecNum&gt;148&lt;/RecNum&gt;&lt;DisplayText&gt;[129]&lt;/DisplayText&gt;&lt;record&gt;&lt;rec-number&gt;148&lt;/rec-number&gt;&lt;foreign-keys&gt;&lt;key app="EN" db-id="wd5spvawe2zdeme9t0npd2aewtwzsxzxa5xe" timestamp="1582911995"&gt;148&lt;/key&gt;&lt;/foreign-keys&gt;&lt;ref-type name="Journal Article"&gt;17&lt;/ref-type&gt;&lt;contributors&gt;&lt;authors&gt;&lt;author&gt;Suiter, Chase C.&lt;/author&gt;&lt;author&gt;Moriyama, Takaya&lt;/author&gt;&lt;author&gt;Matreyek, Kenneth A.&lt;/author&gt;&lt;author&gt;Yang, Wentao&lt;/author&gt;&lt;author&gt;Scaletti, Emma Rose&lt;/author&gt;&lt;author&gt;Nishii, Rina&lt;/author&gt;&lt;author&gt;Yang, Wenjian&lt;/author&gt;&lt;author&gt;Hoshitsuki, Keito&lt;/author&gt;&lt;author&gt;Singh, Minu&lt;/author&gt;&lt;author&gt;Trehan, Amita&lt;/author&gt;&lt;author&gt;Parish, Chris&lt;/author&gt;&lt;author&gt;Smith, Colton&lt;/author&gt;&lt;author&gt;Bhojwani, Deepa&lt;/author&gt;&lt;author&gt;Yuen, Liz Y. P.&lt;/author&gt;&lt;author&gt;Li, Chi-kong&lt;/author&gt;&lt;author&gt;Li, Chak-ho&lt;/author&gt;&lt;author&gt;Yang, Yung-li&lt;/author&gt;&lt;author&gt;Walker, Gareth J.&lt;/author&gt;&lt;author&gt;Goodhand, James R.&lt;/author&gt;&lt;author&gt;Kennedy, Nicholas A.&lt;/author&gt;&lt;author&gt;Klussmann, Federico Antillon&lt;/author&gt;&lt;author&gt;Bhatia, Smita&lt;/author&gt;&lt;author&gt;Relling, Mary V.&lt;/author&gt;&lt;author&gt;Kato, Motohiro&lt;/author&gt;&lt;author&gt;Hori, Hiroki&lt;/author&gt;&lt;author&gt;Bhatia, Prateek&lt;/author&gt;&lt;author&gt;Ahmad, Tariq&lt;/author&gt;&lt;author&gt;Yoeh, Allen E. J.&lt;/author&gt;&lt;author&gt;Stenmark, Pål&lt;/author&gt;&lt;author&gt;Fowler, Douglas M.&lt;/author&gt;&lt;author&gt;Yang, Jun J.&lt;/author&gt;&lt;/authors&gt;&lt;/contributors&gt;&lt;titles&gt;&lt;title&gt;Massive parallel variant characterization identifies &amp;amp;lt;em&amp;amp;gt;NUDT15&amp;amp;lt;/em&amp;amp;gt; alleles associated with thiopurine toxicity&lt;/title&gt;&lt;secondary-title&gt;bioRxiv&lt;/secondary-title&gt;&lt;/titles&gt;&lt;periodical&gt;&lt;full-title&gt;bioRxiv&lt;/full-title&gt;&lt;/periodical&gt;&lt;pages&gt;740837&lt;/pages&gt;&lt;dates&gt;&lt;year&gt;2019&lt;/year&gt;&lt;/dates&gt;&lt;urls&gt;&lt;related-urls&gt;&lt;url&gt;http://biorxiv.org/content/early/2019/08/20/740837.abstract&lt;/url&gt;&lt;/related-urls&gt;&lt;/urls&gt;&lt;electronic-resource-num&gt;10.1101/740837&lt;/electronic-resource-num&gt;&lt;/record&gt;&lt;/Cite&gt;&lt;/EndNote&gt;</w:instrText>
      </w:r>
      <w:r w:rsidR="009B77C9" w:rsidRPr="001A61C6">
        <w:rPr>
          <w:rFonts w:cstheme="minorHAnsi"/>
        </w:rPr>
        <w:fldChar w:fldCharType="separate"/>
      </w:r>
      <w:r w:rsidR="004F5706" w:rsidRPr="001A61C6">
        <w:rPr>
          <w:rFonts w:cstheme="minorHAnsi"/>
          <w:noProof/>
        </w:rPr>
        <w:t>[129]</w:t>
      </w:r>
      <w:r w:rsidR="009B77C9" w:rsidRPr="001A61C6">
        <w:rPr>
          <w:rFonts w:cstheme="minorHAnsi"/>
        </w:rPr>
        <w:fldChar w:fldCharType="end"/>
      </w:r>
      <w:r w:rsidR="0078209B" w:rsidRPr="001A61C6">
        <w:rPr>
          <w:rFonts w:cstheme="minorHAnsi"/>
        </w:rPr>
        <w:t>.</w:t>
      </w:r>
    </w:p>
    <w:p w14:paraId="41FFEEE0" w14:textId="7939E9ED" w:rsidR="00312F9A" w:rsidRPr="001A61C6" w:rsidRDefault="00F976B7" w:rsidP="00B1417C">
      <w:pPr>
        <w:spacing w:line="22" w:lineRule="atLeast"/>
        <w:jc w:val="both"/>
        <w:rPr>
          <w:rFonts w:cstheme="minorHAnsi"/>
        </w:rPr>
      </w:pPr>
      <w:r w:rsidRPr="001A61C6">
        <w:rPr>
          <w:rFonts w:cstheme="minorHAnsi"/>
        </w:rPr>
        <w:t xml:space="preserve">These studies </w:t>
      </w:r>
      <w:r w:rsidR="00A04E95" w:rsidRPr="001A61C6">
        <w:rPr>
          <w:rFonts w:cstheme="minorHAnsi"/>
        </w:rPr>
        <w:t xml:space="preserve">collectively </w:t>
      </w:r>
      <w:r w:rsidR="00312F9A" w:rsidRPr="001A61C6">
        <w:rPr>
          <w:rFonts w:cstheme="minorHAnsi"/>
        </w:rPr>
        <w:t xml:space="preserve">demonstrate the </w:t>
      </w:r>
      <w:r w:rsidR="00124AD0" w:rsidRPr="001A61C6">
        <w:rPr>
          <w:rFonts w:cstheme="minorHAnsi"/>
        </w:rPr>
        <w:t xml:space="preserve">abundance of rare variation in </w:t>
      </w:r>
      <w:proofErr w:type="spellStart"/>
      <w:r w:rsidR="00124AD0" w:rsidRPr="001A61C6">
        <w:rPr>
          <w:rFonts w:cstheme="minorHAnsi"/>
        </w:rPr>
        <w:t>pharmacogenes</w:t>
      </w:r>
      <w:proofErr w:type="spellEnd"/>
      <w:r w:rsidR="00124AD0" w:rsidRPr="001A61C6">
        <w:rPr>
          <w:rFonts w:cstheme="minorHAnsi"/>
        </w:rPr>
        <w:t xml:space="preserve">, the </w:t>
      </w:r>
      <w:r w:rsidR="00312F9A" w:rsidRPr="001A61C6">
        <w:rPr>
          <w:rFonts w:cstheme="minorHAnsi"/>
        </w:rPr>
        <w:t xml:space="preserve">enrichment of rare deleterious variants in patients with extreme phenotypes, </w:t>
      </w:r>
      <w:r w:rsidR="00124AD0" w:rsidRPr="001A61C6">
        <w:rPr>
          <w:rFonts w:cstheme="minorHAnsi"/>
        </w:rPr>
        <w:t xml:space="preserve">and the novel approaches </w:t>
      </w:r>
      <w:r w:rsidR="00236B6C" w:rsidRPr="001A61C6">
        <w:rPr>
          <w:rFonts w:cstheme="minorHAnsi"/>
        </w:rPr>
        <w:t xml:space="preserve">being developed to </w:t>
      </w:r>
      <w:r w:rsidR="00124AD0" w:rsidRPr="001A61C6">
        <w:rPr>
          <w:rFonts w:cstheme="minorHAnsi"/>
        </w:rPr>
        <w:t xml:space="preserve">predict and </w:t>
      </w:r>
      <w:r w:rsidR="00CF3379" w:rsidRPr="001A61C6">
        <w:rPr>
          <w:rFonts w:cstheme="minorHAnsi"/>
        </w:rPr>
        <w:t>empirically assess</w:t>
      </w:r>
      <w:r w:rsidR="00124AD0" w:rsidRPr="001A61C6">
        <w:rPr>
          <w:rFonts w:cstheme="minorHAnsi"/>
        </w:rPr>
        <w:t xml:space="preserve"> the functional effects o</w:t>
      </w:r>
      <w:r w:rsidR="00CF3379" w:rsidRPr="001A61C6">
        <w:rPr>
          <w:rFonts w:cstheme="minorHAnsi"/>
        </w:rPr>
        <w:t>f rare variants on</w:t>
      </w:r>
      <w:r w:rsidR="00236B6C" w:rsidRPr="001A61C6">
        <w:rPr>
          <w:rFonts w:cstheme="minorHAnsi"/>
        </w:rPr>
        <w:t xml:space="preserve"> </w:t>
      </w:r>
      <w:r w:rsidR="00124AD0" w:rsidRPr="001A61C6">
        <w:rPr>
          <w:rFonts w:cstheme="minorHAnsi"/>
        </w:rPr>
        <w:t>gene products.</w:t>
      </w:r>
      <w:r w:rsidR="00312F9A" w:rsidRPr="001A61C6">
        <w:rPr>
          <w:rFonts w:cstheme="minorHAnsi"/>
        </w:rPr>
        <w:t xml:space="preserve">  </w:t>
      </w:r>
      <w:r w:rsidR="00124AD0" w:rsidRPr="001A61C6">
        <w:rPr>
          <w:rFonts w:cstheme="minorHAnsi"/>
        </w:rPr>
        <w:t>It</w:t>
      </w:r>
      <w:r w:rsidR="00312F9A" w:rsidRPr="001A61C6">
        <w:rPr>
          <w:rFonts w:cstheme="minorHAnsi"/>
        </w:rPr>
        <w:t xml:space="preserve"> will be </w:t>
      </w:r>
      <w:r w:rsidR="005C7B57" w:rsidRPr="001A61C6">
        <w:rPr>
          <w:rFonts w:cstheme="minorHAnsi"/>
        </w:rPr>
        <w:t>crucial</w:t>
      </w:r>
      <w:r w:rsidR="00312F9A" w:rsidRPr="001A61C6">
        <w:rPr>
          <w:rFonts w:cstheme="minorHAnsi"/>
        </w:rPr>
        <w:t xml:space="preserve"> to utilise the large scale genomic-medicine programmes </w:t>
      </w:r>
      <w:r w:rsidR="00D03EC0" w:rsidRPr="001A61C6">
        <w:rPr>
          <w:rFonts w:cstheme="minorHAnsi"/>
        </w:rPr>
        <w:t xml:space="preserve">active throughout the world </w:t>
      </w:r>
      <w:r w:rsidR="00312F9A" w:rsidRPr="001A61C6">
        <w:rPr>
          <w:rFonts w:cstheme="minorHAnsi"/>
        </w:rPr>
        <w:fldChar w:fldCharType="begin">
          <w:fldData xml:space="preserve">PEVuZE5vdGU+PENpdGU+PEF1dGhvcj5TdGFyazwvQXV0aG9yPjxZZWFyPjIwMTk8L1llYXI+PFJl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TdGFyazwvQXV0aG9yPjxZZWFyPjIwMTk8L1llYXI+PFJl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312F9A" w:rsidRPr="001A61C6">
        <w:rPr>
          <w:rFonts w:cstheme="minorHAnsi"/>
        </w:rPr>
      </w:r>
      <w:r w:rsidR="00312F9A" w:rsidRPr="001A61C6">
        <w:rPr>
          <w:rFonts w:cstheme="minorHAnsi"/>
        </w:rPr>
        <w:fldChar w:fldCharType="separate"/>
      </w:r>
      <w:r w:rsidR="004F5706" w:rsidRPr="001A61C6">
        <w:rPr>
          <w:rFonts w:cstheme="minorHAnsi"/>
          <w:noProof/>
        </w:rPr>
        <w:t>[109]</w:t>
      </w:r>
      <w:r w:rsidR="00312F9A" w:rsidRPr="001A61C6">
        <w:rPr>
          <w:rFonts w:cstheme="minorHAnsi"/>
        </w:rPr>
        <w:fldChar w:fldCharType="end"/>
      </w:r>
      <w:r w:rsidR="00312F9A" w:rsidRPr="001A61C6">
        <w:rPr>
          <w:rFonts w:cstheme="minorHAnsi"/>
        </w:rPr>
        <w:t xml:space="preserve">, with many incorporating next-generation sequencing and patients with cancer, </w:t>
      </w:r>
      <w:r w:rsidR="002D02F7" w:rsidRPr="001A61C6">
        <w:rPr>
          <w:rFonts w:cstheme="minorHAnsi"/>
        </w:rPr>
        <w:t xml:space="preserve">coupled to high throughput functional testing, </w:t>
      </w:r>
      <w:r w:rsidR="00312F9A" w:rsidRPr="001A61C6">
        <w:rPr>
          <w:rFonts w:cstheme="minorHAnsi"/>
        </w:rPr>
        <w:t xml:space="preserve">to advance our understanding </w:t>
      </w:r>
      <w:r w:rsidR="002D02F7" w:rsidRPr="001A61C6">
        <w:rPr>
          <w:rFonts w:cstheme="minorHAnsi"/>
        </w:rPr>
        <w:t xml:space="preserve">of </w:t>
      </w:r>
      <w:r w:rsidR="00312F9A" w:rsidRPr="001A61C6">
        <w:rPr>
          <w:rFonts w:cstheme="minorHAnsi"/>
        </w:rPr>
        <w:t>rare varia</w:t>
      </w:r>
      <w:r w:rsidR="00C27CD0" w:rsidRPr="001A61C6">
        <w:rPr>
          <w:rFonts w:cstheme="minorHAnsi"/>
        </w:rPr>
        <w:t>n</w:t>
      </w:r>
      <w:r w:rsidR="00312F9A" w:rsidRPr="001A61C6">
        <w:rPr>
          <w:rFonts w:cstheme="minorHAnsi"/>
        </w:rPr>
        <w:t xml:space="preserve">t </w:t>
      </w:r>
      <w:r w:rsidR="002D02F7" w:rsidRPr="001A61C6">
        <w:rPr>
          <w:rFonts w:cstheme="minorHAnsi"/>
        </w:rPr>
        <w:t>pharmacogenomics in oncology.</w:t>
      </w:r>
    </w:p>
    <w:p w14:paraId="127BD8D3" w14:textId="77777777" w:rsidR="00312F9A" w:rsidRPr="001A61C6" w:rsidRDefault="00312F9A" w:rsidP="00B1417C">
      <w:pPr>
        <w:spacing w:line="22" w:lineRule="atLeast"/>
        <w:jc w:val="both"/>
        <w:rPr>
          <w:rFonts w:cstheme="minorHAnsi"/>
        </w:rPr>
      </w:pPr>
    </w:p>
    <w:p w14:paraId="3439DB23" w14:textId="2458BA0B" w:rsidR="00312F9A" w:rsidRPr="001A61C6" w:rsidRDefault="00A3317E" w:rsidP="00B1417C">
      <w:pPr>
        <w:spacing w:line="22" w:lineRule="atLeast"/>
        <w:jc w:val="both"/>
        <w:rPr>
          <w:rFonts w:cstheme="minorHAnsi"/>
          <w:b/>
          <w:u w:val="single"/>
        </w:rPr>
      </w:pPr>
      <w:r w:rsidRPr="001A61C6">
        <w:rPr>
          <w:rFonts w:cstheme="minorHAnsi"/>
          <w:b/>
          <w:u w:val="single"/>
        </w:rPr>
        <w:t xml:space="preserve">5.2 </w:t>
      </w:r>
      <w:r w:rsidR="00547A2B" w:rsidRPr="001A61C6">
        <w:rPr>
          <w:rFonts w:cstheme="minorHAnsi"/>
          <w:b/>
          <w:u w:val="single"/>
        </w:rPr>
        <w:t>Polygenic</w:t>
      </w:r>
      <w:r w:rsidR="00312F9A" w:rsidRPr="001A61C6">
        <w:rPr>
          <w:rFonts w:cstheme="minorHAnsi"/>
          <w:b/>
          <w:u w:val="single"/>
        </w:rPr>
        <w:t xml:space="preserve"> risk scores</w:t>
      </w:r>
    </w:p>
    <w:p w14:paraId="4F717BC1" w14:textId="2AA5DB5F" w:rsidR="00EA0095" w:rsidRPr="001A61C6" w:rsidRDefault="00312F9A" w:rsidP="00B1417C">
      <w:pPr>
        <w:spacing w:line="22" w:lineRule="atLeast"/>
        <w:jc w:val="both"/>
        <w:rPr>
          <w:rFonts w:cstheme="minorHAnsi"/>
        </w:rPr>
      </w:pPr>
      <w:r w:rsidRPr="001A61C6">
        <w:rPr>
          <w:rFonts w:cstheme="minorHAnsi"/>
        </w:rPr>
        <w:t xml:space="preserve">The </w:t>
      </w:r>
      <w:r w:rsidR="00547A2B" w:rsidRPr="001A61C6">
        <w:rPr>
          <w:rFonts w:cstheme="minorHAnsi"/>
        </w:rPr>
        <w:t>identification</w:t>
      </w:r>
      <w:r w:rsidRPr="001A61C6">
        <w:rPr>
          <w:rFonts w:cstheme="minorHAnsi"/>
        </w:rPr>
        <w:t xml:space="preserve"> of increasing numbers of variants of low effect size with common conditions has paved the way for </w:t>
      </w:r>
      <w:r w:rsidR="00547A2B" w:rsidRPr="001A61C6">
        <w:rPr>
          <w:rFonts w:cstheme="minorHAnsi"/>
        </w:rPr>
        <w:t>polygenic risk scores (P</w:t>
      </w:r>
      <w:r w:rsidRPr="001A61C6">
        <w:rPr>
          <w:rFonts w:cstheme="minorHAnsi"/>
        </w:rPr>
        <w:t>RS) that</w:t>
      </w:r>
      <w:r w:rsidR="00547A2B" w:rsidRPr="001A61C6">
        <w:rPr>
          <w:rFonts w:cstheme="minorHAnsi"/>
        </w:rPr>
        <w:t xml:space="preserve"> combine </w:t>
      </w:r>
      <w:r w:rsidRPr="001A61C6">
        <w:rPr>
          <w:rFonts w:cstheme="minorHAnsi"/>
        </w:rPr>
        <w:t>variants, typically weighted on their effect size, to improve discri</w:t>
      </w:r>
      <w:r w:rsidR="00547A2B" w:rsidRPr="001A61C6">
        <w:rPr>
          <w:rFonts w:cstheme="minorHAnsi"/>
        </w:rPr>
        <w:t>minative capability.  A recent P</w:t>
      </w:r>
      <w:r w:rsidRPr="001A61C6">
        <w:rPr>
          <w:rFonts w:cstheme="minorHAnsi"/>
        </w:rPr>
        <w:t xml:space="preserve">RS in coronary artery disease, for example, consisted of 1.7 million variants and had higher concordance between model-based risk estimates and observed incident events than any of six traditional </w:t>
      </w:r>
      <w:r w:rsidR="00547A2B" w:rsidRPr="001A61C6">
        <w:rPr>
          <w:rFonts w:cstheme="minorHAnsi"/>
        </w:rPr>
        <w:t xml:space="preserve">cardiovascular </w:t>
      </w:r>
      <w:r w:rsidRPr="001A61C6">
        <w:rPr>
          <w:rFonts w:cstheme="minorHAnsi"/>
        </w:rPr>
        <w:t>risk factors</w:t>
      </w:r>
      <w:r w:rsidR="00A20336" w:rsidRPr="001A61C6">
        <w:rPr>
          <w:rFonts w:cstheme="minorHAnsi"/>
        </w:rPr>
        <w:t xml:space="preserve"> </w:t>
      </w:r>
      <w:r w:rsidRPr="001A61C6">
        <w:rPr>
          <w:rFonts w:cstheme="minorHAnsi"/>
        </w:rPr>
        <w:fldChar w:fldCharType="begin">
          <w:fldData xml:space="preserve">PEVuZE5vdGU+PENpdGU+PEF1dGhvcj5Jbm91eWU8L0F1dGhvcj48WWVhcj4yMDE4PC9ZZWFyPjxS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E4ODMtMTg5MzwvcGFnZXM+PHZvbHVtZT43Mjwvdm9s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Jbm91eWU8L0F1dGhvcj48WWVhcj4yMDE4PC9ZZWFyPjxS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E4ODMtMTg5MzwvcGFnZXM+PHZvbHVtZT43Mjwvdm9s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30]</w:t>
      </w:r>
      <w:r w:rsidRPr="001A61C6">
        <w:rPr>
          <w:rFonts w:cstheme="minorHAnsi"/>
        </w:rPr>
        <w:fldChar w:fldCharType="end"/>
      </w:r>
      <w:r w:rsidR="00547A2B" w:rsidRPr="001A61C6">
        <w:rPr>
          <w:rFonts w:cstheme="minorHAnsi"/>
        </w:rPr>
        <w:t>.  In oncology, P</w:t>
      </w:r>
      <w:r w:rsidRPr="001A61C6">
        <w:rPr>
          <w:rFonts w:cstheme="minorHAnsi"/>
        </w:rPr>
        <w:t>RS</w:t>
      </w:r>
      <w:r w:rsidR="00547A2B" w:rsidRPr="001A61C6">
        <w:rPr>
          <w:rFonts w:cstheme="minorHAnsi"/>
        </w:rPr>
        <w:t>’</w:t>
      </w:r>
      <w:r w:rsidRPr="001A61C6">
        <w:rPr>
          <w:rFonts w:cstheme="minorHAnsi"/>
        </w:rPr>
        <w:t xml:space="preserve"> have been </w:t>
      </w:r>
      <w:r w:rsidR="00547A2B" w:rsidRPr="001A61C6">
        <w:rPr>
          <w:rFonts w:cstheme="minorHAnsi"/>
        </w:rPr>
        <w:t xml:space="preserve">recently </w:t>
      </w:r>
      <w:r w:rsidRPr="001A61C6">
        <w:rPr>
          <w:rFonts w:cstheme="minorHAnsi"/>
        </w:rPr>
        <w:t>developed for at least 12 different cancer traits including breast, prostate and skin, with the number of SNPs ranging from 5 to 313</w:t>
      </w:r>
      <w:r w:rsidR="00A20336" w:rsidRPr="001A61C6">
        <w:rPr>
          <w:rFonts w:cstheme="minorHAnsi"/>
        </w:rPr>
        <w:t xml:space="preserve"> </w:t>
      </w:r>
      <w:r w:rsidRPr="001A61C6">
        <w:rPr>
          <w:rFonts w:cstheme="minorHAnsi"/>
        </w:rPr>
        <w:fldChar w:fldCharType="begin">
          <w:fldData xml:space="preserve">IFJlZ2lzdHJ5LCBTYWFyYnJ1Y2tlbiA2NjExOSwgR2VybWFueS4mI3hEO0NlbnRyZSBmb3IgRXBp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MTA0OC0xMDYxPC9wYWdlcz48dm9sdW1lPjEwMjwvdm9sdW1lPjxudW1iZXI+NjwvbnVtYmVyPjxl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NYXZhZGRhdDwvQXV0aG9yPjxZZWFyPjIwMTk8L1llYXI+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==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4F5706" w:rsidRPr="001A61C6">
        <w:rPr>
          <w:rFonts w:cstheme="minorHAnsi"/>
        </w:rPr>
        <w:fldChar w:fldCharType="begin">
          <w:fldData xml:space="preserve">IFJlZ2lzdHJ5LCBTYWFyYnJ1Y2tlbiA2NjExOSwgR2VybWFueS4mI3hEO0NlbnRyZSBmb3IgRXBp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MTA0OC0xMDYxPC9wYWdlcz48dm9sdW1lPjEwMjwvdm9sdW1lPjxudW1iZXI+NjwvbnVtYmVyPjxl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31, 132]</w:t>
      </w:r>
      <w:r w:rsidRPr="001A61C6">
        <w:rPr>
          <w:rFonts w:cstheme="minorHAnsi"/>
        </w:rPr>
        <w:fldChar w:fldCharType="end"/>
      </w:r>
      <w:r w:rsidRPr="001A61C6">
        <w:rPr>
          <w:rFonts w:cstheme="minorHAnsi"/>
        </w:rPr>
        <w:t xml:space="preserve">.  Such </w:t>
      </w:r>
      <w:r w:rsidR="00547A2B" w:rsidRPr="001A61C6">
        <w:rPr>
          <w:rFonts w:cstheme="minorHAnsi"/>
        </w:rPr>
        <w:t>complex disease P</w:t>
      </w:r>
      <w:r w:rsidRPr="001A61C6">
        <w:rPr>
          <w:rFonts w:cstheme="minorHAnsi"/>
        </w:rPr>
        <w:t>RS’ appear to predict disease risk particularly accurately at the extremes of the risk distribution</w:t>
      </w:r>
      <w:r w:rsidR="00A20336" w:rsidRPr="001A61C6">
        <w:rPr>
          <w:rFonts w:cstheme="minorHAnsi"/>
        </w:rPr>
        <w:t xml:space="preserve"> </w:t>
      </w:r>
      <w:r w:rsidRPr="001A61C6">
        <w:rPr>
          <w:rFonts w:cstheme="minorHAnsi"/>
        </w:rPr>
        <w:fldChar w:fldCharType="begin">
          <w:fldData xml:space="preserve">c3RyeSwgU2FhcmJydWNrZW4gNjYxMTksIEdlcm1hbnkuJiN4RDtDZW50cmUgZm9yIEVwaWRlbWlv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Ix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NYXZhZGRhdDwvQXV0aG9yPjxZZWFyPjIwMTk8L1llYXI+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==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4F5706" w:rsidRPr="001A61C6">
        <w:rPr>
          <w:rFonts w:cstheme="minorHAnsi"/>
        </w:rPr>
        <w:fldChar w:fldCharType="begin">
          <w:fldData xml:space="preserve">c3RyeSwgU2FhcmJydWNrZW4gNjYxMTksIEdlcm1hbnkuJiN4RDtDZW50cmUgZm9yIEVwaWRlbWlv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Ix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31]</w:t>
      </w:r>
      <w:r w:rsidRPr="001A61C6">
        <w:rPr>
          <w:rFonts w:cstheme="minorHAnsi"/>
        </w:rPr>
        <w:fldChar w:fldCharType="end"/>
      </w:r>
      <w:r w:rsidRPr="001A61C6">
        <w:rPr>
          <w:rFonts w:cstheme="minorHAnsi"/>
        </w:rPr>
        <w:t xml:space="preserve">.  </w:t>
      </w:r>
    </w:p>
    <w:p w14:paraId="2A98A84E" w14:textId="6C157968" w:rsidR="00312F9A" w:rsidRPr="001A61C6" w:rsidRDefault="00312F9A" w:rsidP="00B1417C">
      <w:pPr>
        <w:spacing w:line="22" w:lineRule="atLeast"/>
        <w:jc w:val="both"/>
        <w:rPr>
          <w:rFonts w:cstheme="minorHAnsi"/>
        </w:rPr>
      </w:pPr>
      <w:r w:rsidRPr="001A61C6">
        <w:rPr>
          <w:rFonts w:cstheme="minorHAnsi"/>
        </w:rPr>
        <w:t>Hitherto</w:t>
      </w:r>
      <w:r w:rsidR="00547A2B" w:rsidRPr="001A61C6">
        <w:rPr>
          <w:rFonts w:cstheme="minorHAnsi"/>
        </w:rPr>
        <w:t xml:space="preserve">, </w:t>
      </w:r>
      <w:r w:rsidR="00EA0095" w:rsidRPr="001A61C6">
        <w:rPr>
          <w:rFonts w:cstheme="minorHAnsi"/>
        </w:rPr>
        <w:t xml:space="preserve">there has been </w:t>
      </w:r>
      <w:r w:rsidR="00547A2B" w:rsidRPr="001A61C6">
        <w:rPr>
          <w:rFonts w:cstheme="minorHAnsi"/>
        </w:rPr>
        <w:t>little investigation into</w:t>
      </w:r>
      <w:r w:rsidRPr="001A61C6">
        <w:rPr>
          <w:rFonts w:cstheme="minorHAnsi"/>
        </w:rPr>
        <w:t xml:space="preserve"> </w:t>
      </w:r>
      <w:r w:rsidR="00547A2B" w:rsidRPr="001A61C6">
        <w:rPr>
          <w:rFonts w:cstheme="minorHAnsi"/>
        </w:rPr>
        <w:t>pharmacogenomic P</w:t>
      </w:r>
      <w:r w:rsidRPr="001A61C6">
        <w:rPr>
          <w:rFonts w:cstheme="minorHAnsi"/>
        </w:rPr>
        <w:t>RS</w:t>
      </w:r>
      <w:r w:rsidR="00547A2B" w:rsidRPr="001A61C6">
        <w:rPr>
          <w:rFonts w:cstheme="minorHAnsi"/>
        </w:rPr>
        <w:t>’</w:t>
      </w:r>
      <w:r w:rsidRPr="001A61C6">
        <w:rPr>
          <w:rFonts w:cstheme="minorHAnsi"/>
        </w:rPr>
        <w:t xml:space="preserve">.  This is likely in part due to the effect sizes for many single gene-drug associations being large compared to those of complex disorders, plausibly due to </w:t>
      </w:r>
      <w:r w:rsidR="00547A2B" w:rsidRPr="001A61C6">
        <w:rPr>
          <w:rFonts w:cstheme="minorHAnsi"/>
        </w:rPr>
        <w:t>limited</w:t>
      </w:r>
      <w:r w:rsidRPr="001A61C6">
        <w:rPr>
          <w:rFonts w:cstheme="minorHAnsi"/>
        </w:rPr>
        <w:t xml:space="preserve"> evolutionary </w:t>
      </w:r>
      <w:r w:rsidR="00EA0095" w:rsidRPr="001A61C6">
        <w:rPr>
          <w:rFonts w:cstheme="minorHAnsi"/>
        </w:rPr>
        <w:t>selection pressure on these variants</w:t>
      </w:r>
      <w:r w:rsidRPr="001A61C6">
        <w:rPr>
          <w:rFonts w:cstheme="minorHAnsi"/>
        </w:rPr>
        <w:t xml:space="preserve"> </w:t>
      </w:r>
      <w:r w:rsidRPr="001A61C6">
        <w:rPr>
          <w:rFonts w:cstheme="minorHAnsi"/>
        </w:rPr>
        <w:fldChar w:fldCharType="begin">
          <w:fldData xml:space="preserve">PEVuZE5vdGU+PENpdGU+PEF1dGhvcj5UdXJuZXI8L0F1dGhvcj48WWVhcj4yMDE0PC9ZZWFyPjxS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I4MS05MzwvcGFnZXM+PHZv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UdXJuZXI8L0F1dGhvcj48WWVhcj4yMDE0PC9ZZWFyPjxS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I4MS05MzwvcGFnZXM+PHZv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11]</w:t>
      </w:r>
      <w:r w:rsidRPr="001A61C6">
        <w:rPr>
          <w:rFonts w:cstheme="minorHAnsi"/>
        </w:rPr>
        <w:fldChar w:fldCharType="end"/>
      </w:r>
      <w:r w:rsidRPr="001A61C6">
        <w:rPr>
          <w:rFonts w:cstheme="minorHAnsi"/>
        </w:rPr>
        <w:t>.  Thus, single gene/variant associations can be clinically</w:t>
      </w:r>
      <w:r w:rsidR="00EA0095" w:rsidRPr="001A61C6">
        <w:rPr>
          <w:rFonts w:cstheme="minorHAnsi"/>
        </w:rPr>
        <w:t xml:space="preserve"> actionable by themselves and</w:t>
      </w:r>
      <w:r w:rsidRPr="001A61C6">
        <w:rPr>
          <w:rFonts w:cstheme="minorHAnsi"/>
        </w:rPr>
        <w:t xml:space="preserve"> </w:t>
      </w:r>
      <w:r w:rsidR="00EA0095" w:rsidRPr="001A61C6">
        <w:rPr>
          <w:rFonts w:cstheme="minorHAnsi"/>
        </w:rPr>
        <w:t xml:space="preserve">directly </w:t>
      </w:r>
      <w:r w:rsidRPr="001A61C6">
        <w:rPr>
          <w:rFonts w:cstheme="minorHAnsi"/>
        </w:rPr>
        <w:t>adopted into guidelines</w:t>
      </w:r>
      <w:r w:rsidR="00A20336" w:rsidRPr="001A61C6">
        <w:rPr>
          <w:rFonts w:cstheme="minorHAnsi"/>
        </w:rPr>
        <w:t xml:space="preserve"> </w:t>
      </w:r>
      <w:r w:rsidRPr="001A61C6">
        <w:rPr>
          <w:rFonts w:cstheme="minorHAnsi"/>
        </w:rPr>
        <w:fldChar w:fldCharType="begin">
          <w:fldData xml:space="preserve">PEVuZE5vdGU+PENpdGU+PEF1dGhvcj5CYW5rPC9BdXRob3I+PFllYXI+MjAxODwvWWVhcj48UmVj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U5OS02MTg8L3BhZ2VzPjx2b2x1bWU+MTAzPC92b2x1bWU+PG51bWJlcj40PC9udW1iZXI+PGVk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CYW5rPC9BdXRob3I+PFllYXI+MjAxODwvWWVhcj48UmVj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U5OS02MTg8L3BhZ2VzPjx2b2x1bWU+MTAzPC92b2x1bWU+PG51bWJlcj40PC9udW1iZXI+PGVk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17]</w:t>
      </w:r>
      <w:r w:rsidRPr="001A61C6">
        <w:rPr>
          <w:rFonts w:cstheme="minorHAnsi"/>
        </w:rPr>
        <w:fldChar w:fldCharType="end"/>
      </w:r>
      <w:r w:rsidRPr="001A61C6">
        <w:rPr>
          <w:rFonts w:cstheme="minorHAnsi"/>
        </w:rPr>
        <w:t xml:space="preserve">.  </w:t>
      </w:r>
      <w:r w:rsidR="00EA0095" w:rsidRPr="001A61C6">
        <w:rPr>
          <w:rFonts w:cstheme="minorHAnsi"/>
        </w:rPr>
        <w:t xml:space="preserve">It is also notable that cohort sizes for studying common disease genetics have rapidly grown, reflecting the recognised underlying genetic complexity of these diseases.  Whilst such cohorts are well suited to development of disease PRS’, the quality of </w:t>
      </w:r>
      <w:r w:rsidRPr="001A61C6">
        <w:rPr>
          <w:rFonts w:cstheme="minorHAnsi"/>
        </w:rPr>
        <w:t xml:space="preserve">drug utilisation and drug response phenotypic data </w:t>
      </w:r>
      <w:r w:rsidR="00EA0095" w:rsidRPr="001A61C6">
        <w:rPr>
          <w:rFonts w:cstheme="minorHAnsi"/>
        </w:rPr>
        <w:t xml:space="preserve">in these cohorts is heterogeneous and can </w:t>
      </w:r>
      <w:r w:rsidR="00632E2A" w:rsidRPr="001A61C6">
        <w:rPr>
          <w:rFonts w:cstheme="minorHAnsi"/>
        </w:rPr>
        <w:t>make</w:t>
      </w:r>
      <w:r w:rsidRPr="001A61C6">
        <w:rPr>
          <w:rFonts w:cstheme="minorHAnsi"/>
        </w:rPr>
        <w:t xml:space="preserve"> pharmacogenomic investigation</w:t>
      </w:r>
      <w:r w:rsidR="00EA0095" w:rsidRPr="001A61C6">
        <w:rPr>
          <w:rFonts w:cstheme="minorHAnsi"/>
        </w:rPr>
        <w:t>s</w:t>
      </w:r>
      <w:r w:rsidR="00632E2A" w:rsidRPr="001A61C6">
        <w:rPr>
          <w:rFonts w:cstheme="minorHAnsi"/>
        </w:rPr>
        <w:t xml:space="preserve"> particularly challenging</w:t>
      </w:r>
      <w:r w:rsidRPr="001A61C6">
        <w:rPr>
          <w:rFonts w:cstheme="minorHAnsi"/>
        </w:rPr>
        <w:t>.  The recent introduction of primary care data including medications into UK Biobank should help address this.  Nevertheles</w:t>
      </w:r>
      <w:r w:rsidR="00632E2A" w:rsidRPr="001A61C6">
        <w:rPr>
          <w:rFonts w:cstheme="minorHAnsi"/>
        </w:rPr>
        <w:t>s, in cardiology for example, a P</w:t>
      </w:r>
      <w:r w:rsidRPr="001A61C6">
        <w:rPr>
          <w:rFonts w:cstheme="minorHAnsi"/>
        </w:rPr>
        <w:t>RS of 61 common variants was a significant predictor of drug-induced torsade de pointes</w:t>
      </w:r>
      <w:r w:rsidR="00A20336" w:rsidRPr="001A61C6">
        <w:rPr>
          <w:rFonts w:cstheme="minorHAnsi"/>
        </w:rPr>
        <w:t xml:space="preserve"> </w:t>
      </w:r>
      <w:r w:rsidRPr="001A61C6">
        <w:rPr>
          <w:rFonts w:cstheme="minorHAnsi"/>
        </w:rPr>
        <w:fldChar w:fldCharType="begin">
          <w:fldData xml:space="preserve">PEVuZE5vdGU+PENpdGU+PEF1dGhvcj5TdHJhdXNzPC9BdXRob3I+PFllYXI+MjAxNzwvWWVhcj48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MzAwLTEzMTA8L3BhZ2VzPjx2b2x1bWU+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=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TdHJhdXNzPC9BdXRob3I+PFllYXI+MjAxNzwvWWVhcj48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MzAwLTEzMTA8L3BhZ2VzPjx2b2x1bWU+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=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33]</w:t>
      </w:r>
      <w:r w:rsidRPr="001A61C6">
        <w:rPr>
          <w:rFonts w:cstheme="minorHAnsi"/>
        </w:rPr>
        <w:fldChar w:fldCharType="end"/>
      </w:r>
      <w:r w:rsidRPr="001A61C6">
        <w:rPr>
          <w:rFonts w:cstheme="minorHAnsi"/>
        </w:rPr>
        <w:t>.  Moreover, in patients with advanced breast cancer in a clinical trial of paclitaxel, nab-paclitaxel, and ixabepilone (microtubule targeting agents), a set of 13 variants increased the area under the receiver operating curve for progression-free survival from 0.64 to 0.81</w:t>
      </w:r>
      <w:r w:rsidR="00A20336" w:rsidRPr="001A61C6">
        <w:rPr>
          <w:rFonts w:cstheme="minorHAnsi"/>
        </w:rPr>
        <w:t xml:space="preserve"> </w:t>
      </w:r>
      <w:r w:rsidRPr="001A61C6">
        <w:rPr>
          <w:rFonts w:cstheme="minorHAnsi"/>
        </w:rPr>
        <w:fldChar w:fldCharType="begin">
          <w:fldData xml:space="preserve">PEVuZE5vdGU+PENpdGU+PEF1dGhvcj5SYXNoa2luPC9BdXRob3I+PFllYXI+MjAxOTwvWWVhcj48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SYXNoa2luPC9BdXRob3I+PFllYXI+MjAxOTwvWWVhcj48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34]</w:t>
      </w:r>
      <w:r w:rsidRPr="001A61C6">
        <w:rPr>
          <w:rFonts w:cstheme="minorHAnsi"/>
        </w:rPr>
        <w:fldChar w:fldCharType="end"/>
      </w:r>
      <w:r w:rsidRPr="001A61C6">
        <w:rPr>
          <w:rFonts w:cstheme="minorHAnsi"/>
        </w:rPr>
        <w:t>.  It has also been shown that the cumulative incidence of venous thromboembolism (VTE) in patients with breast cancer is independently i</w:t>
      </w:r>
      <w:r w:rsidR="00F524B4" w:rsidRPr="001A61C6">
        <w:rPr>
          <w:rFonts w:cstheme="minorHAnsi"/>
        </w:rPr>
        <w:t>ncreased by chemotherapy and a P</w:t>
      </w:r>
      <w:r w:rsidRPr="001A61C6">
        <w:rPr>
          <w:rFonts w:cstheme="minorHAnsi"/>
        </w:rPr>
        <w:t>RS consisting of 9 genetic SNPs.  Importantly, the infl</w:t>
      </w:r>
      <w:r w:rsidR="00F524B4" w:rsidRPr="001A61C6">
        <w:rPr>
          <w:rFonts w:cstheme="minorHAnsi"/>
        </w:rPr>
        <w:t>uence of chemotherapy and high P</w:t>
      </w:r>
      <w:r w:rsidRPr="001A61C6">
        <w:rPr>
          <w:rFonts w:cstheme="minorHAnsi"/>
        </w:rPr>
        <w:t>RS (&gt;95</w:t>
      </w:r>
      <w:r w:rsidRPr="001A61C6">
        <w:rPr>
          <w:rFonts w:cstheme="minorHAnsi"/>
          <w:vertAlign w:val="superscript"/>
        </w:rPr>
        <w:t>th</w:t>
      </w:r>
      <w:r w:rsidRPr="001A61C6">
        <w:rPr>
          <w:rFonts w:cstheme="minorHAnsi"/>
        </w:rPr>
        <w:t xml:space="preserve"> percentile) were additive, and being in the older age stratum added further VTE risk</w:t>
      </w:r>
      <w:r w:rsidR="00A20336" w:rsidRPr="001A61C6">
        <w:rPr>
          <w:rFonts w:cstheme="minorHAnsi"/>
        </w:rPr>
        <w:t xml:space="preserve"> </w:t>
      </w:r>
      <w:r w:rsidRPr="001A61C6">
        <w:rPr>
          <w:rFonts w:cstheme="minorHAnsi"/>
        </w:rPr>
        <w:fldChar w:fldCharType="begin">
          <w:fldData xml:space="preserve">PEVuZE5vdGU+PENpdGU+PEF1dGhvcj5CcmFuZDwvQXV0aG9yPjxZZWFyPjIwMTY8L1llYXI+PFJl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TI0OS01MjU1PC9wYWdlcz48dm9sdW1lPjIyPC92b2x1bWU+PG51bWJlcj4y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CcmFuZDwvQXV0aG9yPjxZZWFyPjIwMTY8L1llYXI+PFJl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TI0OS01MjU1PC9wYWdlcz48dm9sdW1lPjIyPC92b2x1bWU+PG51bWJlcj4y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Pr="001A61C6">
        <w:rPr>
          <w:rFonts w:cstheme="minorHAnsi"/>
        </w:rPr>
      </w:r>
      <w:r w:rsidRPr="001A61C6">
        <w:rPr>
          <w:rFonts w:cstheme="minorHAnsi"/>
        </w:rPr>
        <w:fldChar w:fldCharType="separate"/>
      </w:r>
      <w:r w:rsidR="004F5706" w:rsidRPr="001A61C6">
        <w:rPr>
          <w:rFonts w:cstheme="minorHAnsi"/>
          <w:noProof/>
        </w:rPr>
        <w:t>[135]</w:t>
      </w:r>
      <w:r w:rsidRPr="001A61C6">
        <w:rPr>
          <w:rFonts w:cstheme="minorHAnsi"/>
        </w:rPr>
        <w:fldChar w:fldCharType="end"/>
      </w:r>
      <w:r w:rsidRPr="001A61C6">
        <w:rPr>
          <w:rFonts w:cstheme="minorHAnsi"/>
        </w:rPr>
        <w:t xml:space="preserve">.  </w:t>
      </w:r>
      <w:r w:rsidR="00F524B4" w:rsidRPr="001A61C6">
        <w:rPr>
          <w:rFonts w:cstheme="minorHAnsi"/>
        </w:rPr>
        <w:t xml:space="preserve">These examples demonstrate the potential of PRS’ to predict ADRs and drug effectiveness, and so their prominence in pharmacogenomics is likely to grow. </w:t>
      </w:r>
    </w:p>
    <w:p w14:paraId="3D7D82F7" w14:textId="77777777" w:rsidR="00312F9A" w:rsidRPr="001A61C6" w:rsidRDefault="00312F9A" w:rsidP="00B1417C">
      <w:pPr>
        <w:spacing w:line="22" w:lineRule="atLeast"/>
        <w:jc w:val="both"/>
        <w:rPr>
          <w:rFonts w:cstheme="minorHAnsi"/>
        </w:rPr>
      </w:pPr>
    </w:p>
    <w:p w14:paraId="284DAB33" w14:textId="0CE1ABD3" w:rsidR="00CB11C7" w:rsidRPr="001A61C6" w:rsidRDefault="00A3317E" w:rsidP="00B1417C">
      <w:pPr>
        <w:spacing w:line="22" w:lineRule="atLeast"/>
        <w:jc w:val="both"/>
        <w:rPr>
          <w:b/>
          <w:u w:val="single"/>
        </w:rPr>
      </w:pPr>
      <w:r w:rsidRPr="001A61C6">
        <w:rPr>
          <w:b/>
          <w:u w:val="single"/>
        </w:rPr>
        <w:t xml:space="preserve">5.3 </w:t>
      </w:r>
      <w:proofErr w:type="spellStart"/>
      <w:r w:rsidR="00CB11C7" w:rsidRPr="001A61C6">
        <w:rPr>
          <w:b/>
          <w:u w:val="single"/>
        </w:rPr>
        <w:t>Pharmacomicrobiomics</w:t>
      </w:r>
      <w:proofErr w:type="spellEnd"/>
    </w:p>
    <w:p w14:paraId="7D236579" w14:textId="4AEA4F50" w:rsidR="00E2446A" w:rsidRPr="001A61C6" w:rsidRDefault="002D658D" w:rsidP="00B1417C">
      <w:pPr>
        <w:spacing w:line="22" w:lineRule="atLeast"/>
        <w:jc w:val="both"/>
      </w:pPr>
      <w:r w:rsidRPr="001A61C6">
        <w:t xml:space="preserve">Commensal microorganisms (the microbiota) </w:t>
      </w:r>
      <w:r w:rsidR="00E2446A" w:rsidRPr="001A61C6">
        <w:t xml:space="preserve">have evolved into </w:t>
      </w:r>
      <w:r w:rsidRPr="001A61C6">
        <w:t xml:space="preserve">a diverse array of specialised lineages that form microbial communities on all the surface barriers of our bodies </w:t>
      </w:r>
      <w:r w:rsidRPr="001A61C6">
        <w:fldChar w:fldCharType="begin">
          <w:fldData xml:space="preserve">PEVuZE5vdGU+PENpdGU+PEF1dGhvcj5EenV0c2V2PC9BdXRob3I+PFllYXI+MjAxNzwvWWVhcj48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</w:fldData>
        </w:fldChar>
      </w:r>
      <w:r w:rsidR="004F5706" w:rsidRPr="001A61C6">
        <w:instrText xml:space="preserve"> ADDIN EN.CITE </w:instrText>
      </w:r>
      <w:r w:rsidR="004F5706" w:rsidRPr="001A61C6">
        <w:fldChar w:fldCharType="begin">
          <w:fldData xml:space="preserve">PEVuZE5vdGU+PENpdGU+PEF1dGhvcj5EenV0c2V2PC9BdXRob3I+PFllYXI+MjAxNzwvWWVhcj48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136]</w:t>
      </w:r>
      <w:r w:rsidRPr="001A61C6">
        <w:fldChar w:fldCharType="end"/>
      </w:r>
      <w:r w:rsidRPr="001A61C6">
        <w:t>.  The microbiota and its larger host represent a meta</w:t>
      </w:r>
      <w:r w:rsidR="00DF1A19" w:rsidRPr="001A61C6">
        <w:t>-</w:t>
      </w:r>
      <w:r w:rsidRPr="001A61C6">
        <w:t xml:space="preserve">organism, where crosstalk between the host’s immune system and </w:t>
      </w:r>
      <w:r w:rsidRPr="001A61C6">
        <w:lastRenderedPageBreak/>
        <w:t xml:space="preserve">the microbiota have co-evolved multiple mechanisms for maintaining homeostasis </w:t>
      </w:r>
      <w:r w:rsidRPr="001A61C6">
        <w:fldChar w:fldCharType="begin">
          <w:fldData xml:space="preserve">PEVuZE5vdGU+PENpdGU+PEF1dGhvcj5NYTwvQXV0aG9yPjxZZWFyPjIwMTk8L1llYXI+PFJlY051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</w:fldData>
        </w:fldChar>
      </w:r>
      <w:r w:rsidR="004F5706" w:rsidRPr="001A61C6">
        <w:instrText xml:space="preserve"> ADDIN EN.CITE </w:instrText>
      </w:r>
      <w:r w:rsidR="004F5706" w:rsidRPr="001A61C6">
        <w:fldChar w:fldCharType="begin">
          <w:fldData xml:space="preserve">PEVuZE5vdGU+PENpdGU+PEF1dGhvcj5NYTwvQXV0aG9yPjxZZWFyPjIwMTk8L1llYXI+PFJlY051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137]</w:t>
      </w:r>
      <w:r w:rsidRPr="001A61C6">
        <w:fldChar w:fldCharType="end"/>
      </w:r>
      <w:r w:rsidRPr="001A61C6">
        <w:t xml:space="preserve">.  The gut microbiome of the large intestine is particularly abundant and diverse.  Importantly, there is growing recognition that </w:t>
      </w:r>
      <w:r w:rsidR="000C57F7" w:rsidRPr="001A61C6">
        <w:t xml:space="preserve">gut microbiota can influence the efficacy and toxicity of drugs through several mechanisms including metabolism, immunomodulation, translocation, and reduction in microbiome diversity </w:t>
      </w:r>
      <w:r w:rsidR="000C57F7" w:rsidRPr="001A61C6">
        <w:fldChar w:fldCharType="begin">
          <w:fldData xml:space="preserve">PEVuZE5vdGU+PENpdGU+PEF1dGhvcj5NYTwvQXV0aG9yPjxZZWFyPjIwMTk8L1llYXI+PFJlY051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</w:fldData>
        </w:fldChar>
      </w:r>
      <w:r w:rsidR="004F5706" w:rsidRPr="001A61C6">
        <w:instrText xml:space="preserve"> ADDIN EN.CITE </w:instrText>
      </w:r>
      <w:r w:rsidR="004F5706" w:rsidRPr="001A61C6">
        <w:fldChar w:fldCharType="begin">
          <w:fldData xml:space="preserve">PEVuZE5vdGU+PENpdGU+PEF1dGhvcj5NYTwvQXV0aG9yPjxZZWFyPjIwMTk8L1llYXI+PFJlY051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</w:fldData>
        </w:fldChar>
      </w:r>
      <w:r w:rsidR="004F5706" w:rsidRPr="001A61C6">
        <w:instrText xml:space="preserve"> ADDIN EN.CITE.DATA </w:instrText>
      </w:r>
      <w:r w:rsidR="004F5706" w:rsidRPr="001A61C6">
        <w:fldChar w:fldCharType="end"/>
      </w:r>
      <w:r w:rsidR="000C57F7" w:rsidRPr="001A61C6">
        <w:fldChar w:fldCharType="separate"/>
      </w:r>
      <w:r w:rsidR="004F5706" w:rsidRPr="001A61C6">
        <w:rPr>
          <w:noProof/>
        </w:rPr>
        <w:t>[137]</w:t>
      </w:r>
      <w:r w:rsidR="000C57F7" w:rsidRPr="001A61C6">
        <w:fldChar w:fldCharType="end"/>
      </w:r>
      <w:r w:rsidR="000C57F7" w:rsidRPr="001A61C6">
        <w:t xml:space="preserve">. </w:t>
      </w:r>
    </w:p>
    <w:p w14:paraId="7EA5DDB5" w14:textId="0ED6562B" w:rsidR="00C83FF1" w:rsidRPr="001A61C6" w:rsidRDefault="00E41110" w:rsidP="00B1417C">
      <w:pPr>
        <w:spacing w:line="22" w:lineRule="atLeast"/>
        <w:jc w:val="both"/>
      </w:pPr>
      <w:r w:rsidRPr="001A61C6">
        <w:t>Irinotecan can cause both acute and delayed (over 24 hours after administration)</w:t>
      </w:r>
      <w:r w:rsidR="00DF1A19" w:rsidRPr="001A61C6">
        <w:t xml:space="preserve"> toxicity</w:t>
      </w:r>
      <w:r w:rsidR="00AC0D1D" w:rsidRPr="001A61C6">
        <w:t>.  Whilst acute diarrhoea is attributable to cholinergic stimulation, t</w:t>
      </w:r>
      <w:r w:rsidRPr="001A61C6">
        <w:t xml:space="preserve">he gut microbiome </w:t>
      </w:r>
      <w:r w:rsidR="00AC0D1D" w:rsidRPr="001A61C6">
        <w:t>is</w:t>
      </w:r>
      <w:r w:rsidRPr="001A61C6">
        <w:t xml:space="preserve"> implicated in delayed</w:t>
      </w:r>
      <w:r w:rsidR="00AC0D1D" w:rsidRPr="001A61C6">
        <w:t xml:space="preserve">-type irinotecan diarrhoea </w:t>
      </w:r>
      <w:r w:rsidR="00AC0D1D" w:rsidRPr="001A61C6">
        <w:fldChar w:fldCharType="begin"/>
      </w:r>
      <w:r w:rsidR="004F5706" w:rsidRPr="001A61C6">
        <w:instrText xml:space="preserve"> ADDIN EN.CITE &lt;EndNote&gt;&lt;Cite&gt;&lt;Author&gt;Stein&lt;/Author&gt;&lt;Year&gt;2010&lt;/Year&gt;&lt;RecNum&gt;129&lt;/RecNum&gt;&lt;DisplayText&gt;[138]&lt;/DisplayText&gt;&lt;record&gt;&lt;rec-number&gt;129&lt;/rec-number&gt;&lt;foreign-keys&gt;&lt;key app="EN" db-id="wd5spvawe2zdeme9t0npd2aewtwzsxzxa5xe" timestamp="1579705245"&gt;129&lt;/key&gt;&lt;/foreign-keys&gt;&lt;ref-type name="Journal Article"&gt;17&lt;/ref-type&gt;&lt;contributors&gt;&lt;authors&gt;&lt;author&gt;Stein, A.&lt;/author&gt;&lt;author&gt;Voigt, W.&lt;/author&gt;&lt;author&gt;Jordan, K.&lt;/author&gt;&lt;/authors&gt;&lt;/contributors&gt;&lt;auth-address&gt;Department of Internal Medicine IV, Oncology/Hematology/Hemostaseology, Martin-Luther-University Halle/Wittenberg, Ernst-Grube-Str. 40, 06120 Halle/Saale, Germany.&lt;/auth-address&gt;&lt;titles&gt;&lt;title&gt;Chemotherapy-induced diarrhea: pathophysiology, frequency and guideline-based management&lt;/title&gt;&lt;secondary-title&gt;Ther Adv Med Oncol&lt;/secondary-title&gt;&lt;alt-title&gt;Therapeutic advances in medical oncology&lt;/alt-title&gt;&lt;/titles&gt;&lt;periodical&gt;&lt;full-title&gt;Ther Adv Med Oncol&lt;/full-title&gt;&lt;abbr-1&gt;Therapeutic advances in medical oncology&lt;/abbr-1&gt;&lt;/periodical&gt;&lt;alt-periodical&gt;&lt;full-title&gt;Ther Adv Med Oncol&lt;/full-title&gt;&lt;abbr-1&gt;Therapeutic advances in medical oncology&lt;/abbr-1&gt;&lt;/alt-periodical&gt;&lt;pages&gt;51-63&lt;/pages&gt;&lt;volume&gt;2&lt;/volume&gt;&lt;number&gt;1&lt;/number&gt;&lt;edition&gt;2010/01/01&lt;/edition&gt;&lt;keywords&gt;&lt;keyword&gt;chemotherapy-induced diarrhea&lt;/keyword&gt;&lt;keyword&gt;frequency&lt;/keyword&gt;&lt;keyword&gt;irinotecan&lt;/keyword&gt;&lt;keyword&gt;loperamide&lt;/keyword&gt;&lt;keyword&gt;octreotide&lt;/keyword&gt;&lt;keyword&gt;pathophysiology&lt;/keyword&gt;&lt;keyword&gt;prevention management&lt;/keyword&gt;&lt;/keywords&gt;&lt;dates&gt;&lt;year&gt;2010&lt;/year&gt;&lt;pub-dates&gt;&lt;date&gt;Jan&lt;/date&gt;&lt;/pub-dates&gt;&lt;/dates&gt;&lt;isbn&gt;1758-8340&lt;/isbn&gt;&lt;accession-num&gt;21789126&lt;/accession-num&gt;&lt;urls&gt;&lt;/urls&gt;&lt;custom2&gt;PMC3126005&lt;/custom2&gt;&lt;electronic-resource-num&gt;10.1177/1758834009355164&lt;/electronic-resource-num&gt;&lt;remote-database-provider&gt;NLM&lt;/remote-database-provider&gt;&lt;language&gt;eng&lt;/language&gt;&lt;/record&gt;&lt;/Cite&gt;&lt;/EndNote&gt;</w:instrText>
      </w:r>
      <w:r w:rsidR="00AC0D1D" w:rsidRPr="001A61C6">
        <w:fldChar w:fldCharType="separate"/>
      </w:r>
      <w:r w:rsidR="004F5706" w:rsidRPr="001A61C6">
        <w:rPr>
          <w:noProof/>
        </w:rPr>
        <w:t>[138]</w:t>
      </w:r>
      <w:r w:rsidR="00AC0D1D" w:rsidRPr="001A61C6">
        <w:fldChar w:fldCharType="end"/>
      </w:r>
      <w:r w:rsidR="00AC0D1D" w:rsidRPr="001A61C6">
        <w:t xml:space="preserve">.  The major route of irinotecan excretion is via faeces.  Interestingly, UGT1A1-glucuronidated SN-38 (SN-38G) can be deconjugated by secreted bacterial </w:t>
      </w:r>
      <w:r w:rsidR="00AC0D1D" w:rsidRPr="001A61C6">
        <w:rPr>
          <w:rFonts w:cstheme="minorHAnsi"/>
        </w:rPr>
        <w:t>β</w:t>
      </w:r>
      <w:r w:rsidR="00AC0D1D" w:rsidRPr="001A61C6">
        <w:t>-glu</w:t>
      </w:r>
      <w:r w:rsidR="003A113D" w:rsidRPr="001A61C6">
        <w:t>c</w:t>
      </w:r>
      <w:r w:rsidR="00AC0D1D" w:rsidRPr="001A61C6">
        <w:t xml:space="preserve">uronidase back to active SN-38 in the gut lumen.  Free intestinal SN-38, derived from either </w:t>
      </w:r>
      <w:r w:rsidR="003A113D" w:rsidRPr="001A61C6">
        <w:t xml:space="preserve">intestinal deconjugation or </w:t>
      </w:r>
      <w:r w:rsidR="00AC0D1D" w:rsidRPr="001A61C6">
        <w:t>direc</w:t>
      </w:r>
      <w:r w:rsidR="003A113D" w:rsidRPr="001A61C6">
        <w:t>t biliary elimination of SN-38</w:t>
      </w:r>
      <w:r w:rsidR="00AC0D1D" w:rsidRPr="001A61C6">
        <w:t xml:space="preserve">, is thought responsible for </w:t>
      </w:r>
      <w:r w:rsidR="003A113D" w:rsidRPr="001A61C6">
        <w:t>iri</w:t>
      </w:r>
      <w:r w:rsidR="00AC0D1D" w:rsidRPr="001A61C6">
        <w:t xml:space="preserve">notecan </w:t>
      </w:r>
      <w:r w:rsidR="00C83FF1" w:rsidRPr="001A61C6">
        <w:t>delayed</w:t>
      </w:r>
      <w:r w:rsidR="00AC0D1D" w:rsidRPr="001A61C6">
        <w:t xml:space="preserve"> </w:t>
      </w:r>
      <w:r w:rsidRPr="001A61C6">
        <w:t>diarrhoea</w:t>
      </w:r>
      <w:r w:rsidR="00AC0D1D" w:rsidRPr="001A61C6">
        <w:t xml:space="preserve"> </w:t>
      </w:r>
      <w:r w:rsidR="00AC0D1D" w:rsidRPr="001A61C6">
        <w:fldChar w:fldCharType="begin"/>
      </w:r>
      <w:r w:rsidR="004F5706" w:rsidRPr="001A61C6">
        <w:instrText xml:space="preserve"> ADDIN EN.CITE &lt;EndNote&gt;&lt;Cite&gt;&lt;Author&gt;Stein&lt;/Author&gt;&lt;Year&gt;2010&lt;/Year&gt;&lt;RecNum&gt;129&lt;/RecNum&gt;&lt;DisplayText&gt;[138]&lt;/DisplayText&gt;&lt;record&gt;&lt;rec-number&gt;129&lt;/rec-number&gt;&lt;foreign-keys&gt;&lt;key app="EN" db-id="wd5spvawe2zdeme9t0npd2aewtwzsxzxa5xe" timestamp="1579705245"&gt;129&lt;/key&gt;&lt;/foreign-keys&gt;&lt;ref-type name="Journal Article"&gt;17&lt;/ref-type&gt;&lt;contributors&gt;&lt;authors&gt;&lt;author&gt;Stein, A.&lt;/author&gt;&lt;author&gt;Voigt, W.&lt;/author&gt;&lt;author&gt;Jordan, K.&lt;/author&gt;&lt;/authors&gt;&lt;/contributors&gt;&lt;auth-address&gt;Department of Internal Medicine IV, Oncology/Hematology/Hemostaseology, Martin-Luther-University Halle/Wittenberg, Ernst-Grube-Str. 40, 06120 Halle/Saale, Germany.&lt;/auth-address&gt;&lt;titles&gt;&lt;title&gt;Chemotherapy-induced diarrhea: pathophysiology, frequency and guideline-based management&lt;/title&gt;&lt;secondary-title&gt;Ther Adv Med Oncol&lt;/secondary-title&gt;&lt;alt-title&gt;Therapeutic advances in medical oncology&lt;/alt-title&gt;&lt;/titles&gt;&lt;periodical&gt;&lt;full-title&gt;Ther Adv Med Oncol&lt;/full-title&gt;&lt;abbr-1&gt;Therapeutic advances in medical oncology&lt;/abbr-1&gt;&lt;/periodical&gt;&lt;alt-periodical&gt;&lt;full-title&gt;Ther Adv Med Oncol&lt;/full-title&gt;&lt;abbr-1&gt;Therapeutic advances in medical oncology&lt;/abbr-1&gt;&lt;/alt-periodical&gt;&lt;pages&gt;51-63&lt;/pages&gt;&lt;volume&gt;2&lt;/volume&gt;&lt;number&gt;1&lt;/number&gt;&lt;edition&gt;2010/01/01&lt;/edition&gt;&lt;keywords&gt;&lt;keyword&gt;chemotherapy-induced diarrhea&lt;/keyword&gt;&lt;keyword&gt;frequency&lt;/keyword&gt;&lt;keyword&gt;irinotecan&lt;/keyword&gt;&lt;keyword&gt;loperamide&lt;/keyword&gt;&lt;keyword&gt;octreotide&lt;/keyword&gt;&lt;keyword&gt;pathophysiology&lt;/keyword&gt;&lt;keyword&gt;prevention management&lt;/keyword&gt;&lt;/keywords&gt;&lt;dates&gt;&lt;year&gt;2010&lt;/year&gt;&lt;pub-dates&gt;&lt;date&gt;Jan&lt;/date&gt;&lt;/pub-dates&gt;&lt;/dates&gt;&lt;isbn&gt;1758-8340&lt;/isbn&gt;&lt;accession-num&gt;21789126&lt;/accession-num&gt;&lt;urls&gt;&lt;/urls&gt;&lt;custom2&gt;PMC3126005&lt;/custom2&gt;&lt;electronic-resource-num&gt;10.1177/1758834009355164&lt;/electronic-resource-num&gt;&lt;remote-database-provider&gt;NLM&lt;/remote-database-provider&gt;&lt;language&gt;eng&lt;/language&gt;&lt;/record&gt;&lt;/Cite&gt;&lt;/EndNote&gt;</w:instrText>
      </w:r>
      <w:r w:rsidR="00AC0D1D" w:rsidRPr="001A61C6">
        <w:fldChar w:fldCharType="separate"/>
      </w:r>
      <w:r w:rsidR="004F5706" w:rsidRPr="001A61C6">
        <w:rPr>
          <w:noProof/>
        </w:rPr>
        <w:t>[138]</w:t>
      </w:r>
      <w:r w:rsidR="00AC0D1D" w:rsidRPr="001A61C6">
        <w:fldChar w:fldCharType="end"/>
      </w:r>
      <w:r w:rsidR="00AC0D1D" w:rsidRPr="001A61C6">
        <w:t>.</w:t>
      </w:r>
      <w:r w:rsidR="00DB7537" w:rsidRPr="001A61C6">
        <w:t xml:space="preserve"> </w:t>
      </w:r>
      <w:r w:rsidR="003A113D" w:rsidRPr="001A61C6">
        <w:t xml:space="preserve"> Bacterial </w:t>
      </w:r>
      <w:r w:rsidR="003A113D" w:rsidRPr="001A61C6">
        <w:rPr>
          <w:rFonts w:cstheme="minorHAnsi"/>
        </w:rPr>
        <w:t>β</w:t>
      </w:r>
      <w:r w:rsidR="003A113D" w:rsidRPr="001A61C6">
        <w:t xml:space="preserve">-glucuronidase inhibitors have been developed and shown to protect mice from irinotecan-induced colonic damage and diarrhoea without adversely affecting plasma SN-38 levels </w:t>
      </w:r>
      <w:r w:rsidR="003A113D" w:rsidRPr="001A61C6">
        <w:fldChar w:fldCharType="begin">
          <w:fldData xml:space="preserve">PEVuZE5vdGU+PENpdGU+PEF1dGhvcj5XYWxsYWNlPC9BdXRob3I+PFllYXI+MjAxMDwvWWVhcj48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ODMxLTU8L3BhZ2VzPjx2b2x1bWU+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</w:fldData>
        </w:fldChar>
      </w:r>
      <w:r w:rsidR="004F5706" w:rsidRPr="001A61C6">
        <w:instrText xml:space="preserve"> ADDIN EN.CITE </w:instrText>
      </w:r>
      <w:r w:rsidR="004F5706" w:rsidRPr="001A61C6">
        <w:fldChar w:fldCharType="begin">
          <w:fldData xml:space="preserve">PEVuZE5vdGU+PENpdGU+PEF1dGhvcj5XYWxsYWNlPC9BdXRob3I+PFllYXI+MjAxMDwvWWVhcj48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ODMxLTU8L3BhZ2VzPjx2b2x1bWU+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</w:fldData>
        </w:fldChar>
      </w:r>
      <w:r w:rsidR="004F5706" w:rsidRPr="001A61C6">
        <w:instrText xml:space="preserve"> ADDIN EN.CITE.DATA </w:instrText>
      </w:r>
      <w:r w:rsidR="004F5706" w:rsidRPr="001A61C6">
        <w:fldChar w:fldCharType="end"/>
      </w:r>
      <w:r w:rsidR="003A113D" w:rsidRPr="001A61C6">
        <w:fldChar w:fldCharType="separate"/>
      </w:r>
      <w:r w:rsidR="004F5706" w:rsidRPr="001A61C6">
        <w:rPr>
          <w:noProof/>
        </w:rPr>
        <w:t>[139, 140]</w:t>
      </w:r>
      <w:r w:rsidR="003A113D" w:rsidRPr="001A61C6">
        <w:fldChar w:fldCharType="end"/>
      </w:r>
      <w:r w:rsidR="00C83FF1" w:rsidRPr="001A61C6">
        <w:t xml:space="preserve">.  Furthermore, two distinct faecal metaboliser phenotypes (high vs low) have been identified from healthy volunteer stool samples, based on </w:t>
      </w:r>
      <w:r w:rsidR="00A83849" w:rsidRPr="001A61C6">
        <w:rPr>
          <w:i/>
        </w:rPr>
        <w:t xml:space="preserve">ex vivo </w:t>
      </w:r>
      <w:r w:rsidR="00C83FF1" w:rsidRPr="001A61C6">
        <w:t xml:space="preserve">incubation with SN-38G </w:t>
      </w:r>
      <w:r w:rsidR="00C83FF1" w:rsidRPr="001A61C6">
        <w:fldChar w:fldCharType="begin"/>
      </w:r>
      <w:r w:rsidR="004F5706" w:rsidRPr="001A61C6">
        <w:instrText xml:space="preserve"> ADDIN EN.CITE &lt;EndNote&gt;&lt;Cite&gt;&lt;Author&gt;Guthrie&lt;/Author&gt;&lt;Year&gt;2017&lt;/Year&gt;&lt;RecNum&gt;132&lt;/RecNum&gt;&lt;DisplayText&gt;[141]&lt;/DisplayText&gt;&lt;record&gt;&lt;rec-number&gt;132&lt;/rec-number&gt;&lt;foreign-keys&gt;&lt;key app="EN" db-id="wd5spvawe2zdeme9t0npd2aewtwzsxzxa5xe" timestamp="1579706915"&gt;132&lt;/key&gt;&lt;/foreign-keys&gt;&lt;ref-type name="Journal Article"&gt;17&lt;/ref-type&gt;&lt;contributors&gt;&lt;authors&gt;&lt;author&gt;Guthrie, L.&lt;/author&gt;&lt;author&gt;Gupta, S.&lt;/author&gt;&lt;author&gt;Daily, J.&lt;/author&gt;&lt;author&gt;Kelly, L.&lt;/author&gt;&lt;/authors&gt;&lt;/contributors&gt;&lt;auth-address&gt;Department of Systems and Computational Biology, Albert Einstein College of Medicine, Bronx, NY 10461 USA.0000 0001 2152 0791grid.240283.f&amp;#xD;Department of Microbiology and Immunology, Albert Einstein College of Medicine, Bronx, NY 10461 USA.0000 0001 2152 0791grid.240283.f&lt;/auth-address&gt;&lt;titles&gt;&lt;title&gt;Human microbiome signatures of differential colorectal cancer drug metabolism&lt;/title&gt;&lt;secondary-title&gt;NPJ Biofilms Microbiomes&lt;/secondary-title&gt;&lt;alt-title&gt;NPJ biofilms and microbiomes&lt;/alt-title&gt;&lt;/titles&gt;&lt;periodical&gt;&lt;full-title&gt;NPJ Biofilms Microbiomes&lt;/full-title&gt;&lt;abbr-1&gt;NPJ biofilms and microbiomes&lt;/abbr-1&gt;&lt;/periodical&gt;&lt;alt-periodical&gt;&lt;full-title&gt;NPJ Biofilms Microbiomes&lt;/full-title&gt;&lt;abbr-1&gt;NPJ biofilms and microbiomes&lt;/abbr-1&gt;&lt;/alt-periodical&gt;&lt;pages&gt;27&lt;/pages&gt;&lt;volume&gt;3&lt;/volume&gt;&lt;edition&gt;2017/11/07&lt;/edition&gt;&lt;dates&gt;&lt;year&gt;2017&lt;/year&gt;&lt;/dates&gt;&lt;isbn&gt;2055-5008 (Print)&amp;#xD;2055-5008&lt;/isbn&gt;&lt;accession-num&gt;29104759&lt;/accession-num&gt;&lt;urls&gt;&lt;/urls&gt;&lt;custom2&gt;PMC5665930&lt;/custom2&gt;&lt;electronic-resource-num&gt;10.1038/s41522-017-0034-1&lt;/electronic-resource-num&gt;&lt;remote-database-provider&gt;NLM&lt;/remote-database-provider&gt;&lt;language&gt;eng&lt;/language&gt;&lt;/record&gt;&lt;/Cite&gt;&lt;/EndNote&gt;</w:instrText>
      </w:r>
      <w:r w:rsidR="00C83FF1" w:rsidRPr="001A61C6">
        <w:fldChar w:fldCharType="separate"/>
      </w:r>
      <w:r w:rsidR="004F5706" w:rsidRPr="001A61C6">
        <w:rPr>
          <w:noProof/>
        </w:rPr>
        <w:t>[141]</w:t>
      </w:r>
      <w:r w:rsidR="00C83FF1" w:rsidRPr="001A61C6">
        <w:fldChar w:fldCharType="end"/>
      </w:r>
      <w:r w:rsidR="00C83FF1" w:rsidRPr="001A61C6">
        <w:t xml:space="preserve">.  Subsequent clinical studies that correlate cancer patient faecal </w:t>
      </w:r>
      <w:r w:rsidR="00C83FF1" w:rsidRPr="001A61C6">
        <w:rPr>
          <w:rFonts w:cstheme="minorHAnsi"/>
        </w:rPr>
        <w:t>β</w:t>
      </w:r>
      <w:r w:rsidR="00C83FF1" w:rsidRPr="001A61C6">
        <w:t>-glucuronidase activity with irinotecan toxicity endpoints are now required.</w:t>
      </w:r>
    </w:p>
    <w:p w14:paraId="1E40913D" w14:textId="706CCA62" w:rsidR="00A83849" w:rsidRPr="001A61C6" w:rsidRDefault="00C83FF1" w:rsidP="00B1417C">
      <w:pPr>
        <w:spacing w:line="22" w:lineRule="atLeast"/>
        <w:jc w:val="both"/>
      </w:pPr>
      <w:r w:rsidRPr="001A61C6">
        <w:t>The gut microbiome has also been associated in pre-clinical models with decreased methotrexate toxicity and increased oxaliplatin-induced peripheral neuropathy</w:t>
      </w:r>
      <w:r w:rsidR="00E927E3" w:rsidRPr="001A61C6">
        <w:t xml:space="preserve">.  Like irinotecan, methotrexate can cause severe gastrointestinal toxicity.  Interestingly, genetic knockout of toll-like receptor 2 (TLR2), or microbiota depletion with antibiotics, resulted in more severe </w:t>
      </w:r>
      <w:r w:rsidR="00DF27F9" w:rsidRPr="001A61C6">
        <w:t xml:space="preserve">methotrexate-mediated </w:t>
      </w:r>
      <w:r w:rsidR="00E927E3" w:rsidRPr="001A61C6">
        <w:t>intestinal mucositis in mice</w:t>
      </w:r>
      <w:r w:rsidR="000B7593" w:rsidRPr="001A61C6">
        <w:t xml:space="preserve"> </w:t>
      </w:r>
      <w:r w:rsidR="000B7593" w:rsidRPr="001A61C6">
        <w:fldChar w:fldCharType="begin">
          <w:fldData xml:space="preserve">PEVuZE5vdGU+PENpdGU+PEF1dGhvcj5GcmFuazwvQXV0aG9yPjxZZWFyPjIwMTU8L1llYXI+PFJl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xOTgzLTk1PC9wYWdlcz48dm9sdW1lPjE5NDwvdm9sdW1lPjxudW1iZXI+NDwvbnVtYmVyPjxl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</w:fldData>
        </w:fldChar>
      </w:r>
      <w:r w:rsidR="004F5706" w:rsidRPr="001A61C6">
        <w:instrText xml:space="preserve"> ADDIN EN.CITE </w:instrText>
      </w:r>
      <w:r w:rsidR="004F5706" w:rsidRPr="001A61C6">
        <w:fldChar w:fldCharType="begin">
          <w:fldData xml:space="preserve">PEVuZE5vdGU+PENpdGU+PEF1dGhvcj5GcmFuazwvQXV0aG9yPjxZZWFyPjIwMTU8L1llYXI+PFJl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xOTgzLTk1PC9wYWdlcz48dm9sdW1lPjE5NDwvdm9sdW1lPjxudW1iZXI+NDwvbnVtYmVyPjxl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</w:fldData>
        </w:fldChar>
      </w:r>
      <w:r w:rsidR="004F5706" w:rsidRPr="001A61C6">
        <w:instrText xml:space="preserve"> ADDIN EN.CITE.DATA </w:instrText>
      </w:r>
      <w:r w:rsidR="004F5706" w:rsidRPr="001A61C6">
        <w:fldChar w:fldCharType="end"/>
      </w:r>
      <w:r w:rsidR="000B7593" w:rsidRPr="001A61C6">
        <w:fldChar w:fldCharType="separate"/>
      </w:r>
      <w:r w:rsidR="004F5706" w:rsidRPr="001A61C6">
        <w:rPr>
          <w:noProof/>
        </w:rPr>
        <w:t>[142]</w:t>
      </w:r>
      <w:r w:rsidR="000B7593" w:rsidRPr="001A61C6">
        <w:fldChar w:fldCharType="end"/>
      </w:r>
      <w:r w:rsidR="00E927E3" w:rsidRPr="001A61C6">
        <w:t xml:space="preserve">.  </w:t>
      </w:r>
      <w:r w:rsidR="00DF27F9" w:rsidRPr="001A61C6">
        <w:t>TLR2 stimulation in myeloid cells increased P-</w:t>
      </w:r>
      <w:proofErr w:type="spellStart"/>
      <w:r w:rsidR="00DF27F9" w:rsidRPr="001A61C6">
        <w:t>gp</w:t>
      </w:r>
      <w:proofErr w:type="spellEnd"/>
      <w:r w:rsidR="00DF27F9" w:rsidRPr="001A61C6">
        <w:t xml:space="preserve"> synthesis and drug-efflux activity</w:t>
      </w:r>
      <w:r w:rsidR="00A83849" w:rsidRPr="001A61C6">
        <w:t xml:space="preserve"> </w:t>
      </w:r>
      <w:r w:rsidR="00A83849" w:rsidRPr="001A61C6">
        <w:fldChar w:fldCharType="begin">
          <w:fldData xml:space="preserve">PEVuZE5vdGU+PENpdGU+PEF1dGhvcj5GcmFuazwvQXV0aG9yPjxZZWFyPjIwMTU8L1llYXI+PFJl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xOTgzLTk1PC9wYWdlcz48dm9sdW1lPjE5NDwvdm9sdW1lPjxudW1iZXI+NDwvbnVtYmVyPjxl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</w:fldData>
        </w:fldChar>
      </w:r>
      <w:r w:rsidR="004F5706" w:rsidRPr="001A61C6">
        <w:instrText xml:space="preserve"> ADDIN EN.CITE </w:instrText>
      </w:r>
      <w:r w:rsidR="004F5706" w:rsidRPr="001A61C6">
        <w:fldChar w:fldCharType="begin">
          <w:fldData xml:space="preserve">PEVuZE5vdGU+PENpdGU+PEF1dGhvcj5GcmFuazwvQXV0aG9yPjxZZWFyPjIwMTU8L1llYXI+PFJl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xOTgzLTk1PC9wYWdlcz48dm9sdW1lPjE5NDwvdm9sdW1lPjxudW1iZXI+NDwvbnVtYmVyPjxl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</w:fldData>
        </w:fldChar>
      </w:r>
      <w:r w:rsidR="004F5706" w:rsidRPr="001A61C6">
        <w:instrText xml:space="preserve"> ADDIN EN.CITE.DATA </w:instrText>
      </w:r>
      <w:r w:rsidR="004F5706" w:rsidRPr="001A61C6">
        <w:fldChar w:fldCharType="end"/>
      </w:r>
      <w:r w:rsidR="00A83849" w:rsidRPr="001A61C6">
        <w:fldChar w:fldCharType="separate"/>
      </w:r>
      <w:r w:rsidR="004F5706" w:rsidRPr="001A61C6">
        <w:rPr>
          <w:noProof/>
        </w:rPr>
        <w:t>[142]</w:t>
      </w:r>
      <w:r w:rsidR="00A83849" w:rsidRPr="001A61C6">
        <w:fldChar w:fldCharType="end"/>
      </w:r>
      <w:r w:rsidR="00DF27F9" w:rsidRPr="001A61C6">
        <w:t xml:space="preserve">, and may reduce gastrointestinal toxicity by decreasing intracellular methotrexate accumulation.  </w:t>
      </w:r>
      <w:r w:rsidR="00A83849" w:rsidRPr="001A61C6">
        <w:t>Germ-free mice, and t</w:t>
      </w:r>
      <w:r w:rsidR="00E927E3" w:rsidRPr="001A61C6">
        <w:t xml:space="preserve">emporary eradication of gut </w:t>
      </w:r>
      <w:r w:rsidR="00A83849" w:rsidRPr="001A61C6">
        <w:t>microbiota</w:t>
      </w:r>
      <w:r w:rsidR="00E927E3" w:rsidRPr="001A61C6">
        <w:t xml:space="preserve"> using </w:t>
      </w:r>
      <w:r w:rsidR="00A83849" w:rsidRPr="001A61C6">
        <w:t>antibiotics</w:t>
      </w:r>
      <w:r w:rsidR="00E927E3" w:rsidRPr="001A61C6">
        <w:t xml:space="preserve"> has also been associated in mice with decreased oxaliplatin-induced </w:t>
      </w:r>
      <w:proofErr w:type="spellStart"/>
      <w:r w:rsidR="00E927E3" w:rsidRPr="001A61C6">
        <w:t>hyperalgesic</w:t>
      </w:r>
      <w:proofErr w:type="spellEnd"/>
      <w:r w:rsidR="00E927E3" w:rsidRPr="001A61C6">
        <w:t xml:space="preserve"> pain</w:t>
      </w:r>
      <w:r w:rsidR="00A83849" w:rsidRPr="001A61C6">
        <w:t xml:space="preserve"> </w:t>
      </w:r>
      <w:r w:rsidR="00A83849" w:rsidRPr="001A61C6">
        <w:fldChar w:fldCharType="begin">
          <w:fldData xml:space="preserve">PEVuZE5vdGU+PENpdGU+PEF1dGhvcj5TaGVuPC9BdXRob3I+PFllYXI+MjAxNzwvWWVhcj48UmVj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</w:fldData>
        </w:fldChar>
      </w:r>
      <w:r w:rsidR="004F5706" w:rsidRPr="001A61C6">
        <w:instrText xml:space="preserve"> ADDIN EN.CITE </w:instrText>
      </w:r>
      <w:r w:rsidR="004F5706" w:rsidRPr="001A61C6">
        <w:fldChar w:fldCharType="begin">
          <w:fldData xml:space="preserve">PEVuZE5vdGU+PENpdGU+PEF1dGhvcj5TaGVuPC9BdXRob3I+PFllYXI+MjAxNzwvWWVhcj48UmVj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</w:fldData>
        </w:fldChar>
      </w:r>
      <w:r w:rsidR="004F5706" w:rsidRPr="001A61C6">
        <w:instrText xml:space="preserve"> ADDIN EN.CITE.DATA </w:instrText>
      </w:r>
      <w:r w:rsidR="004F5706" w:rsidRPr="001A61C6">
        <w:fldChar w:fldCharType="end"/>
      </w:r>
      <w:r w:rsidR="00A83849" w:rsidRPr="001A61C6">
        <w:fldChar w:fldCharType="separate"/>
      </w:r>
      <w:r w:rsidR="004F5706" w:rsidRPr="001A61C6">
        <w:rPr>
          <w:noProof/>
        </w:rPr>
        <w:t>[143]</w:t>
      </w:r>
      <w:r w:rsidR="00A83849" w:rsidRPr="001A61C6">
        <w:fldChar w:fldCharType="end"/>
      </w:r>
      <w:r w:rsidR="00E927E3" w:rsidRPr="001A61C6">
        <w:t xml:space="preserve">.  </w:t>
      </w:r>
    </w:p>
    <w:p w14:paraId="1FA26151" w14:textId="36906613" w:rsidR="00273E8D" w:rsidRPr="001A61C6" w:rsidRDefault="002D6748" w:rsidP="00B1417C">
      <w:pPr>
        <w:spacing w:line="22" w:lineRule="atLeast"/>
        <w:jc w:val="both"/>
        <w:rPr>
          <w:rFonts w:cstheme="minorHAnsi"/>
        </w:rPr>
      </w:pPr>
      <w:r w:rsidRPr="001A61C6">
        <w:t>Immunotherapy using monoclonal antibody immune checkpoint inhibitors</w:t>
      </w:r>
      <w:r w:rsidR="00151EAF" w:rsidRPr="001A61C6">
        <w:t xml:space="preserve"> (ICIs)</w:t>
      </w:r>
      <w:r w:rsidRPr="001A61C6">
        <w:t xml:space="preserve"> that overcome cancer-mediated immune suppression represent a pivotal breakthrough in cancer therapeutics.  However, not all patients benefit fr</w:t>
      </w:r>
      <w:r w:rsidR="00C27CD0" w:rsidRPr="001A61C6">
        <w:t>o</w:t>
      </w:r>
      <w:r w:rsidRPr="001A61C6">
        <w:t xml:space="preserve">m </w:t>
      </w:r>
      <w:r w:rsidR="00151EAF" w:rsidRPr="001A61C6">
        <w:t>ICIs</w:t>
      </w:r>
      <w:r w:rsidRPr="001A61C6">
        <w:t xml:space="preserve"> and some experience severe immune-related adverse events (</w:t>
      </w:r>
      <w:proofErr w:type="spellStart"/>
      <w:r w:rsidRPr="001A61C6">
        <w:t>irAEs</w:t>
      </w:r>
      <w:proofErr w:type="spellEnd"/>
      <w:r w:rsidRPr="001A61C6">
        <w:t xml:space="preserve">) </w:t>
      </w:r>
      <w:r w:rsidRPr="001A61C6">
        <w:fldChar w:fldCharType="begin">
          <w:fldData xml:space="preserve">PEVuZE5vdGU+PENpdGU+PEF1dGhvcj5EYXJ2aW48L0F1dGhvcj48WWVhcj4yMDE4PC9ZZWFyPjxS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</w:fldData>
        </w:fldChar>
      </w:r>
      <w:r w:rsidR="004F5706" w:rsidRPr="001A61C6">
        <w:instrText xml:space="preserve"> ADDIN EN.CITE </w:instrText>
      </w:r>
      <w:r w:rsidR="004F5706" w:rsidRPr="001A61C6">
        <w:fldChar w:fldCharType="begin">
          <w:fldData xml:space="preserve">PEVuZE5vdGU+PENpdGU+PEF1dGhvcj5EYXJ2aW48L0F1dGhvcj48WWVhcj4yMDE4PC9ZZWFyPjxS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144]</w:t>
      </w:r>
      <w:r w:rsidRPr="001A61C6">
        <w:fldChar w:fldCharType="end"/>
      </w:r>
      <w:r w:rsidRPr="001A61C6">
        <w:t xml:space="preserve">.  Thus, there is considerable interest in biomarker identification for treatment stratification.  The gut microbiome has been implicated in both </w:t>
      </w:r>
      <w:r w:rsidR="00151EAF" w:rsidRPr="001A61C6">
        <w:t>ICI</w:t>
      </w:r>
      <w:r w:rsidRPr="001A61C6">
        <w:t xml:space="preserve"> efficacy and toxicity </w:t>
      </w:r>
      <w:r w:rsidRPr="001A61C6">
        <w:fldChar w:fldCharType="begin">
          <w:fldData xml:space="preserve">PEVuZE5vdGU+PENpdGU+PEF1dGhvcj5QYW5lYmlhbmNvPC9BdXRob3I+PFllYXI+MjAxODwvWWVh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</w:fldData>
        </w:fldChar>
      </w:r>
      <w:r w:rsidR="004F5706" w:rsidRPr="001A61C6">
        <w:instrText xml:space="preserve"> ADDIN EN.CITE </w:instrText>
      </w:r>
      <w:r w:rsidR="004F5706" w:rsidRPr="001A61C6">
        <w:fldChar w:fldCharType="begin">
          <w:fldData xml:space="preserve">PEVuZE5vdGU+PENpdGU+PEF1dGhvcj5QYW5lYmlhbmNvPC9BdXRob3I+PFllYXI+MjAxODwvWWVh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</w:fldData>
        </w:fldChar>
      </w:r>
      <w:r w:rsidR="004F5706" w:rsidRPr="001A61C6">
        <w:instrText xml:space="preserve"> ADDIN EN.CITE.DATA </w:instrText>
      </w:r>
      <w:r w:rsidR="004F5706" w:rsidRPr="001A61C6">
        <w:fldChar w:fldCharType="end"/>
      </w:r>
      <w:r w:rsidRPr="001A61C6">
        <w:fldChar w:fldCharType="separate"/>
      </w:r>
      <w:r w:rsidR="004F5706" w:rsidRPr="001A61C6">
        <w:rPr>
          <w:noProof/>
        </w:rPr>
        <w:t>[145]</w:t>
      </w:r>
      <w:r w:rsidRPr="001A61C6">
        <w:fldChar w:fldCharType="end"/>
      </w:r>
      <w:r w:rsidRPr="001A61C6">
        <w:t xml:space="preserve">.  </w:t>
      </w:r>
      <w:r w:rsidR="00A1288B" w:rsidRPr="001A61C6">
        <w:rPr>
          <w:rFonts w:cstheme="minorHAnsi"/>
        </w:rPr>
        <w:t xml:space="preserve">For example, in 26 patients with metastatic melanoma receiving </w:t>
      </w:r>
      <w:hyperlink r:id="rId35" w:history="1">
        <w:r w:rsidR="00A1288B" w:rsidRPr="001A61C6">
          <w:rPr>
            <w:rStyle w:val="Hyperlink"/>
            <w:rFonts w:cstheme="minorHAnsi"/>
          </w:rPr>
          <w:t>ipilimumab</w:t>
        </w:r>
      </w:hyperlink>
      <w:r w:rsidR="00151EAF" w:rsidRPr="001A61C6">
        <w:rPr>
          <w:rFonts w:cstheme="minorHAnsi"/>
        </w:rPr>
        <w:t xml:space="preserve">, which targets </w:t>
      </w:r>
      <w:r w:rsidR="00A1288B" w:rsidRPr="001A61C6">
        <w:rPr>
          <w:rStyle w:val="st1"/>
          <w:rFonts w:cstheme="minorHAnsi"/>
        </w:rPr>
        <w:t>cytotoxic T-lymphocyte–associated antigen 4</w:t>
      </w:r>
      <w:r w:rsidR="00A1288B" w:rsidRPr="001A61C6">
        <w:rPr>
          <w:rFonts w:cstheme="minorHAnsi"/>
        </w:rPr>
        <w:t xml:space="preserve"> (</w:t>
      </w:r>
      <w:hyperlink r:id="rId36" w:history="1">
        <w:r w:rsidR="00A1288B" w:rsidRPr="001A61C6">
          <w:rPr>
            <w:rStyle w:val="Hyperlink"/>
            <w:rFonts w:cstheme="minorHAnsi"/>
          </w:rPr>
          <w:t>CTLA-4</w:t>
        </w:r>
      </w:hyperlink>
      <w:r w:rsidR="00A1288B" w:rsidRPr="001A61C6">
        <w:rPr>
          <w:rFonts w:cstheme="minorHAnsi"/>
        </w:rPr>
        <w:t xml:space="preserve">), baseline microbiota enrichment in </w:t>
      </w:r>
      <w:proofErr w:type="spellStart"/>
      <w:r w:rsidR="00A1288B" w:rsidRPr="001A61C6">
        <w:rPr>
          <w:rFonts w:cstheme="minorHAnsi"/>
        </w:rPr>
        <w:t>Faecalibacterium</w:t>
      </w:r>
      <w:proofErr w:type="spellEnd"/>
      <w:r w:rsidR="00A1288B" w:rsidRPr="001A61C6">
        <w:rPr>
          <w:rFonts w:cstheme="minorHAnsi"/>
        </w:rPr>
        <w:t xml:space="preserve"> and other Firmicutes was associated with both longer survival and more frequent ipilimumab-induced colitis, compared to microbiota driven by Bacteroides </w:t>
      </w:r>
      <w:r w:rsidR="00A1288B" w:rsidRPr="001A61C6">
        <w:rPr>
          <w:rFonts w:cstheme="minorHAnsi"/>
        </w:rPr>
        <w:fldChar w:fldCharType="begin">
          <w:fldData xml:space="preserve">PEVuZE5vdGU+PENpdGU+PEF1dGhvcj5DaGFwdXQ8L0F1dGhvcj48WWVhcj4yMDE3PC9ZZWFyPjxS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DaGFwdXQ8L0F1dGhvcj48WWVhcj4yMDE3PC9ZZWFyPjxS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A1288B" w:rsidRPr="001A61C6">
        <w:rPr>
          <w:rFonts w:cstheme="minorHAnsi"/>
        </w:rPr>
      </w:r>
      <w:r w:rsidR="00A1288B" w:rsidRPr="001A61C6">
        <w:rPr>
          <w:rFonts w:cstheme="minorHAnsi"/>
        </w:rPr>
        <w:fldChar w:fldCharType="separate"/>
      </w:r>
      <w:r w:rsidR="004F5706" w:rsidRPr="001A61C6">
        <w:rPr>
          <w:rFonts w:cstheme="minorHAnsi"/>
          <w:noProof/>
        </w:rPr>
        <w:t>[146]</w:t>
      </w:r>
      <w:r w:rsidR="00A1288B" w:rsidRPr="001A61C6">
        <w:rPr>
          <w:rFonts w:cstheme="minorHAnsi"/>
        </w:rPr>
        <w:fldChar w:fldCharType="end"/>
      </w:r>
      <w:r w:rsidR="00A1288B" w:rsidRPr="001A61C6">
        <w:rPr>
          <w:rFonts w:cstheme="minorHAnsi"/>
        </w:rPr>
        <w:t xml:space="preserve">.  A </w:t>
      </w:r>
      <w:r w:rsidR="00151EAF" w:rsidRPr="001A61C6">
        <w:rPr>
          <w:rFonts w:cstheme="minorHAnsi"/>
        </w:rPr>
        <w:t xml:space="preserve">recent </w:t>
      </w:r>
      <w:r w:rsidR="00A1288B" w:rsidRPr="001A61C6">
        <w:rPr>
          <w:rFonts w:cstheme="minorHAnsi"/>
        </w:rPr>
        <w:t xml:space="preserve">seminal case series </w:t>
      </w:r>
      <w:r w:rsidR="00151EAF" w:rsidRPr="001A61C6">
        <w:rPr>
          <w:rFonts w:cstheme="minorHAnsi"/>
        </w:rPr>
        <w:t xml:space="preserve">of </w:t>
      </w:r>
      <w:r w:rsidR="00273E8D" w:rsidRPr="001A61C6">
        <w:rPr>
          <w:rFonts w:cstheme="minorHAnsi"/>
        </w:rPr>
        <w:t>ICI-</w:t>
      </w:r>
      <w:r w:rsidR="00151EAF" w:rsidRPr="001A61C6">
        <w:rPr>
          <w:rFonts w:cstheme="minorHAnsi"/>
        </w:rPr>
        <w:t xml:space="preserve">colitis successfully </w:t>
      </w:r>
      <w:r w:rsidR="00273E8D" w:rsidRPr="001A61C6">
        <w:rPr>
          <w:rFonts w:cstheme="minorHAnsi"/>
        </w:rPr>
        <w:t>treated</w:t>
      </w:r>
      <w:r w:rsidR="00151EAF" w:rsidRPr="001A61C6">
        <w:rPr>
          <w:rFonts w:cstheme="minorHAnsi"/>
        </w:rPr>
        <w:t xml:space="preserve"> with faecal microbiota transplantation provide</w:t>
      </w:r>
      <w:r w:rsidR="00273E8D" w:rsidRPr="001A61C6">
        <w:rPr>
          <w:rFonts w:cstheme="minorHAnsi"/>
        </w:rPr>
        <w:t>s</w:t>
      </w:r>
      <w:r w:rsidR="00151EAF" w:rsidRPr="001A61C6">
        <w:rPr>
          <w:rFonts w:cstheme="minorHAnsi"/>
        </w:rPr>
        <w:t xml:space="preserve"> preliminary </w:t>
      </w:r>
      <w:r w:rsidR="00273E8D" w:rsidRPr="001A61C6">
        <w:rPr>
          <w:rFonts w:cstheme="minorHAnsi"/>
        </w:rPr>
        <w:t>evidence</w:t>
      </w:r>
      <w:r w:rsidR="00151EAF" w:rsidRPr="001A61C6">
        <w:rPr>
          <w:rFonts w:cstheme="minorHAnsi"/>
        </w:rPr>
        <w:t xml:space="preserve"> that </w:t>
      </w:r>
      <w:r w:rsidR="00273E8D" w:rsidRPr="001A61C6">
        <w:rPr>
          <w:rFonts w:cstheme="minorHAnsi"/>
        </w:rPr>
        <w:t xml:space="preserve">modulating </w:t>
      </w:r>
      <w:r w:rsidR="00151EAF" w:rsidRPr="001A61C6">
        <w:rPr>
          <w:rFonts w:cstheme="minorHAnsi"/>
        </w:rPr>
        <w:t xml:space="preserve">the gut </w:t>
      </w:r>
      <w:r w:rsidR="00273E8D" w:rsidRPr="001A61C6">
        <w:rPr>
          <w:rFonts w:cstheme="minorHAnsi"/>
        </w:rPr>
        <w:t>m</w:t>
      </w:r>
      <w:r w:rsidR="00151EAF" w:rsidRPr="001A61C6">
        <w:rPr>
          <w:rFonts w:cstheme="minorHAnsi"/>
        </w:rPr>
        <w:t xml:space="preserve">icrobiome may overcome </w:t>
      </w:r>
      <w:r w:rsidR="00273E8D" w:rsidRPr="001A61C6">
        <w:rPr>
          <w:rFonts w:cstheme="minorHAnsi"/>
        </w:rPr>
        <w:t xml:space="preserve">ICI-colitis </w:t>
      </w:r>
      <w:r w:rsidR="00273E8D" w:rsidRPr="001A61C6">
        <w:rPr>
          <w:rFonts w:cstheme="minorHAnsi"/>
        </w:rPr>
        <w:fldChar w:fldCharType="begin">
          <w:fldData xml:space="preserve">PEVuZE5vdGU+PENpdGU+PEF1dGhvcj5XYW5nPC9BdXRob3I+PFllYXI+MjAxODwvWWVhcj48UmVj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4MDQtMTgwODwvcGFnZXM+PHZvbHVtZT4yNDwvdm9sdW1lPjxudW1iZXI+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XYW5nPC9BdXRob3I+PFllYXI+MjAxODwvWWVhcj48UmVj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4MDQtMTgwODwvcGFnZXM+PHZvbHVtZT4yNDwvdm9sdW1lPjxudW1iZXI+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273E8D" w:rsidRPr="001A61C6">
        <w:rPr>
          <w:rFonts w:cstheme="minorHAnsi"/>
        </w:rPr>
      </w:r>
      <w:r w:rsidR="00273E8D" w:rsidRPr="001A61C6">
        <w:rPr>
          <w:rFonts w:cstheme="minorHAnsi"/>
        </w:rPr>
        <w:fldChar w:fldCharType="separate"/>
      </w:r>
      <w:r w:rsidR="004F5706" w:rsidRPr="001A61C6">
        <w:rPr>
          <w:rFonts w:cstheme="minorHAnsi"/>
          <w:noProof/>
        </w:rPr>
        <w:t>[147]</w:t>
      </w:r>
      <w:r w:rsidR="00273E8D" w:rsidRPr="001A61C6">
        <w:rPr>
          <w:rFonts w:cstheme="minorHAnsi"/>
        </w:rPr>
        <w:fldChar w:fldCharType="end"/>
      </w:r>
      <w:r w:rsidR="00273E8D" w:rsidRPr="001A61C6">
        <w:rPr>
          <w:rFonts w:cstheme="minorHAnsi"/>
        </w:rPr>
        <w:t xml:space="preserve">. </w:t>
      </w:r>
    </w:p>
    <w:p w14:paraId="314BC270" w14:textId="580169D2" w:rsidR="00273E8D" w:rsidRPr="001A61C6" w:rsidRDefault="00273E8D" w:rsidP="00B1417C">
      <w:pPr>
        <w:spacing w:line="22" w:lineRule="atLeast"/>
        <w:jc w:val="both"/>
      </w:pPr>
      <w:r w:rsidRPr="001A61C6">
        <w:t>Overall, these examples highlight the growing need to characterise the microbiome of patients receiving chemotherapeutics to identify novel factors predictive of toxicity and gain greater mechanistic insight.  These approaches should aid treatment stratification and/or development of novel interventions to mitigate chemotherapeutic toxicity.  Given the significant gastrointestinal safe</w:t>
      </w:r>
      <w:r w:rsidR="00FA2A8E" w:rsidRPr="001A61C6">
        <w:t>ty profile of many cancer drugs</w:t>
      </w:r>
      <w:r w:rsidRPr="001A61C6">
        <w:t>, this currently represents an area of significant unmet need.</w:t>
      </w:r>
    </w:p>
    <w:p w14:paraId="51149367" w14:textId="0415DF78" w:rsidR="00312F9A" w:rsidRPr="001A61C6" w:rsidRDefault="00312F9A" w:rsidP="00B1417C">
      <w:pPr>
        <w:spacing w:line="22" w:lineRule="atLeast"/>
        <w:jc w:val="both"/>
        <w:rPr>
          <w:rFonts w:cstheme="minorHAnsi"/>
          <w:b/>
          <w:u w:val="single"/>
        </w:rPr>
      </w:pPr>
    </w:p>
    <w:p w14:paraId="1D67A552" w14:textId="510EB79F" w:rsidR="00312F9A" w:rsidRPr="001A61C6" w:rsidRDefault="00A3317E" w:rsidP="00B1417C">
      <w:pPr>
        <w:spacing w:line="22" w:lineRule="atLeast"/>
        <w:jc w:val="both"/>
        <w:rPr>
          <w:rFonts w:cstheme="minorHAnsi"/>
        </w:rPr>
      </w:pPr>
      <w:r w:rsidRPr="001A61C6">
        <w:rPr>
          <w:rFonts w:cstheme="minorHAnsi"/>
          <w:b/>
          <w:u w:val="single"/>
        </w:rPr>
        <w:t xml:space="preserve">5.4 </w:t>
      </w:r>
      <w:r w:rsidR="00A2035A" w:rsidRPr="001A61C6">
        <w:rPr>
          <w:rFonts w:cstheme="minorHAnsi"/>
          <w:b/>
          <w:u w:val="single"/>
        </w:rPr>
        <w:t>Therapeutic drug monitoring</w:t>
      </w:r>
    </w:p>
    <w:p w14:paraId="785F62B5" w14:textId="017F43A4" w:rsidR="001A4DB4" w:rsidRPr="001A61C6" w:rsidRDefault="00312F9A" w:rsidP="00B1417C">
      <w:pPr>
        <w:spacing w:line="22" w:lineRule="atLeast"/>
        <w:jc w:val="both"/>
        <w:rPr>
          <w:rFonts w:cstheme="minorHAnsi"/>
        </w:rPr>
      </w:pPr>
      <w:r w:rsidRPr="001A61C6">
        <w:rPr>
          <w:rFonts w:cstheme="minorHAnsi"/>
        </w:rPr>
        <w:t xml:space="preserve">The exposure and response to most drugs is influenced by multiple factors.  Clearly, the importance of genomics to drug efficacy and toxicity varies between drugs and outcomes, and so </w:t>
      </w:r>
      <w:r w:rsidR="00CC39AD" w:rsidRPr="001A61C6">
        <w:rPr>
          <w:rFonts w:cstheme="minorHAnsi"/>
        </w:rPr>
        <w:t>application</w:t>
      </w:r>
      <w:r w:rsidRPr="001A61C6">
        <w:rPr>
          <w:rFonts w:cstheme="minorHAnsi"/>
        </w:rPr>
        <w:t xml:space="preserve"> of pharmacogenomics </w:t>
      </w:r>
      <w:r w:rsidR="000463C7" w:rsidRPr="001A61C6">
        <w:rPr>
          <w:rFonts w:cstheme="minorHAnsi"/>
        </w:rPr>
        <w:t xml:space="preserve">(or </w:t>
      </w:r>
      <w:proofErr w:type="spellStart"/>
      <w:r w:rsidR="000463C7" w:rsidRPr="001A61C6">
        <w:rPr>
          <w:rFonts w:cstheme="minorHAnsi"/>
        </w:rPr>
        <w:t>pharmacomicrobiomics</w:t>
      </w:r>
      <w:proofErr w:type="spellEnd"/>
      <w:r w:rsidR="000463C7" w:rsidRPr="001A61C6">
        <w:rPr>
          <w:rFonts w:cstheme="minorHAnsi"/>
        </w:rPr>
        <w:t xml:space="preserve">) </w:t>
      </w:r>
      <w:r w:rsidRPr="001A61C6">
        <w:rPr>
          <w:rFonts w:cstheme="minorHAnsi"/>
        </w:rPr>
        <w:t xml:space="preserve">will not be feasible for several drugs.  </w:t>
      </w:r>
      <w:r w:rsidR="00DE6B9E" w:rsidRPr="001A61C6">
        <w:rPr>
          <w:rFonts w:cstheme="minorHAnsi"/>
        </w:rPr>
        <w:t>Therapeutic drug monitoring (TDM) is another strategy for medicines optimisation.  TDM could complement pre-</w:t>
      </w:r>
      <w:r w:rsidR="00DE6B9E" w:rsidRPr="001A61C6">
        <w:rPr>
          <w:rFonts w:cstheme="minorHAnsi"/>
        </w:rPr>
        <w:lastRenderedPageBreak/>
        <w:t xml:space="preserve">prescription pharmacogenomics recommendations through early dose refinement, or be used on its own where pharmacogenomic recommendations for a drug do not exist.  </w:t>
      </w:r>
    </w:p>
    <w:p w14:paraId="1BC43C0A" w14:textId="5C2D9504" w:rsidR="0099230A" w:rsidRPr="001A61C6" w:rsidRDefault="00DE6B9E" w:rsidP="00B1417C">
      <w:pPr>
        <w:spacing w:line="22" w:lineRule="atLeast"/>
        <w:jc w:val="both"/>
        <w:rPr>
          <w:rFonts w:cstheme="minorHAnsi"/>
          <w:noProof/>
        </w:rPr>
      </w:pPr>
      <w:r w:rsidRPr="001A61C6">
        <w:rPr>
          <w:rFonts w:cstheme="minorHAnsi"/>
        </w:rPr>
        <w:t>Drugs with extensive inter</w:t>
      </w:r>
      <w:r w:rsidR="007459C5" w:rsidRPr="001A61C6">
        <w:rPr>
          <w:rFonts w:cstheme="minorHAnsi"/>
        </w:rPr>
        <w:t>-</w:t>
      </w:r>
      <w:r w:rsidRPr="001A61C6">
        <w:rPr>
          <w:rFonts w:cstheme="minorHAnsi"/>
        </w:rPr>
        <w:t>individual variation, narrow therapeutic window, severe ADRs, and where the majority of pharmacological activity is attributable to one analyte, are particularly well suited for therapeutic monitoring.  In particular</w:t>
      </w:r>
      <w:r w:rsidR="000463C7" w:rsidRPr="001A61C6">
        <w:rPr>
          <w:rFonts w:cstheme="minorHAnsi"/>
        </w:rPr>
        <w:t xml:space="preserve">, </w:t>
      </w:r>
      <w:r w:rsidR="00D91560" w:rsidRPr="001A61C6">
        <w:rPr>
          <w:rFonts w:cstheme="minorHAnsi"/>
        </w:rPr>
        <w:t>CYP3A</w:t>
      </w:r>
      <w:r w:rsidR="00312F9A" w:rsidRPr="001A61C6">
        <w:rPr>
          <w:rFonts w:cstheme="minorHAnsi"/>
        </w:rPr>
        <w:t xml:space="preserve"> metabolic function varies </w:t>
      </w:r>
      <w:r w:rsidR="00D91560" w:rsidRPr="001A61C6">
        <w:rPr>
          <w:rFonts w:cstheme="minorHAnsi"/>
        </w:rPr>
        <w:t>30 to 40-</w:t>
      </w:r>
      <w:r w:rsidR="00312F9A" w:rsidRPr="001A61C6">
        <w:rPr>
          <w:rFonts w:cstheme="minorHAnsi"/>
        </w:rPr>
        <w:t>fold</w:t>
      </w:r>
      <w:r w:rsidR="00486A80" w:rsidRPr="001A61C6">
        <w:rPr>
          <w:rFonts w:cstheme="minorHAnsi"/>
        </w:rPr>
        <w:t xml:space="preserve"> </w:t>
      </w:r>
      <w:r w:rsidR="00486A80" w:rsidRPr="001A61C6">
        <w:rPr>
          <w:rFonts w:cstheme="minorHAnsi"/>
        </w:rPr>
        <w:fldChar w:fldCharType="begin">
          <w:fldData xml:space="preserve">PEVuZE5vdGU+PENpdGU+PEF1dGhvcj5UcmFjeTwvQXV0aG9yPjxZZWFyPjIwMTY8L1llYXI+PFJl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UcmFjeTwvQXV0aG9yPjxZZWFyPjIwMTY8L1llYXI+PFJl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486A80" w:rsidRPr="001A61C6">
        <w:rPr>
          <w:rFonts w:cstheme="minorHAnsi"/>
        </w:rPr>
      </w:r>
      <w:r w:rsidR="00486A80" w:rsidRPr="001A61C6">
        <w:rPr>
          <w:rFonts w:cstheme="minorHAnsi"/>
        </w:rPr>
        <w:fldChar w:fldCharType="separate"/>
      </w:r>
      <w:r w:rsidR="004F5706" w:rsidRPr="001A61C6">
        <w:rPr>
          <w:rFonts w:cstheme="minorHAnsi"/>
          <w:noProof/>
        </w:rPr>
        <w:t>[148]</w:t>
      </w:r>
      <w:r w:rsidR="00486A80" w:rsidRPr="001A61C6">
        <w:rPr>
          <w:rFonts w:cstheme="minorHAnsi"/>
        </w:rPr>
        <w:fldChar w:fldCharType="end"/>
      </w:r>
      <w:r w:rsidR="00D91560" w:rsidRPr="001A61C6">
        <w:rPr>
          <w:rFonts w:cstheme="minorHAnsi"/>
        </w:rPr>
        <w:t xml:space="preserve"> </w:t>
      </w:r>
      <w:r w:rsidR="000463C7" w:rsidRPr="001A61C6">
        <w:rPr>
          <w:rFonts w:cstheme="minorHAnsi"/>
        </w:rPr>
        <w:t>yet</w:t>
      </w:r>
      <w:r w:rsidR="00EB4341" w:rsidRPr="001A61C6">
        <w:rPr>
          <w:rFonts w:cstheme="minorHAnsi"/>
        </w:rPr>
        <w:t>,</w:t>
      </w:r>
      <w:r w:rsidR="000463C7" w:rsidRPr="001A61C6">
        <w:rPr>
          <w:rFonts w:cstheme="minorHAnsi"/>
        </w:rPr>
        <w:t xml:space="preserve"> </w:t>
      </w:r>
      <w:r w:rsidR="00EB4341" w:rsidRPr="001A61C6">
        <w:rPr>
          <w:rFonts w:cstheme="minorHAnsi"/>
        </w:rPr>
        <w:t xml:space="preserve">as mentioned above, </w:t>
      </w:r>
      <w:r w:rsidR="00D91560" w:rsidRPr="001A61C6">
        <w:rPr>
          <w:rFonts w:cstheme="minorHAnsi"/>
        </w:rPr>
        <w:t xml:space="preserve">the major adult isoform, </w:t>
      </w:r>
      <w:r w:rsidR="000463C7" w:rsidRPr="001A61C6">
        <w:rPr>
          <w:rFonts w:cstheme="minorHAnsi"/>
          <w:i/>
        </w:rPr>
        <w:t>CYP3A4</w:t>
      </w:r>
      <w:r w:rsidR="00D91560" w:rsidRPr="001A61C6">
        <w:rPr>
          <w:rFonts w:cstheme="minorHAnsi"/>
        </w:rPr>
        <w:t>,</w:t>
      </w:r>
      <w:r w:rsidR="000463C7" w:rsidRPr="001A61C6">
        <w:rPr>
          <w:rFonts w:cstheme="minorHAnsi"/>
        </w:rPr>
        <w:t xml:space="preserve"> </w:t>
      </w:r>
      <w:r w:rsidR="00312F9A" w:rsidRPr="001A61C6">
        <w:rPr>
          <w:rFonts w:cstheme="minorHAnsi"/>
        </w:rPr>
        <w:t>is generally regarded to lack common genetic variants of large effect size, in contrast to other drug-metabolising CYPs such</w:t>
      </w:r>
      <w:r w:rsidR="001A4DB4" w:rsidRPr="001A61C6">
        <w:rPr>
          <w:rFonts w:cstheme="minorHAnsi"/>
        </w:rPr>
        <w:t xml:space="preserve"> as CYP2D6, </w:t>
      </w:r>
      <w:hyperlink r:id="rId37" w:history="1">
        <w:r w:rsidR="001A4DB4" w:rsidRPr="001A61C6">
          <w:rPr>
            <w:rStyle w:val="Hyperlink"/>
            <w:rFonts w:cstheme="minorHAnsi"/>
          </w:rPr>
          <w:t>CYP2C9</w:t>
        </w:r>
      </w:hyperlink>
      <w:r w:rsidR="001A4DB4" w:rsidRPr="001A61C6">
        <w:rPr>
          <w:rFonts w:cstheme="minorHAnsi"/>
        </w:rPr>
        <w:t xml:space="preserve"> and </w:t>
      </w:r>
      <w:hyperlink r:id="rId38" w:anchor="1328" w:history="1">
        <w:r w:rsidR="001A4DB4" w:rsidRPr="001A61C6">
          <w:rPr>
            <w:rStyle w:val="Hyperlink"/>
            <w:rFonts w:cstheme="minorHAnsi"/>
          </w:rPr>
          <w:t>CYP2C19</w:t>
        </w:r>
      </w:hyperlink>
      <w:r w:rsidR="001A4DB4" w:rsidRPr="001A61C6">
        <w:rPr>
          <w:rFonts w:cstheme="minorHAnsi"/>
        </w:rPr>
        <w:t>.</w:t>
      </w:r>
      <w:r w:rsidR="00312F9A" w:rsidRPr="001A61C6">
        <w:rPr>
          <w:rFonts w:cstheme="minorHAnsi"/>
        </w:rPr>
        <w:t xml:space="preserve"> </w:t>
      </w:r>
      <w:r w:rsidRPr="001A61C6">
        <w:rPr>
          <w:rFonts w:cstheme="minorHAnsi"/>
        </w:rPr>
        <w:t xml:space="preserve"> Interestingly, </w:t>
      </w:r>
      <w:r w:rsidR="00312F9A" w:rsidRPr="001A61C6">
        <w:rPr>
          <w:rFonts w:cstheme="minorHAnsi"/>
        </w:rPr>
        <w:t>the oral angiogenesis inhibitor, pazopanib, is partially eliminated by metabolism mainly by CYP3A4</w:t>
      </w:r>
      <w:r w:rsidR="00A20336" w:rsidRPr="001A61C6">
        <w:rPr>
          <w:rFonts w:cstheme="minorHAnsi"/>
        </w:rPr>
        <w:t xml:space="preserve"> </w:t>
      </w:r>
      <w:r w:rsidR="00312F9A" w:rsidRPr="001A61C6">
        <w:rPr>
          <w:rFonts w:cstheme="minorHAnsi"/>
        </w:rPr>
        <w:fldChar w:fldCharType="begin">
          <w:fldData xml:space="preserve">PEVuZE5vdGU+PENpdGU+PEF1dGhvcj5WZXJoZWlqZW48L0F1dGhvcj48WWVhcj4yMDE3PC9ZZWFy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=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WZXJoZWlqZW48L0F1dGhvcj48WWVhcj4yMDE3PC9ZZWFy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=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312F9A" w:rsidRPr="001A61C6">
        <w:rPr>
          <w:rFonts w:cstheme="minorHAnsi"/>
        </w:rPr>
      </w:r>
      <w:r w:rsidR="00312F9A" w:rsidRPr="001A61C6">
        <w:rPr>
          <w:rFonts w:cstheme="minorHAnsi"/>
        </w:rPr>
        <w:fldChar w:fldCharType="separate"/>
      </w:r>
      <w:r w:rsidR="004F5706" w:rsidRPr="001A61C6">
        <w:rPr>
          <w:rFonts w:cstheme="minorHAnsi"/>
          <w:noProof/>
        </w:rPr>
        <w:t>[149]</w:t>
      </w:r>
      <w:r w:rsidR="00312F9A" w:rsidRPr="001A61C6">
        <w:rPr>
          <w:rFonts w:cstheme="minorHAnsi"/>
        </w:rPr>
        <w:fldChar w:fldCharType="end"/>
      </w:r>
      <w:r w:rsidRPr="001A61C6">
        <w:rPr>
          <w:rFonts w:cstheme="minorHAnsi"/>
        </w:rPr>
        <w:t>;</w:t>
      </w:r>
      <w:r w:rsidR="00312F9A" w:rsidRPr="001A61C6">
        <w:rPr>
          <w:rFonts w:cstheme="minorHAnsi"/>
        </w:rPr>
        <w:t xml:space="preserve"> determination of pazopanib plasma concentrations in patients with renal cell carcinoma may help optimise systemic exposure for efficacy whilst decre</w:t>
      </w:r>
      <w:r w:rsidR="000463C7" w:rsidRPr="001A61C6">
        <w:rPr>
          <w:rFonts w:cstheme="minorHAnsi"/>
        </w:rPr>
        <w:t>asing the risk of specific ADRs</w:t>
      </w:r>
      <w:r w:rsidR="00312F9A" w:rsidRPr="001A61C6">
        <w:rPr>
          <w:rFonts w:cstheme="minorHAnsi"/>
        </w:rPr>
        <w:t xml:space="preserve"> including diarrhoea, hand-foot syndrome and stomatitis</w:t>
      </w:r>
      <w:r w:rsidR="00A20336" w:rsidRPr="001A61C6">
        <w:rPr>
          <w:rFonts w:cstheme="minorHAnsi"/>
        </w:rPr>
        <w:t xml:space="preserve"> </w:t>
      </w:r>
      <w:r w:rsidR="00312F9A" w:rsidRPr="001A61C6">
        <w:rPr>
          <w:rFonts w:cstheme="minorHAnsi"/>
        </w:rPr>
        <w:fldChar w:fldCharType="begin">
          <w:fldData xml:space="preserve">PEVuZE5vdGU+PENpdGU+PEF1dGhvcj5TdXR0bGU8L0F1dGhvcj48WWVhcj4yMDE0PC9ZZWFyPjxS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E5MDktMTY8L3BhZ2VzPjx2b2x1bWU+MTExPC92b2x1bWU+PG51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TdXR0bGU8L0F1dGhvcj48WWVhcj4yMDE0PC9ZZWFyPjxS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E5MDktMTY8L3BhZ2VzPjx2b2x1bWU+MTExPC92b2x1bWU+PG51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312F9A" w:rsidRPr="001A61C6">
        <w:rPr>
          <w:rFonts w:cstheme="minorHAnsi"/>
        </w:rPr>
      </w:r>
      <w:r w:rsidR="00312F9A" w:rsidRPr="001A61C6">
        <w:rPr>
          <w:rFonts w:cstheme="minorHAnsi"/>
        </w:rPr>
        <w:fldChar w:fldCharType="separate"/>
      </w:r>
      <w:r w:rsidR="004F5706" w:rsidRPr="001A61C6">
        <w:rPr>
          <w:rFonts w:cstheme="minorHAnsi"/>
          <w:noProof/>
        </w:rPr>
        <w:t>[150]</w:t>
      </w:r>
      <w:r w:rsidR="00312F9A" w:rsidRPr="001A61C6">
        <w:rPr>
          <w:rFonts w:cstheme="minorHAnsi"/>
        </w:rPr>
        <w:fldChar w:fldCharType="end"/>
      </w:r>
      <w:r w:rsidR="00312F9A" w:rsidRPr="001A61C6">
        <w:rPr>
          <w:rFonts w:cstheme="minorHAnsi"/>
        </w:rPr>
        <w:t xml:space="preserve">.  Other examples where therapeutic drug monitoring </w:t>
      </w:r>
      <w:r w:rsidRPr="001A61C6">
        <w:rPr>
          <w:rFonts w:cstheme="minorHAnsi"/>
        </w:rPr>
        <w:t>can</w:t>
      </w:r>
      <w:r w:rsidR="00312F9A" w:rsidRPr="001A61C6">
        <w:rPr>
          <w:rFonts w:cstheme="minorHAnsi"/>
        </w:rPr>
        <w:t xml:space="preserve"> improve the benefit-risk profile include the CYP3A4 substrate, imatinib</w:t>
      </w:r>
      <w:r w:rsidR="00A20336" w:rsidRPr="001A61C6">
        <w:rPr>
          <w:rFonts w:cstheme="minorHAnsi"/>
        </w:rPr>
        <w:t xml:space="preserve"> </w:t>
      </w:r>
      <w:r w:rsidR="00312F9A" w:rsidRPr="001A61C6">
        <w:rPr>
          <w:rFonts w:cstheme="minorHAnsi"/>
        </w:rPr>
        <w:fldChar w:fldCharType="begin">
          <w:fldData xml:space="preserve">PEVuZE5vdGU+PENpdGU+PEF1dGhvcj5Hb3R0YTwvQXV0aG9yPjxZZWFyPjIwMTQ8L1llYXI+PFJl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NDAyMi04PC9wYWdlcz48dm9sdW1lPjExMTwvdm9sdW1lPjxudW1i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Hb3R0YTwvQXV0aG9yPjxZZWFyPjIwMTQ8L1llYXI+PFJl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NDAyMi04PC9wYWdlcz48dm9sdW1lPjExMTwvdm9sdW1lPjxudW1i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312F9A" w:rsidRPr="001A61C6">
        <w:rPr>
          <w:rFonts w:cstheme="minorHAnsi"/>
        </w:rPr>
      </w:r>
      <w:r w:rsidR="00312F9A" w:rsidRPr="001A61C6">
        <w:rPr>
          <w:rFonts w:cstheme="minorHAnsi"/>
        </w:rPr>
        <w:fldChar w:fldCharType="separate"/>
      </w:r>
      <w:r w:rsidR="004F5706" w:rsidRPr="001A61C6">
        <w:rPr>
          <w:rFonts w:cstheme="minorHAnsi"/>
          <w:noProof/>
        </w:rPr>
        <w:t>[151, 152]</w:t>
      </w:r>
      <w:r w:rsidR="00312F9A" w:rsidRPr="001A61C6">
        <w:rPr>
          <w:rFonts w:cstheme="minorHAnsi"/>
        </w:rPr>
        <w:fldChar w:fldCharType="end"/>
      </w:r>
      <w:r w:rsidR="00312F9A" w:rsidRPr="001A61C6">
        <w:rPr>
          <w:rFonts w:cstheme="minorHAnsi"/>
        </w:rPr>
        <w:t>, high dose methotrexate</w:t>
      </w:r>
      <w:r w:rsidR="00A20336" w:rsidRPr="001A61C6">
        <w:rPr>
          <w:rFonts w:cstheme="minorHAnsi"/>
        </w:rPr>
        <w:t xml:space="preserve"> </w:t>
      </w:r>
      <w:r w:rsidR="00312F9A" w:rsidRPr="001A61C6">
        <w:rPr>
          <w:rFonts w:cstheme="minorHAnsi"/>
        </w:rPr>
        <w:fldChar w:fldCharType="begin">
          <w:fldData xml:space="preserve">PEVuZE5vdGU+PENpdGU+PEF1dGhvcj5EZWxlcGluZTwvQXV0aG9yPjxZZWFyPjE5OTU8L1llYXI+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EZWxlcGluZTwvQXV0aG9yPjxZZWFyPjE5OTU8L1llYXI+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312F9A" w:rsidRPr="001A61C6">
        <w:rPr>
          <w:rFonts w:cstheme="minorHAnsi"/>
        </w:rPr>
      </w:r>
      <w:r w:rsidR="00312F9A" w:rsidRPr="001A61C6">
        <w:rPr>
          <w:rFonts w:cstheme="minorHAnsi"/>
        </w:rPr>
        <w:fldChar w:fldCharType="separate"/>
      </w:r>
      <w:r w:rsidR="004F5706" w:rsidRPr="001A61C6">
        <w:rPr>
          <w:rFonts w:cstheme="minorHAnsi"/>
          <w:noProof/>
        </w:rPr>
        <w:t>[153, 154]</w:t>
      </w:r>
      <w:r w:rsidR="00312F9A" w:rsidRPr="001A61C6">
        <w:rPr>
          <w:rFonts w:cstheme="minorHAnsi"/>
        </w:rPr>
        <w:fldChar w:fldCharType="end"/>
      </w:r>
      <w:r w:rsidR="00B529F4" w:rsidRPr="001A61C6">
        <w:rPr>
          <w:rFonts w:cstheme="minorHAnsi"/>
        </w:rPr>
        <w:t xml:space="preserve">, and </w:t>
      </w:r>
      <w:r w:rsidR="000707CC" w:rsidRPr="001A61C6">
        <w:rPr>
          <w:rFonts w:cstheme="minorHAnsi"/>
        </w:rPr>
        <w:t>5-FU</w:t>
      </w:r>
      <w:r w:rsidR="00B529F4" w:rsidRPr="001A61C6">
        <w:rPr>
          <w:rFonts w:cstheme="minorHAnsi"/>
        </w:rPr>
        <w:t xml:space="preserve"> therapy</w:t>
      </w:r>
      <w:r w:rsidR="000707CC" w:rsidRPr="001A61C6">
        <w:rPr>
          <w:rFonts w:cstheme="minorHAnsi"/>
        </w:rPr>
        <w:t xml:space="preserve"> </w:t>
      </w:r>
      <w:r w:rsidR="000707CC" w:rsidRPr="001A61C6">
        <w:rPr>
          <w:rFonts w:cstheme="minorHAnsi"/>
        </w:rPr>
        <w:fldChar w:fldCharType="begin">
          <w:fldData xml:space="preserve">PEVuZE5vdGU+PENpdGU+PEF1dGhvcj5MZWU8L0F1dGhvcj48WWVhcj4yMDE2PC9ZZWFyPjxSZWNO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MTE1NTktMTE1NzE8L3BhZ2VzPjx2b2x1bWU+OTwvdm9sdW1lPjxudW1iZXI+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</w:fldData>
        </w:fldChar>
      </w:r>
      <w:r w:rsidR="004F5706" w:rsidRPr="001A61C6">
        <w:rPr>
          <w:rFonts w:cstheme="minorHAnsi"/>
        </w:rPr>
        <w:instrText xml:space="preserve"> ADDIN EN.CITE </w:instrText>
      </w:r>
      <w:r w:rsidR="004F5706" w:rsidRPr="001A61C6">
        <w:rPr>
          <w:rFonts w:cstheme="minorHAnsi"/>
        </w:rPr>
        <w:fldChar w:fldCharType="begin">
          <w:fldData xml:space="preserve">PEVuZE5vdGU+PENpdGU+PEF1dGhvcj5MZWU8L0F1dGhvcj48WWVhcj4yMDE2PC9ZZWFyPjxSZWNO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MTE1NTktMTE1NzE8L3BhZ2VzPjx2b2x1bWU+OTwvdm9sdW1lPjxudW1iZXI+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</w:fldData>
        </w:fldChar>
      </w:r>
      <w:r w:rsidR="004F5706" w:rsidRPr="001A61C6">
        <w:rPr>
          <w:rFonts w:cstheme="minorHAnsi"/>
        </w:rPr>
        <w:instrText xml:space="preserve"> ADDIN EN.CITE.DATA </w:instrText>
      </w:r>
      <w:r w:rsidR="004F5706" w:rsidRPr="001A61C6">
        <w:rPr>
          <w:rFonts w:cstheme="minorHAnsi"/>
        </w:rPr>
      </w:r>
      <w:r w:rsidR="004F5706" w:rsidRPr="001A61C6">
        <w:rPr>
          <w:rFonts w:cstheme="minorHAnsi"/>
        </w:rPr>
        <w:fldChar w:fldCharType="end"/>
      </w:r>
      <w:r w:rsidR="000707CC" w:rsidRPr="001A61C6">
        <w:rPr>
          <w:rFonts w:cstheme="minorHAnsi"/>
        </w:rPr>
      </w:r>
      <w:r w:rsidR="000707CC" w:rsidRPr="001A61C6">
        <w:rPr>
          <w:rFonts w:cstheme="minorHAnsi"/>
        </w:rPr>
        <w:fldChar w:fldCharType="separate"/>
      </w:r>
      <w:r w:rsidR="004F5706" w:rsidRPr="001A61C6">
        <w:rPr>
          <w:rFonts w:cstheme="minorHAnsi"/>
          <w:noProof/>
        </w:rPr>
        <w:t>[155, 156]</w:t>
      </w:r>
      <w:r w:rsidR="000707CC" w:rsidRPr="001A61C6">
        <w:rPr>
          <w:rFonts w:cstheme="minorHAnsi"/>
        </w:rPr>
        <w:fldChar w:fldCharType="end"/>
      </w:r>
      <w:r w:rsidR="00312F9A" w:rsidRPr="001A61C6">
        <w:rPr>
          <w:rFonts w:cstheme="minorHAnsi"/>
        </w:rPr>
        <w:t xml:space="preserve">.  </w:t>
      </w:r>
      <w:r w:rsidR="0099230A" w:rsidRPr="001A61C6">
        <w:rPr>
          <w:rFonts w:cstheme="minorHAnsi"/>
        </w:rPr>
        <w:t>There are challenges though for TDM, which include its lack of broad availability due to the need for specialised assays and equipment, and incompletely defined exposure-response relationships.</w:t>
      </w:r>
    </w:p>
    <w:p w14:paraId="3AE66E37" w14:textId="77777777" w:rsidR="0099230A" w:rsidRPr="001A61C6" w:rsidRDefault="0099230A" w:rsidP="00B1417C">
      <w:pPr>
        <w:spacing w:line="22" w:lineRule="atLeast"/>
        <w:jc w:val="both"/>
        <w:rPr>
          <w:rFonts w:cstheme="minorHAnsi"/>
        </w:rPr>
      </w:pPr>
    </w:p>
    <w:p w14:paraId="55D7F641" w14:textId="77777777" w:rsidR="00992C10" w:rsidRPr="001A61C6" w:rsidRDefault="00992C10" w:rsidP="00B1417C">
      <w:pPr>
        <w:spacing w:line="22" w:lineRule="atLeast"/>
        <w:jc w:val="both"/>
        <w:rPr>
          <w:rFonts w:cstheme="minorHAnsi"/>
          <w:b/>
          <w:caps/>
          <w:u w:val="single"/>
        </w:rPr>
      </w:pPr>
    </w:p>
    <w:p w14:paraId="439E47C4" w14:textId="553E65E5" w:rsidR="003A2F0F" w:rsidRPr="001A61C6" w:rsidRDefault="00A3317E" w:rsidP="00B1417C">
      <w:pPr>
        <w:spacing w:line="22" w:lineRule="atLeast"/>
        <w:jc w:val="both"/>
        <w:rPr>
          <w:rFonts w:cstheme="minorHAnsi"/>
          <w:b/>
          <w:caps/>
          <w:u w:val="single"/>
        </w:rPr>
      </w:pPr>
      <w:r w:rsidRPr="001A61C6">
        <w:rPr>
          <w:rFonts w:cstheme="minorHAnsi"/>
          <w:b/>
          <w:caps/>
          <w:u w:val="single"/>
        </w:rPr>
        <w:t xml:space="preserve">6. </w:t>
      </w:r>
      <w:r w:rsidR="003A2F0F" w:rsidRPr="001A61C6">
        <w:rPr>
          <w:rFonts w:cstheme="minorHAnsi"/>
          <w:b/>
          <w:caps/>
          <w:u w:val="single"/>
        </w:rPr>
        <w:t>Conclusion</w:t>
      </w:r>
    </w:p>
    <w:p w14:paraId="607446A8" w14:textId="591E48C8" w:rsidR="00312F9A" w:rsidRPr="001A61C6" w:rsidRDefault="003F5374" w:rsidP="00A11AF8">
      <w:pPr>
        <w:jc w:val="both"/>
        <w:rPr>
          <w:rFonts w:cstheme="minorHAnsi"/>
        </w:rPr>
      </w:pPr>
      <w:r w:rsidRPr="001A61C6">
        <w:rPr>
          <w:rFonts w:cstheme="minorHAnsi"/>
        </w:rPr>
        <w:t xml:space="preserve">Pharmacogenomic germline variation is common and can influence the response to anti-cancer drugs, both efficacy and safety.  In particular, there are a number of pharmacogenomic variants which have been associated with an increased risk of serious adverse drug reactions.  Although the number of pharmacogenetic variants that have been implemented into clinical practice is small, as genomics data becomes more widely available, there will be an increasing need to consider pharmacogenetic variants, both common and rare, and whether they should be utilised to improve prescribing, both dose and choice of drug, in cancer treatment.  Clearly this cannot be used in isolation, </w:t>
      </w:r>
      <w:r w:rsidR="00772A98" w:rsidRPr="001A61C6">
        <w:rPr>
          <w:rFonts w:cstheme="minorHAnsi"/>
        </w:rPr>
        <w:t xml:space="preserve">and must be used in combination with somatic genotypes, and clinical factors (such as age, renal function, hepatic function and concomitant drugs).  Furthermore, additional technologies such as </w:t>
      </w:r>
      <w:proofErr w:type="spellStart"/>
      <w:r w:rsidR="00772A98" w:rsidRPr="001A61C6">
        <w:rPr>
          <w:rFonts w:cstheme="minorHAnsi"/>
        </w:rPr>
        <w:t>microbiomics</w:t>
      </w:r>
      <w:proofErr w:type="spellEnd"/>
      <w:r w:rsidR="00772A98" w:rsidRPr="001A61C6">
        <w:rPr>
          <w:rFonts w:cstheme="minorHAnsi"/>
        </w:rPr>
        <w:t xml:space="preserve"> and therapeutic drug monitoring, may also be of use with certain drugs.  This inevitably make</w:t>
      </w:r>
      <w:r w:rsidR="00E4420C" w:rsidRPr="001A61C6">
        <w:rPr>
          <w:rFonts w:cstheme="minorHAnsi"/>
        </w:rPr>
        <w:t>s</w:t>
      </w:r>
      <w:r w:rsidR="00772A98" w:rsidRPr="001A61C6">
        <w:rPr>
          <w:rFonts w:cstheme="minorHAnsi"/>
        </w:rPr>
        <w:t xml:space="preserve"> the treatment of patients with cancers more complex – </w:t>
      </w:r>
      <w:r w:rsidR="00E4420C" w:rsidRPr="001A61C6">
        <w:rPr>
          <w:rFonts w:cstheme="minorHAnsi"/>
        </w:rPr>
        <w:t xml:space="preserve">arguably </w:t>
      </w:r>
      <w:r w:rsidR="00772A98" w:rsidRPr="001A61C6">
        <w:rPr>
          <w:rFonts w:cstheme="minorHAnsi"/>
        </w:rPr>
        <w:t xml:space="preserve">this </w:t>
      </w:r>
      <w:r w:rsidR="00E4420C" w:rsidRPr="001A61C6">
        <w:rPr>
          <w:rFonts w:cstheme="minorHAnsi"/>
        </w:rPr>
        <w:t xml:space="preserve">may </w:t>
      </w:r>
      <w:r w:rsidR="00772A98" w:rsidRPr="001A61C6">
        <w:rPr>
          <w:rFonts w:cstheme="minorHAnsi"/>
        </w:rPr>
        <w:t>not be a problem in oncology because most oncologists are already highly practiced in complex therapeutics.  Nevertheless, computerised decision support systems will probably be needed in the future to reduce the problem of prescribing errors, and to aid the implementation of pharmacogenomics into clinical practice.  It is important to point out that while oncology is regarded as the poster child for precision medicine, this has largely been based on improving efficacy.  True precision medicine in oncology should address both efficacy and safety in the same patient.</w:t>
      </w:r>
    </w:p>
    <w:p w14:paraId="669DAD02" w14:textId="77777777" w:rsidR="008A56EF" w:rsidRPr="001A61C6" w:rsidRDefault="008A56EF" w:rsidP="00A11AF8">
      <w:pPr>
        <w:jc w:val="both"/>
        <w:rPr>
          <w:b/>
          <w:u w:val="single"/>
        </w:rPr>
      </w:pPr>
    </w:p>
    <w:p w14:paraId="74435F1B" w14:textId="164AC833" w:rsidR="008A56EF" w:rsidRPr="001A61C6" w:rsidRDefault="00996294" w:rsidP="00A11AF8">
      <w:pPr>
        <w:jc w:val="both"/>
        <w:rPr>
          <w:b/>
          <w:caps/>
          <w:u w:val="single"/>
        </w:rPr>
      </w:pPr>
      <w:r w:rsidRPr="001A61C6">
        <w:rPr>
          <w:b/>
          <w:caps/>
          <w:u w:val="single"/>
        </w:rPr>
        <w:t>Figure Legends.</w:t>
      </w:r>
    </w:p>
    <w:p w14:paraId="4DEEF6F0" w14:textId="2289789A" w:rsidR="00996294" w:rsidRPr="001A61C6" w:rsidRDefault="00996294" w:rsidP="00A11AF8">
      <w:pPr>
        <w:jc w:val="both"/>
      </w:pPr>
      <w:r w:rsidRPr="001A61C6">
        <w:rPr>
          <w:b/>
        </w:rPr>
        <w:t xml:space="preserve">Figure 1. </w:t>
      </w:r>
      <w:r w:rsidRPr="001A61C6">
        <w:t>Schematic demonstration of variable outcomes of pharmacologically active oncology drugs and pro-drugs as determined by metaboliser phenotype status for key drug metabolising enzymes.</w:t>
      </w:r>
    </w:p>
    <w:p w14:paraId="5E995D36" w14:textId="77777777" w:rsidR="008A56EF" w:rsidRPr="001A61C6" w:rsidRDefault="008A56EF" w:rsidP="00A11AF8">
      <w:pPr>
        <w:jc w:val="both"/>
        <w:rPr>
          <w:b/>
          <w:u w:val="single"/>
        </w:rPr>
      </w:pPr>
    </w:p>
    <w:p w14:paraId="66B32C69" w14:textId="59AD3F2F" w:rsidR="008A56EF" w:rsidRPr="001A61C6" w:rsidRDefault="00772A98" w:rsidP="00A11AF8">
      <w:pPr>
        <w:jc w:val="both"/>
        <w:rPr>
          <w:b/>
          <w:caps/>
          <w:u w:val="single"/>
        </w:rPr>
      </w:pPr>
      <w:r w:rsidRPr="001A61C6">
        <w:rPr>
          <w:b/>
          <w:caps/>
          <w:u w:val="single"/>
        </w:rPr>
        <w:t>Conflicts of interest</w:t>
      </w:r>
    </w:p>
    <w:p w14:paraId="785E6755" w14:textId="33F0B9C7" w:rsidR="00772A98" w:rsidRPr="001A61C6" w:rsidRDefault="00772A98" w:rsidP="00DA1625">
      <w:pPr>
        <w:jc w:val="both"/>
      </w:pPr>
      <w:r w:rsidRPr="001A61C6">
        <w:t xml:space="preserve">No funding was required for this review.  </w:t>
      </w:r>
      <w:r w:rsidR="00281526" w:rsidRPr="001A61C6">
        <w:t xml:space="preserve">MP has received grants from the MRC Clinical Pharmacology Training Scheme (joint funding by MRC and Roche, UCB, Eli Lilly and Novartis), grants for a Joint PhD </w:t>
      </w:r>
      <w:r w:rsidR="00281526" w:rsidRPr="001A61C6">
        <w:lastRenderedPageBreak/>
        <w:t>studentship funded by EPSRC and Astra Zeneca, and educational grants from Bristol Myers Squibb and UCB, but all these grants were in relation to other work outside of the subject area covered in this paper.</w:t>
      </w:r>
    </w:p>
    <w:p w14:paraId="74A216C3" w14:textId="77777777" w:rsidR="008A56EF" w:rsidRPr="001A61C6" w:rsidRDefault="008A56EF" w:rsidP="00A11AF8">
      <w:pPr>
        <w:jc w:val="both"/>
      </w:pPr>
    </w:p>
    <w:p w14:paraId="4436BADC" w14:textId="77777777" w:rsidR="00C2169D" w:rsidRPr="001A61C6" w:rsidRDefault="00C2169D" w:rsidP="00C2169D">
      <w:pPr>
        <w:jc w:val="both"/>
        <w:rPr>
          <w:u w:val="single"/>
        </w:rPr>
      </w:pPr>
      <w:r w:rsidRPr="001A61C6">
        <w:rPr>
          <w:u w:val="single"/>
        </w:rPr>
        <w:t>Nomenclature of Targets and Ligands</w:t>
      </w:r>
    </w:p>
    <w:p w14:paraId="64C150A7" w14:textId="02AB6590" w:rsidR="008A56EF" w:rsidRPr="001A61C6" w:rsidRDefault="00C2169D" w:rsidP="00C2169D">
      <w:pPr>
        <w:jc w:val="both"/>
      </w:pPr>
      <w:r w:rsidRPr="001A61C6">
        <w:t>Key protein targets and ligands in this article are hyperlinked to corresponding entries in http://www.guidetopharmacology.org, the common portal for data from the IUPHAR/BPS Guide to PHARMACOLOGY.</w:t>
      </w:r>
    </w:p>
    <w:p w14:paraId="59CE4775" w14:textId="6B73FAEB" w:rsidR="00276D61" w:rsidRPr="001A61C6" w:rsidRDefault="00276D61" w:rsidP="00A11AF8">
      <w:pPr>
        <w:jc w:val="both"/>
      </w:pPr>
    </w:p>
    <w:p w14:paraId="378B844F" w14:textId="77777777" w:rsidR="003478A7" w:rsidRPr="001A61C6" w:rsidRDefault="003478A7">
      <w:pPr>
        <w:rPr>
          <w:b/>
          <w:u w:val="single"/>
        </w:rPr>
        <w:sectPr w:rsidR="003478A7" w:rsidRPr="001A61C6" w:rsidSect="00A0421B">
          <w:pgSz w:w="11906" w:h="16838"/>
          <w:pgMar w:top="1440" w:right="1440" w:bottom="1440" w:left="1440" w:header="709" w:footer="709" w:gutter="0"/>
          <w:cols w:space="708"/>
          <w:docGrid w:linePitch="360"/>
        </w:sectPr>
      </w:pPr>
    </w:p>
    <w:p w14:paraId="40C033C6" w14:textId="304C3266" w:rsidR="00D83EB4" w:rsidRPr="001A61C6" w:rsidRDefault="00B7107C" w:rsidP="00CE050E">
      <w:pPr>
        <w:jc w:val="both"/>
        <w:rPr>
          <w:b/>
          <w:u w:val="single"/>
        </w:rPr>
      </w:pPr>
      <w:r w:rsidRPr="001A61C6">
        <w:rPr>
          <w:b/>
          <w:u w:val="single"/>
        </w:rPr>
        <w:lastRenderedPageBreak/>
        <w:t>REFERENCES</w:t>
      </w:r>
    </w:p>
    <w:p w14:paraId="1E6B9F39" w14:textId="77777777" w:rsidR="00763639" w:rsidRPr="001A61C6" w:rsidRDefault="00D83EB4" w:rsidP="00763639">
      <w:pPr>
        <w:pStyle w:val="EndNoteBibliography"/>
        <w:spacing w:after="0"/>
      </w:pPr>
      <w:r w:rsidRPr="001A61C6">
        <w:fldChar w:fldCharType="begin"/>
      </w:r>
      <w:r w:rsidRPr="001A61C6">
        <w:instrText xml:space="preserve"> ADDIN EN.REFLIST </w:instrText>
      </w:r>
      <w:r w:rsidRPr="001A61C6">
        <w:fldChar w:fldCharType="separate"/>
      </w:r>
      <w:r w:rsidR="00763639" w:rsidRPr="001A61C6">
        <w:t>1.</w:t>
      </w:r>
      <w:r w:rsidR="00763639" w:rsidRPr="001A61C6">
        <w:tab/>
        <w:t>Luzzatto L, Arese P. Favism and Glucose-6-Phosphate Dehydrogenase Deficiency. N Engl J Med 2018; 378: 60-71.</w:t>
      </w:r>
    </w:p>
    <w:p w14:paraId="4F2C9B12" w14:textId="77777777" w:rsidR="00763639" w:rsidRPr="001A61C6" w:rsidRDefault="00763639" w:rsidP="00763639">
      <w:pPr>
        <w:pStyle w:val="EndNoteBibliography"/>
        <w:spacing w:after="0"/>
      </w:pPr>
      <w:r w:rsidRPr="001A61C6">
        <w:t>2.</w:t>
      </w:r>
      <w:r w:rsidRPr="001A61C6">
        <w:tab/>
        <w:t>Relling MV, McDonagh EM, Chang T, Caudle KE, McLeod HL, Haidar CE, Klein T, Luzzatto L, Clinical Pharmacogenetics Implementation C. Clinical Pharmacogenetics Implementation Consortium (CPIC) guidelines for rasburicase therapy in the context of G6PD deficiency genotype. Clin Pharmacol Ther 2014; 96: 169-74.</w:t>
      </w:r>
    </w:p>
    <w:p w14:paraId="7CE0FFB1" w14:textId="77777777" w:rsidR="00763639" w:rsidRPr="001A61C6" w:rsidRDefault="00763639" w:rsidP="00763639">
      <w:pPr>
        <w:pStyle w:val="EndNoteBibliography"/>
        <w:spacing w:after="0"/>
      </w:pPr>
      <w:r w:rsidRPr="001A61C6">
        <w:t>3.</w:t>
      </w:r>
      <w:r w:rsidRPr="001A61C6">
        <w:tab/>
        <w:t>Adminsitration FD. Table of Pharmacogenomic Biomarkers in Drug Labeling. In, 2019.</w:t>
      </w:r>
    </w:p>
    <w:p w14:paraId="302C2FCD" w14:textId="77777777" w:rsidR="00763639" w:rsidRPr="001A61C6" w:rsidRDefault="00763639" w:rsidP="00763639">
      <w:pPr>
        <w:pStyle w:val="EndNoteBibliography"/>
        <w:spacing w:after="0"/>
      </w:pPr>
      <w:r w:rsidRPr="001A61C6">
        <w:t>4.</w:t>
      </w:r>
      <w:r w:rsidRPr="001A61C6">
        <w:tab/>
        <w:t>Shah RR, Gaedigk A. Precision medicine: does ethnicity information complement genotype-based prescribing decisions? Ther Adv Drug Saf 2018; 9: 45-62.</w:t>
      </w:r>
    </w:p>
    <w:p w14:paraId="61BB9290" w14:textId="77777777" w:rsidR="00763639" w:rsidRPr="001A61C6" w:rsidRDefault="00763639" w:rsidP="00763639">
      <w:pPr>
        <w:pStyle w:val="EndNoteBibliography"/>
        <w:spacing w:after="0"/>
      </w:pPr>
      <w:r w:rsidRPr="001A61C6">
        <w:t>5.</w:t>
      </w:r>
      <w:r w:rsidRPr="001A61C6">
        <w:tab/>
        <w:t>Evans WE. Pharmacogenetics of thiopurine S-methyltransferase and thiopurine therapy. Ther Drug Monit 2004; 26: 186-91.</w:t>
      </w:r>
    </w:p>
    <w:p w14:paraId="10AACCB9" w14:textId="77777777" w:rsidR="00763639" w:rsidRPr="001A61C6" w:rsidRDefault="00763639" w:rsidP="00763639">
      <w:pPr>
        <w:pStyle w:val="EndNoteBibliography"/>
        <w:spacing w:after="0"/>
      </w:pPr>
      <w:r w:rsidRPr="001A61C6">
        <w:t>6.</w:t>
      </w:r>
      <w:r w:rsidRPr="001A61C6">
        <w:tab/>
        <w:t>Schaeffeler E, Fischer C, Brockmeier D, Wernet D, Moerike K, Eichelbaum M, Zanger UM, Schwab M. Comprehensive analysis of thiopurine S-methyltransferase phenotype-genotype correlation in a large population of German-Caucasians and identification of novel TPMT variants. Pharmacogenetics 2004; 14: 407-17.</w:t>
      </w:r>
    </w:p>
    <w:p w14:paraId="78E8C352" w14:textId="77777777" w:rsidR="00763639" w:rsidRPr="001A61C6" w:rsidRDefault="00763639" w:rsidP="00763639">
      <w:pPr>
        <w:pStyle w:val="EndNoteBibliography"/>
        <w:spacing w:after="0"/>
      </w:pPr>
      <w:r w:rsidRPr="001A61C6">
        <w:t>7.</w:t>
      </w:r>
      <w:r w:rsidRPr="001A61C6">
        <w:tab/>
        <w:t>Relling MV, Schwab M, Whirl-Carrillo M, Suarez-Kurtz G, Pui CH, Stein CM, Moyer AM, Evans WE, Klein TE, Antillon-Klussmann FG, Caudle KE, Kato M, Yeoh AEJ, Schmiegelow K, Yang JJ. Clinical Pharmacogenetics Implementation Consortium Guideline for Thiopurine Dosing Based on TPMT and NUDT15 Genotypes: 2018 Update. Clin Pharmacol Ther 2019; 105: 1095-105.</w:t>
      </w:r>
    </w:p>
    <w:p w14:paraId="741F2DFD" w14:textId="77777777" w:rsidR="00763639" w:rsidRPr="001A61C6" w:rsidRDefault="00763639" w:rsidP="00763639">
      <w:pPr>
        <w:pStyle w:val="EndNoteBibliography"/>
        <w:spacing w:after="0"/>
      </w:pPr>
      <w:r w:rsidRPr="001A61C6">
        <w:t>8.</w:t>
      </w:r>
      <w:r w:rsidRPr="001A61C6">
        <w:tab/>
        <w:t>Group DPW. TPMT: azathioprine/6-mercaptopurine In, edPharmacie KNM, 2018.</w:t>
      </w:r>
    </w:p>
    <w:p w14:paraId="19E376A1" w14:textId="77777777" w:rsidR="00763639" w:rsidRPr="001A61C6" w:rsidRDefault="00763639" w:rsidP="00763639">
      <w:pPr>
        <w:pStyle w:val="EndNoteBibliography"/>
        <w:spacing w:after="0"/>
      </w:pPr>
      <w:r w:rsidRPr="001A61C6">
        <w:t>9.</w:t>
      </w:r>
      <w:r w:rsidRPr="001A61C6">
        <w:tab/>
        <w:t>Cheung ST, Allan RN. Mistaken identity: misclassification of TPMT phenotype following blood transfusion. Eur J Gastroenterol Hepatol 2003; 15: 1245-7.</w:t>
      </w:r>
    </w:p>
    <w:p w14:paraId="2294597C" w14:textId="77777777" w:rsidR="00763639" w:rsidRPr="001A61C6" w:rsidRDefault="00763639" w:rsidP="00763639">
      <w:pPr>
        <w:pStyle w:val="EndNoteBibliography"/>
        <w:spacing w:after="0"/>
      </w:pPr>
      <w:r w:rsidRPr="001A61C6">
        <w:t>10.</w:t>
      </w:r>
      <w:r w:rsidRPr="001A61C6">
        <w:tab/>
        <w:t>Yang JJ, Landier W, Yang W, Liu C, Hageman L, Cheng C, Pei D, Chen Y, Crews KR, Kornegay N, Wong FL, Evans WE, Pui CH, Bhatia S, Relling MV. Inherited NUDT15 variant is a genetic determinant of mercaptopurine intolerance in children with acute lymphoblastic leukemia. J Clin Oncol 2015; 33: 1235-42.</w:t>
      </w:r>
    </w:p>
    <w:p w14:paraId="397863B7" w14:textId="77777777" w:rsidR="00763639" w:rsidRPr="001A61C6" w:rsidRDefault="00763639" w:rsidP="00763639">
      <w:pPr>
        <w:pStyle w:val="EndNoteBibliography"/>
        <w:spacing w:after="0"/>
      </w:pPr>
      <w:r w:rsidRPr="001A61C6">
        <w:t>11.</w:t>
      </w:r>
      <w:r w:rsidRPr="001A61C6">
        <w:tab/>
        <w:t>Nielsen SN, Grell K, Nersting J, Abrahamsson J, Lund B, Kanerva J, Jonsson OG, Vaitkeviciene G, Pruunsild K, Hjalgrim LL, Schmiegelow K. DNA-thioguanine nucleotide concentration and relapse-free survival during maintenance therapy of childhood acute lymphoblastic leukaemia (NOPHO ALL2008): a prospective substudy of a phase 3 trial. Lancet Oncol 2017; 18: 515-24.</w:t>
      </w:r>
    </w:p>
    <w:p w14:paraId="5AA56622" w14:textId="77777777" w:rsidR="00763639" w:rsidRPr="001A61C6" w:rsidRDefault="00763639" w:rsidP="00763639">
      <w:pPr>
        <w:pStyle w:val="EndNoteBibliography"/>
        <w:spacing w:after="0"/>
      </w:pPr>
      <w:r w:rsidRPr="001A61C6">
        <w:t>12.</w:t>
      </w:r>
      <w:r w:rsidRPr="001A61C6">
        <w:tab/>
        <w:t>Moriyama T, Nishii R, Perez-Andreu V, Yang W, Klussmann FA, Zhao X, Lin TN, Hoshitsuki K, Nersting J, Kihira K, Hofmann U, Komada Y, Kato M, McCorkle R, Li L, Koh K, Najera CR, Kham SK, Isobe T, Chen Z, Chiew EK, Bhojwani D, Jeffries C, Lu Y, Schwab M, Inaba H, Pui CH, Relling MV, Manabe A, Hori H, Schmiegelow K, Yeoh AE, Evans WE, Yang JJ. NUDT15 polymorphisms alter thiopurine metabolism and hematopoietic toxicity. Nat Genet 2016; 48: 367-73.</w:t>
      </w:r>
    </w:p>
    <w:p w14:paraId="659594AD" w14:textId="77777777" w:rsidR="00763639" w:rsidRPr="001A61C6" w:rsidRDefault="00763639" w:rsidP="00763639">
      <w:pPr>
        <w:pStyle w:val="EndNoteBibliography"/>
        <w:spacing w:after="0"/>
      </w:pPr>
      <w:r w:rsidRPr="001A61C6">
        <w:t>13.</w:t>
      </w:r>
      <w:r w:rsidRPr="001A61C6">
        <w:tab/>
        <w:t>Chiengthong K, Ittiwut C, Muensri S, Sophonphan J, Sosothikul D, Seksan P, Suppipat K, Suphapeetiporn K, Shotelersuk V. NUDT15 c.415C&gt;T increases risk of 6-mercaptopurine induced myelosuppression during maintenance therapy in children with acute lymphoblastic leukemia. Haematologica 2016; 101: e24-6.</w:t>
      </w:r>
    </w:p>
    <w:p w14:paraId="5E9650BE" w14:textId="77777777" w:rsidR="00763639" w:rsidRPr="001A61C6" w:rsidRDefault="00763639" w:rsidP="00763639">
      <w:pPr>
        <w:pStyle w:val="EndNoteBibliography"/>
        <w:spacing w:after="0"/>
      </w:pPr>
      <w:r w:rsidRPr="001A61C6">
        <w:t>14.</w:t>
      </w:r>
      <w:r w:rsidRPr="001A61C6">
        <w:tab/>
        <w:t>Suiter CC, Moriyama T, Matreyek KA, Yang W, Scaletti ER, Nishii R, Yang W, Hoshitsuki K, Singh M, Trehan A, Parish C, Smith C, Li L, Bhojwani D, Yuen LYP, Li CK, Li CH, Yang YL, Walker GJ, Goodhand JR, Kennedy NA, Klussmann FA, Bhatia S, Relling MV, Kato M, Hori H, Bhatia P, Ahmad T, Yeoh AEJ, Stenmark P, Fowler DM, Yang JJ. Massively parallel variant characterization identifies NUDT15 alleles associated with thiopurine toxicity. Proc Natl Acad Sci U S A 2020; 117: 5394-401.</w:t>
      </w:r>
    </w:p>
    <w:p w14:paraId="39AEDC56" w14:textId="77777777" w:rsidR="00763639" w:rsidRPr="001A61C6" w:rsidRDefault="00763639" w:rsidP="00763639">
      <w:pPr>
        <w:pStyle w:val="EndNoteBibliography"/>
        <w:spacing w:after="0"/>
      </w:pPr>
      <w:r w:rsidRPr="001A61C6">
        <w:t>15.</w:t>
      </w:r>
      <w:r w:rsidRPr="001A61C6">
        <w:tab/>
        <w:t>Levy E, Piedbois P, Buyse M, Pignon JP, Rougier P, Ryan L, Hansen R, Zee B, Weinerman B, Pater J, Leichman C, Macdonald J, Benedetti J, Lokich J, Fryer J, Brufman G, Isacson R, Laplanche A, Quinaux E, Thirion P. Toxicity of fluorouracil in patients with advanced colorectal cancer: effect of administration schedule and prognostic factors. Journal of clinical oncology : official journal of the American Society of Clinical Oncology 1998; 16: 3537-41.</w:t>
      </w:r>
    </w:p>
    <w:p w14:paraId="56AC8D02" w14:textId="77777777" w:rsidR="00763639" w:rsidRPr="001A61C6" w:rsidRDefault="00763639" w:rsidP="00763639">
      <w:pPr>
        <w:pStyle w:val="EndNoteBibliography"/>
        <w:spacing w:after="0"/>
      </w:pPr>
      <w:r w:rsidRPr="001A61C6">
        <w:lastRenderedPageBreak/>
        <w:t>16.</w:t>
      </w:r>
      <w:r w:rsidRPr="001A61C6">
        <w:tab/>
        <w:t>Froehlich TK, Amstutz U, Aebi S, Joerger M, Largiader CR. Clinical importance of risk variants in the dihydropyrimidine dehydrogenase gene for the prediction of early-onset fluoropyrimidine toxicity. International journal of cancer 2015; 136: 730-9.</w:t>
      </w:r>
    </w:p>
    <w:p w14:paraId="38456CC0" w14:textId="77777777" w:rsidR="00763639" w:rsidRPr="001A61C6" w:rsidRDefault="00763639" w:rsidP="00763639">
      <w:pPr>
        <w:pStyle w:val="EndNoteBibliography"/>
        <w:spacing w:after="0"/>
      </w:pPr>
      <w:r w:rsidRPr="001A61C6">
        <w:t>17.</w:t>
      </w:r>
      <w:r w:rsidRPr="001A61C6">
        <w:tab/>
        <w:t>Meulendijks D, Henricks LM, Sonke GS, Deenen MJ, Froehlich TK, Amstutz U, Largiader CR, Jennings BA, Marinaki AM, Sanderson JD, Kleibl Z, Kleiblova P, Schwab M, Zanger UM, Palles C, Tomlinson I, Gross E, van Kuilenburg AB, Punt CJ, Koopman M, Beijnen JH, Cats A, Schellens JH. Clinical relevance of DPYD variants c.1679T&gt;G, c.1236G&gt;A/HapB3, and c.1601G&gt;A as predictors of severe fluoropyrimidine-associated toxicity: a systematic review and meta-analysis of individual patient data. The Lancet Oncology 2015; 16: 1639-50.</w:t>
      </w:r>
    </w:p>
    <w:p w14:paraId="662C9DA6" w14:textId="77777777" w:rsidR="00763639" w:rsidRPr="001A61C6" w:rsidRDefault="00763639" w:rsidP="00763639">
      <w:pPr>
        <w:pStyle w:val="EndNoteBibliography"/>
        <w:spacing w:after="0"/>
      </w:pPr>
      <w:r w:rsidRPr="001A61C6">
        <w:t>18.</w:t>
      </w:r>
      <w:r w:rsidRPr="001A61C6">
        <w:tab/>
        <w:t>Wigle TJ, Tsvetkova EV, Welch SA, Kim RB. DPYD and Fluorouracil-Based Chemotherapy: Mini Review and Case Report. Pharmaceutics 2019; 11: 199.</w:t>
      </w:r>
    </w:p>
    <w:p w14:paraId="55749DFC" w14:textId="77777777" w:rsidR="00763639" w:rsidRPr="001A61C6" w:rsidRDefault="00763639" w:rsidP="00763639">
      <w:pPr>
        <w:pStyle w:val="EndNoteBibliography"/>
        <w:spacing w:after="0"/>
      </w:pPr>
      <w:r w:rsidRPr="001A61C6">
        <w:t>19.</w:t>
      </w:r>
      <w:r w:rsidRPr="001A61C6">
        <w:tab/>
        <w:t>Amstutz U, Henricks LM, Offer SM, Barbarino J, Schellens JHM, Swen JJ, Klein TE, McLeod HL, Caudle KE, Diasio RB, Schwab M. Clinical Pharmacogenetics Implementation Consortium (CPIC) Guideline for Dihydropyrimidine Dehydrogenase Genotype and Fluoropyrimidine Dosing: 2017 Update. Clin Pharmacol Ther 2018; 103: 210-16.</w:t>
      </w:r>
    </w:p>
    <w:p w14:paraId="0BAA7AF2" w14:textId="77777777" w:rsidR="00763639" w:rsidRPr="001A61C6" w:rsidRDefault="00763639" w:rsidP="00763639">
      <w:pPr>
        <w:pStyle w:val="EndNoteBibliography"/>
        <w:spacing w:after="0"/>
      </w:pPr>
      <w:r w:rsidRPr="001A61C6">
        <w:t>20.</w:t>
      </w:r>
      <w:r w:rsidRPr="001A61C6">
        <w:tab/>
        <w:t>Etienne MC, Lagrange JL, Dassonville O, Fleming R, Thyss A, Renee N, Schneider M, Demard F, Milano G. Population study of dihydropyrimidine dehydrogenase in cancer patients. Journal of clinical oncology : official journal of the American Society of Clinical Oncology 1994; 12: 2248-53.</w:t>
      </w:r>
    </w:p>
    <w:p w14:paraId="4FEA6D72" w14:textId="77777777" w:rsidR="00763639" w:rsidRPr="001A61C6" w:rsidRDefault="00763639" w:rsidP="00763639">
      <w:pPr>
        <w:pStyle w:val="EndNoteBibliography"/>
        <w:spacing w:after="0"/>
      </w:pPr>
      <w:r w:rsidRPr="001A61C6">
        <w:t>21.</w:t>
      </w:r>
      <w:r w:rsidRPr="001A61C6">
        <w:tab/>
        <w:t>Lunenburg CATC, van der Wouden CH, Nijenhuis M, Crommentuijn-van Rhenen MH, de Boer-Veger NJ, Buunk AM, Houwink EJF, Mulder H, Rongen GA, van Schaik RHN, van der Weide J, Wilffert B, Deneer VHM, Swen JJ, Guchelaar H-J. Dutch Pharmacogenetics Working Group (DPWG) guideline for the gene–drug interaction of DPYD and fluoropyrimidines. European Journal of Human Genetics 2019.</w:t>
      </w:r>
    </w:p>
    <w:p w14:paraId="7FD143D1" w14:textId="77777777" w:rsidR="00763639" w:rsidRPr="001A61C6" w:rsidRDefault="00763639" w:rsidP="00763639">
      <w:pPr>
        <w:pStyle w:val="EndNoteBibliography"/>
        <w:spacing w:after="0"/>
      </w:pPr>
      <w:r w:rsidRPr="001A61C6">
        <w:t>22.</w:t>
      </w:r>
      <w:r w:rsidRPr="001A61C6">
        <w:tab/>
        <w:t>Stavraka C, Pouptsis A, Okonta L, DeSouza K, Charlton P, Kapiris M, Marinaki A, Karapanagiotou E, Papadatos-Pastos D, Mansi J. Clinical implementation of pre-treatment DPYD genotyping in capecitabine-treated metastatic breast cancer patients. Breast Cancer Res Treat 2019; 175: 511-17.</w:t>
      </w:r>
    </w:p>
    <w:p w14:paraId="3539D812" w14:textId="77777777" w:rsidR="00763639" w:rsidRPr="001A61C6" w:rsidRDefault="00763639" w:rsidP="00763639">
      <w:pPr>
        <w:pStyle w:val="EndNoteBibliography"/>
        <w:spacing w:after="0"/>
      </w:pPr>
      <w:r w:rsidRPr="001A61C6">
        <w:t>23.</w:t>
      </w:r>
      <w:r w:rsidRPr="001A61C6">
        <w:tab/>
        <w:t>van Kuilenburg AB, Muller EW, Haasjes J, Meinsma R, Zoetekouw L, Waterham HR, Baas F, Richel DJ, van Gennip AH. Lethal outcome of a patient with a complete dihydropyrimidine dehydrogenase (DPD) deficiency after administration of 5-fluorouracil: frequency of the common IVS14+1G&gt;A mutation causing DPD deficiency. Clinical cancer research : an official journal of the American Association for Cancer Research 2001; 7: 1149-53.</w:t>
      </w:r>
    </w:p>
    <w:p w14:paraId="61443EC2" w14:textId="77777777" w:rsidR="00763639" w:rsidRPr="001A61C6" w:rsidRDefault="00763639" w:rsidP="00763639">
      <w:pPr>
        <w:pStyle w:val="EndNoteBibliography"/>
        <w:spacing w:after="0"/>
      </w:pPr>
      <w:r w:rsidRPr="001A61C6">
        <w:t>24.</w:t>
      </w:r>
      <w:r w:rsidRPr="001A61C6">
        <w:tab/>
        <w:t>Zhang X, Li L, Fourie J, Davie JR, Guarcello V, Diasio RB. The role of Sp1 and Sp3 in the constitutive DPYD gene expression. Biochimica et biophysica acta 2006; 1759: 247-56.</w:t>
      </w:r>
    </w:p>
    <w:p w14:paraId="4AD6A25C" w14:textId="77777777" w:rsidR="00763639" w:rsidRPr="001A61C6" w:rsidRDefault="00763639" w:rsidP="00763639">
      <w:pPr>
        <w:pStyle w:val="EndNoteBibliography"/>
        <w:spacing w:after="0"/>
      </w:pPr>
      <w:r w:rsidRPr="001A61C6">
        <w:t>25.</w:t>
      </w:r>
      <w:r w:rsidRPr="001A61C6">
        <w:tab/>
        <w:t>Offer SM, Butterfield GL, Jerde CR, Fossum CC, Wegner NJ, Diasio RB. microRNAs miR-27a and miR-27b directly regulate liver dihydropyrimidine dehydrogenase expression through two conserved binding sites. Molecular cancer therapeutics 2014; 13: 742-51.</w:t>
      </w:r>
    </w:p>
    <w:p w14:paraId="05373C3D" w14:textId="77777777" w:rsidR="00763639" w:rsidRPr="001A61C6" w:rsidRDefault="00763639" w:rsidP="00763639">
      <w:pPr>
        <w:pStyle w:val="EndNoteBibliography"/>
        <w:spacing w:after="0"/>
      </w:pPr>
      <w:r w:rsidRPr="001A61C6">
        <w:t>26.</w:t>
      </w:r>
      <w:r w:rsidRPr="001A61C6">
        <w:tab/>
        <w:t>Ezzeldin HH, Lee AM, Mattison LK, Diasio RB. Methylation of the DPYD promoter: an alternative mechanism for dihydropyrimidine dehydrogenase deficiency in cancer patients. Clinical cancer research : an official journal of the American Association for Cancer Research 2005; 11: 8699-705.</w:t>
      </w:r>
    </w:p>
    <w:p w14:paraId="0CE365E2" w14:textId="77777777" w:rsidR="00763639" w:rsidRPr="001A61C6" w:rsidRDefault="00763639" w:rsidP="00763639">
      <w:pPr>
        <w:pStyle w:val="EndNoteBibliography"/>
        <w:spacing w:after="0"/>
      </w:pPr>
      <w:r w:rsidRPr="001A61C6">
        <w:t>27.</w:t>
      </w:r>
      <w:r w:rsidRPr="001A61C6">
        <w:tab/>
        <w:t>Amstutz U, Farese S, Aebi S, Largiadèr CR. Hypermethylation of the DPYD promoter region is not a major predictor of severe toxicity in 5-fluorouracil based chemotherapy. Journal of Experimental &amp; Clinical Cancer Research 2008; 27: 54.</w:t>
      </w:r>
    </w:p>
    <w:p w14:paraId="3FAC1991" w14:textId="77777777" w:rsidR="00763639" w:rsidRPr="001A61C6" w:rsidRDefault="00763639" w:rsidP="00763639">
      <w:pPr>
        <w:pStyle w:val="EndNoteBibliography"/>
        <w:spacing w:after="0"/>
      </w:pPr>
      <w:r w:rsidRPr="001A61C6">
        <w:t>28.</w:t>
      </w:r>
      <w:r w:rsidRPr="001A61C6">
        <w:tab/>
        <w:t>Ensembl. Human variant rs75017182 In, 2019.</w:t>
      </w:r>
    </w:p>
    <w:p w14:paraId="4CC9D84A" w14:textId="77777777" w:rsidR="00763639" w:rsidRPr="001A61C6" w:rsidRDefault="00763639" w:rsidP="00763639">
      <w:pPr>
        <w:pStyle w:val="EndNoteBibliography"/>
        <w:spacing w:after="0"/>
      </w:pPr>
      <w:r w:rsidRPr="001A61C6">
        <w:t>29.</w:t>
      </w:r>
      <w:r w:rsidRPr="001A61C6">
        <w:tab/>
        <w:t>Ensembl. Population genetics of rs115232898 In, 2019.</w:t>
      </w:r>
    </w:p>
    <w:p w14:paraId="3BDC8292" w14:textId="77777777" w:rsidR="00763639" w:rsidRPr="001A61C6" w:rsidRDefault="00763639" w:rsidP="00763639">
      <w:pPr>
        <w:pStyle w:val="EndNoteBibliography"/>
        <w:spacing w:after="0"/>
      </w:pPr>
      <w:r w:rsidRPr="001A61C6">
        <w:t>30.</w:t>
      </w:r>
      <w:r w:rsidRPr="001A61C6">
        <w:tab/>
        <w:t>Del Re M, Cinieri S, Michelucci A, Salvadori S, Loupakis F, Schirripa M, Cremolini C, Crucitta S, Barbara C, Di Leo A, Latiano TP, Pietrantonio F, Di Donato S, Simi P, Passardi A, De Braud F, Altavilla G, Zamagni C, Bordonaro R, Butera A, Maiello E, Pinto C, Falcone A, Mazzotti V, Morganti R, Danesi R. DPYD*6 plays an important role in fluoropyrimidine toxicity in addition to DPYD*2A and c.2846A&gt;T: a comprehensive analysis in 1254 patients. The Pharmacogenomics Journal 2019; 19: 556-63.</w:t>
      </w:r>
    </w:p>
    <w:p w14:paraId="1F9207E8" w14:textId="77777777" w:rsidR="00763639" w:rsidRPr="001A61C6" w:rsidRDefault="00763639" w:rsidP="00763639">
      <w:pPr>
        <w:pStyle w:val="EndNoteBibliography"/>
        <w:spacing w:after="0"/>
      </w:pPr>
      <w:r w:rsidRPr="001A61C6">
        <w:lastRenderedPageBreak/>
        <w:t>31.</w:t>
      </w:r>
      <w:r w:rsidRPr="001A61C6">
        <w:tab/>
        <w:t>Henricks LM, Lunenburg C, de Man FM, Meulendijks D, Frederix GWJ, Kienhuis E, Creemers GJ, Baars A, Dezentje VO, Imholz ALT, Jeurissen FJF, Portielje JEA, Jansen RLH, Hamberg P, Ten Tije AJ, Droogendijk HJ, Koopman M, Nieboer P, van de Poel MHW, Mandigers C, Rosing H, Beijnen JH, Werkhoven EV, van Kuilenburg ABP, van Schaik RHN, Mathijssen RHJ, Swen JJ, Gelderblom H, Cats A, Guchelaar HJ, Schellens JHM. DPYD genotype-guided dose individualisation of fluoropyrimidine therapy in patients with cancer: a prospective safety analysis. The Lancet Oncology 2018; 19: 1459-67.</w:t>
      </w:r>
    </w:p>
    <w:p w14:paraId="4DBA26B9" w14:textId="77777777" w:rsidR="00763639" w:rsidRPr="001A61C6" w:rsidRDefault="00763639" w:rsidP="00763639">
      <w:pPr>
        <w:pStyle w:val="EndNoteBibliography"/>
        <w:spacing w:after="0"/>
      </w:pPr>
      <w:r w:rsidRPr="001A61C6">
        <w:t>32.</w:t>
      </w:r>
      <w:r w:rsidRPr="001A61C6">
        <w:tab/>
        <w:t>Kristensen MH, Pedersen P, Mejer J. The value of dihydrouracil/uracil plasma ratios in predicting 5-fluorouracil-related toxicity in colorectal cancer patients. The Journal of international medical research 2010; 38: 1313-23.</w:t>
      </w:r>
    </w:p>
    <w:p w14:paraId="747751FD" w14:textId="77777777" w:rsidR="00763639" w:rsidRPr="001A61C6" w:rsidRDefault="00763639" w:rsidP="00763639">
      <w:pPr>
        <w:pStyle w:val="EndNoteBibliography"/>
        <w:spacing w:after="0"/>
      </w:pPr>
      <w:r w:rsidRPr="001A61C6">
        <w:t>33.</w:t>
      </w:r>
      <w:r w:rsidRPr="001A61C6">
        <w:tab/>
        <w:t>Sistonen J, Buchel B, Froehlich TK, Kummer D, Fontana S, Joerger M, van Kuilenburg AB, Largiader CR. Predicting 5-fluorouracil toxicity: DPD genotype and 5,6-dihydrouracil:uracil ratio. Pharmacogenomics 2014; 15: 1653-66.</w:t>
      </w:r>
    </w:p>
    <w:p w14:paraId="0E0FEF78" w14:textId="77777777" w:rsidR="00763639" w:rsidRPr="001A61C6" w:rsidRDefault="00763639" w:rsidP="00763639">
      <w:pPr>
        <w:pStyle w:val="EndNoteBibliography"/>
        <w:spacing w:after="0"/>
      </w:pPr>
      <w:r w:rsidRPr="001A61C6">
        <w:t>34.</w:t>
      </w:r>
      <w:r w:rsidRPr="001A61C6">
        <w:tab/>
        <w:t>Fleming RA, Milano G, Thyss A, Etienne MC, Renee N, Schneider M, Demard F. Correlation between dihydropyrimidine dehydrogenase activity in peripheral mononuclear cells and systemic clearance of fluorouracil in cancer patients. Cancer research 1992; 52: 2899-902.</w:t>
      </w:r>
    </w:p>
    <w:p w14:paraId="3B358940" w14:textId="77777777" w:rsidR="00763639" w:rsidRPr="001A61C6" w:rsidRDefault="00763639" w:rsidP="00763639">
      <w:pPr>
        <w:pStyle w:val="EndNoteBibliography"/>
        <w:spacing w:after="0"/>
      </w:pPr>
      <w:r w:rsidRPr="001A61C6">
        <w:t>35.</w:t>
      </w:r>
      <w:r w:rsidRPr="001A61C6">
        <w:tab/>
        <w:t>Chazal M, Etienne MC, Renee N, Bourgeon A, Richelme H, Milano G. Link between dihydropyrimidine dehydrogenase activity in peripheral blood mononuclear cells and liver. Clinical cancer research : an official journal of the American Association for Cancer Research 1996; 2: 507-10.</w:t>
      </w:r>
    </w:p>
    <w:p w14:paraId="4708CD8A" w14:textId="77777777" w:rsidR="00763639" w:rsidRPr="001A61C6" w:rsidRDefault="00763639" w:rsidP="00763639">
      <w:pPr>
        <w:pStyle w:val="EndNoteBibliography"/>
        <w:spacing w:after="0"/>
      </w:pPr>
      <w:r w:rsidRPr="001A61C6">
        <w:t>36.</w:t>
      </w:r>
      <w:r w:rsidRPr="001A61C6">
        <w:tab/>
        <w:t>Boisdron-Celle M, Capitain O, Faroux R, Borg C, Metges JP, Galais MP, Kaassis M, Bennouna J, Bouhier-Leporrier K, Francois E, Baumgaertner I, Guerin-Meyer V, Cojocarasu O, Roemer-Becuwe C, Stampfli C, Rosenfeld L, Lecompte T, Berger V, Morel A, Gamelin E. Prevention of 5-fluorouracil-induced early severe toxicity by pre-therapeutic dihydropyrimidine dehydrogenase deficiency screening: Assessment of a multiparametric approach. Seminars in oncology 2017; 44: 13-23.</w:t>
      </w:r>
    </w:p>
    <w:p w14:paraId="29A07723" w14:textId="77777777" w:rsidR="00763639" w:rsidRPr="001A61C6" w:rsidRDefault="00763639" w:rsidP="00763639">
      <w:pPr>
        <w:pStyle w:val="EndNoteBibliography"/>
        <w:spacing w:after="0"/>
      </w:pPr>
      <w:r w:rsidRPr="001A61C6">
        <w:t>37.</w:t>
      </w:r>
      <w:r w:rsidRPr="001A61C6">
        <w:tab/>
        <w:t>Sanofi-Aventis. Highlights of Prescribing Information for Elitek (rasburicase). In, 2009.</w:t>
      </w:r>
    </w:p>
    <w:p w14:paraId="5B22CB59" w14:textId="77777777" w:rsidR="00763639" w:rsidRPr="001A61C6" w:rsidRDefault="00763639" w:rsidP="00763639">
      <w:pPr>
        <w:pStyle w:val="EndNoteBibliography"/>
        <w:spacing w:after="0"/>
      </w:pPr>
      <w:r w:rsidRPr="001A61C6">
        <w:t>38.</w:t>
      </w:r>
      <w:r w:rsidRPr="001A61C6">
        <w:tab/>
        <w:t>Belfield KD, Tichy EM. Review and drug therapy implications of glucose-6-phosphate dehydrogenase deficiency. American journal of health-system pharmacy : AJHP : official journal of the American Society of Health-System Pharmacists 2018; 75: 97-104.</w:t>
      </w:r>
    </w:p>
    <w:p w14:paraId="14DB834C" w14:textId="77777777" w:rsidR="00763639" w:rsidRPr="001A61C6" w:rsidRDefault="00763639" w:rsidP="00763639">
      <w:pPr>
        <w:pStyle w:val="EndNoteBibliography"/>
        <w:spacing w:after="0"/>
      </w:pPr>
      <w:r w:rsidRPr="001A61C6">
        <w:t>39.</w:t>
      </w:r>
      <w:r w:rsidRPr="001A61C6">
        <w:tab/>
        <w:t>Ho HY, Cheng ML, Chiu DT. Glucose-6-phosphate dehydrogenase--from oxidative stress to cellular functions and degenerative diseases. Redox report : communications in free radical research 2007; 12: 109-18.</w:t>
      </w:r>
    </w:p>
    <w:p w14:paraId="7906997C" w14:textId="77777777" w:rsidR="00763639" w:rsidRPr="001A61C6" w:rsidRDefault="00763639" w:rsidP="00763639">
      <w:pPr>
        <w:pStyle w:val="EndNoteBibliography"/>
        <w:spacing w:after="0"/>
      </w:pPr>
      <w:r w:rsidRPr="001A61C6">
        <w:t>40.</w:t>
      </w:r>
      <w:r w:rsidRPr="001A61C6">
        <w:tab/>
        <w:t>Tang H-Y, Ho H-Y, Wu P-R, Chen S-H, Kuypers FA, Cheng M-L, Chiu DT-Y. Inability to maintain GSH pool in G6PD-deficient red cells causes futile AMPK activation and irreversible metabolic disturbance. Antioxid Redox Signal 2015; 22: 744-59.</w:t>
      </w:r>
    </w:p>
    <w:p w14:paraId="04150097" w14:textId="77777777" w:rsidR="00763639" w:rsidRPr="001A61C6" w:rsidRDefault="00763639" w:rsidP="00763639">
      <w:pPr>
        <w:pStyle w:val="EndNoteBibliography"/>
        <w:spacing w:after="0"/>
      </w:pPr>
      <w:r w:rsidRPr="001A61C6">
        <w:t>41.</w:t>
      </w:r>
      <w:r w:rsidRPr="001A61C6">
        <w:tab/>
        <w:t>Adeoye O, Olawumi J, Opeyemi A, Christiania O. Review on the role of glutathione on oxidative stress and infertility. JBRA assisted reproduction 2018; 22: 61-66.</w:t>
      </w:r>
    </w:p>
    <w:p w14:paraId="6854B009" w14:textId="77777777" w:rsidR="00763639" w:rsidRPr="001A61C6" w:rsidRDefault="00763639" w:rsidP="00763639">
      <w:pPr>
        <w:pStyle w:val="EndNoteBibliography"/>
        <w:spacing w:after="0"/>
      </w:pPr>
      <w:r w:rsidRPr="001A61C6">
        <w:t>42.</w:t>
      </w:r>
      <w:r w:rsidRPr="001A61C6">
        <w:tab/>
        <w:t>Bubp J, Jen M, Matuszewski K. Caring for Glucose-6-Phosphate Dehydrogenase (G6PD)-Deficient Patients: Implications for Pharmacy. P T 2015; 40: 572-74.</w:t>
      </w:r>
    </w:p>
    <w:p w14:paraId="786B8AF5" w14:textId="77777777" w:rsidR="00763639" w:rsidRPr="001A61C6" w:rsidRDefault="00763639" w:rsidP="00763639">
      <w:pPr>
        <w:pStyle w:val="EndNoteBibliography"/>
        <w:spacing w:after="0"/>
      </w:pPr>
      <w:r w:rsidRPr="001A61C6">
        <w:t>43.</w:t>
      </w:r>
      <w:r w:rsidRPr="001A61C6">
        <w:tab/>
        <w:t>Cammalleri L, Malaguarnera M. Rasburicase represents a new tool for hyperuricemia in tumor lysis syndrome and in gout. Int J Med Sci 2007; 4: 83-93.</w:t>
      </w:r>
    </w:p>
    <w:p w14:paraId="31A110A7" w14:textId="77777777" w:rsidR="00763639" w:rsidRPr="001A61C6" w:rsidRDefault="00763639" w:rsidP="00763639">
      <w:pPr>
        <w:pStyle w:val="EndNoteBibliography"/>
        <w:spacing w:after="0"/>
      </w:pPr>
      <w:r w:rsidRPr="001A61C6">
        <w:t>44.</w:t>
      </w:r>
      <w:r w:rsidRPr="001A61C6">
        <w:tab/>
        <w:t>Longo L, Vanegas OC, Patel M, Rosti V, Li H, Waka J, Merghoub T, Pandolfi PP, Notaro R, Manova K, Luzzatto L. Maternally transmitted severe glucose 6-phosphate dehydrogenase deficiency is an embryonic lethal. The EMBO journal 2002; 21: 4229-39.</w:t>
      </w:r>
    </w:p>
    <w:p w14:paraId="5634FA09" w14:textId="77777777" w:rsidR="00763639" w:rsidRPr="001A61C6" w:rsidRDefault="00763639" w:rsidP="00763639">
      <w:pPr>
        <w:pStyle w:val="EndNoteBibliography"/>
        <w:spacing w:after="0"/>
      </w:pPr>
      <w:r w:rsidRPr="001A61C6">
        <w:t>45.</w:t>
      </w:r>
      <w:r w:rsidRPr="001A61C6">
        <w:tab/>
        <w:t>World Health Organisation. Glucose-6-phosphate dehydrogenase deficiency. WHO Working Group. Bulletin of the World Health Organization 1989; 67: 601-11.</w:t>
      </w:r>
    </w:p>
    <w:p w14:paraId="60684D24" w14:textId="77777777" w:rsidR="00763639" w:rsidRPr="001A61C6" w:rsidRDefault="00763639" w:rsidP="00763639">
      <w:pPr>
        <w:pStyle w:val="EndNoteBibliography"/>
        <w:spacing w:after="0"/>
      </w:pPr>
      <w:r w:rsidRPr="001A61C6">
        <w:t>46.</w:t>
      </w:r>
      <w:r w:rsidRPr="001A61C6">
        <w:tab/>
        <w:t>Chinevere TD, Murray CK, Grant E, Jr., Johnson GA, Duelm F, Hospenthal DR. Prevalence of glucose-6-phosphate dehydrogenase deficiency in U.S. Army personnel. Military medicine 2006; 171: 905-7.</w:t>
      </w:r>
    </w:p>
    <w:p w14:paraId="148204D8" w14:textId="77777777" w:rsidR="00763639" w:rsidRPr="001A61C6" w:rsidRDefault="00763639" w:rsidP="00763639">
      <w:pPr>
        <w:pStyle w:val="EndNoteBibliography"/>
        <w:spacing w:after="0"/>
      </w:pPr>
      <w:r w:rsidRPr="001A61C6">
        <w:t>47.</w:t>
      </w:r>
      <w:r w:rsidRPr="001A61C6">
        <w:tab/>
        <w:t>Luzzatto L, Usanga FA, Reddy S. Glucose-6-phosphate dehydrogenase deficient red cells: resistance to infection by malarial parasites. Science (New York, NY) 1969; 164: 839-42.</w:t>
      </w:r>
    </w:p>
    <w:p w14:paraId="55ED9C18" w14:textId="77777777" w:rsidR="00763639" w:rsidRPr="001A61C6" w:rsidRDefault="00763639" w:rsidP="00763639">
      <w:pPr>
        <w:pStyle w:val="EndNoteBibliography"/>
        <w:spacing w:after="0"/>
      </w:pPr>
      <w:r w:rsidRPr="001A61C6">
        <w:lastRenderedPageBreak/>
        <w:t>48.</w:t>
      </w:r>
      <w:r w:rsidRPr="001A61C6">
        <w:tab/>
        <w:t>Luzzatto L. G6PD deficiency: a polymorphism balanced by heterozygote advantage against malaria. The Lancet Haematology 2015; 2: e400-1.</w:t>
      </w:r>
    </w:p>
    <w:p w14:paraId="37C3B435" w14:textId="77777777" w:rsidR="00763639" w:rsidRPr="001A61C6" w:rsidRDefault="00763639" w:rsidP="00763639">
      <w:pPr>
        <w:pStyle w:val="EndNoteBibliography"/>
        <w:spacing w:after="0"/>
      </w:pPr>
      <w:r w:rsidRPr="001A61C6">
        <w:t>49.</w:t>
      </w:r>
      <w:r w:rsidRPr="001A61C6">
        <w:tab/>
        <w:t>Uyoga S, Ndila CM, Macharia AW, Nyutu G, Shah S, Peshu N, Clarke GM, Kwiatkowski DP, Rockett KA, Williams TN. Glucose-6-phosphate dehydrogenase deficiency and the risk of malaria and other diseases in children in Kenya: a case-control and a cohort study. The Lancet Haematology 2015; 2: e437-44.</w:t>
      </w:r>
    </w:p>
    <w:p w14:paraId="1A587FE8" w14:textId="77777777" w:rsidR="00763639" w:rsidRPr="001A61C6" w:rsidRDefault="00763639" w:rsidP="00763639">
      <w:pPr>
        <w:pStyle w:val="EndNoteBibliography"/>
        <w:spacing w:after="0"/>
      </w:pPr>
      <w:r w:rsidRPr="001A61C6">
        <w:t>50.</w:t>
      </w:r>
      <w:r w:rsidRPr="001A61C6">
        <w:tab/>
        <w:t>Leslie T, Briceño M, Mayan I, Mohammed N, Klinkenberg E, Sibley CH, Whitty CJM, Rowland M. The impact of phenotypic and genotypic G6PD deficiency on risk of plasmodium vivax infection: a case-control study amongst Afghan refugees in Pakistan. PLoS Med 2010; 7: e1000283-e83.</w:t>
      </w:r>
    </w:p>
    <w:p w14:paraId="0DE03A16" w14:textId="77777777" w:rsidR="00763639" w:rsidRPr="001A61C6" w:rsidRDefault="00763639" w:rsidP="00763639">
      <w:pPr>
        <w:pStyle w:val="EndNoteBibliography"/>
        <w:spacing w:after="0"/>
      </w:pPr>
      <w:r w:rsidRPr="001A61C6">
        <w:t>51.</w:t>
      </w:r>
      <w:r w:rsidRPr="001A61C6">
        <w:tab/>
        <w:t>Ong KIC, Kosugi H, Thoeun S, Araki H, Thandar MM, Iwagami M, Hongvanthong B, Brey PT, Kano S, Jimba M. Systematic review of the clinical manifestations of glucose-6-phosphate dehydrogenase deficiency in the Greater Mekong Subregion: implications for malaria elimination and beyond. BMJ Global Health 2017; 2: e000415.</w:t>
      </w:r>
    </w:p>
    <w:p w14:paraId="2FC63B80" w14:textId="77777777" w:rsidR="00763639" w:rsidRPr="001A61C6" w:rsidRDefault="00763639" w:rsidP="00763639">
      <w:pPr>
        <w:pStyle w:val="EndNoteBibliography"/>
        <w:spacing w:after="0"/>
      </w:pPr>
      <w:r w:rsidRPr="001A61C6">
        <w:t>52.</w:t>
      </w:r>
      <w:r w:rsidRPr="001A61C6">
        <w:tab/>
        <w:t>Khan M, Paul S, Farooq S, Oo TH, Ramshesh P, Jain N. Rasburicase-Induced Methemoglobinemia in a Patient with Glucose-6- Phosphate Dehydrogenase Deficiency. Current drug safety 2017; 12: 13-18.</w:t>
      </w:r>
    </w:p>
    <w:p w14:paraId="53243B2B" w14:textId="77777777" w:rsidR="00763639" w:rsidRPr="001A61C6" w:rsidRDefault="00763639" w:rsidP="00763639">
      <w:pPr>
        <w:pStyle w:val="EndNoteBibliography"/>
        <w:spacing w:after="0"/>
      </w:pPr>
      <w:r w:rsidRPr="001A61C6">
        <w:t>53.</w:t>
      </w:r>
      <w:r w:rsidRPr="001A61C6">
        <w:tab/>
        <w:t>Sonbol MB, Yadav H, Vaidya R, Rana V, Witzig TE. Methemoglobinemia and hemolysis in a patient with G6PD deficiency treated with rasburicase. American Journal of Hematology 2013; 88: 152-54.</w:t>
      </w:r>
    </w:p>
    <w:p w14:paraId="5B9D0305" w14:textId="77777777" w:rsidR="00763639" w:rsidRPr="001A61C6" w:rsidRDefault="00763639" w:rsidP="00763639">
      <w:pPr>
        <w:pStyle w:val="EndNoteBibliography"/>
        <w:spacing w:after="0"/>
      </w:pPr>
      <w:r w:rsidRPr="001A61C6">
        <w:t>54.</w:t>
      </w:r>
      <w:r w:rsidRPr="001A61C6">
        <w:tab/>
        <w:t>van den Broek L, Heylen E, van den Akker M. Glucose-6-phosphate dehydrogenase deficiency: not exclusively in males. Clin Case Rep 2016; 4: 1135-37.</w:t>
      </w:r>
    </w:p>
    <w:p w14:paraId="0174F751" w14:textId="77777777" w:rsidR="00763639" w:rsidRPr="001A61C6" w:rsidRDefault="00763639" w:rsidP="00763639">
      <w:pPr>
        <w:pStyle w:val="EndNoteBibliography"/>
        <w:spacing w:after="0"/>
      </w:pPr>
      <w:r w:rsidRPr="001A61C6">
        <w:t>55.</w:t>
      </w:r>
      <w:r w:rsidRPr="001A61C6">
        <w:tab/>
        <w:t>Beutler E, Yeh M, Fairbanks VF. The normal human female as a mosaic of X-chromosome activity: studies using the gene for C-6-PD-deficiency as a marker. Proceedings of the National Academy of Sciences of the United States of America 1962; 48: 9-16.</w:t>
      </w:r>
    </w:p>
    <w:p w14:paraId="35B8FD79" w14:textId="77777777" w:rsidR="00763639" w:rsidRPr="001A61C6" w:rsidRDefault="00763639" w:rsidP="00763639">
      <w:pPr>
        <w:pStyle w:val="EndNoteBibliography"/>
        <w:spacing w:after="0"/>
      </w:pPr>
      <w:r w:rsidRPr="001A61C6">
        <w:t>56.</w:t>
      </w:r>
      <w:r w:rsidRPr="001A61C6">
        <w:tab/>
        <w:t>Maruo Y, Nakahara S, Yanagi T, Nomura A, Mimura Y, Matsui K, Sato H, Takeuchi Y. Genotype of UGT1A1 and phenotype correlation between Crigler-Najjar syndrome type II and Gilbert syndrome. J Gastroenterol Hepatol 2016; 31: 403-8.</w:t>
      </w:r>
    </w:p>
    <w:p w14:paraId="34B8794B" w14:textId="77777777" w:rsidR="00763639" w:rsidRPr="001A61C6" w:rsidRDefault="00763639" w:rsidP="00763639">
      <w:pPr>
        <w:pStyle w:val="EndNoteBibliography"/>
        <w:spacing w:after="0"/>
      </w:pPr>
      <w:r w:rsidRPr="001A61C6">
        <w:t>57.</w:t>
      </w:r>
      <w:r w:rsidRPr="001A61C6">
        <w:tab/>
        <w:t>Takano M, Sugiyama T. UGT1A1 polymorphisms in cancer: impact on irinotecan treatment. Pharmgenomics Pers Med 2017; 10: 61-68.</w:t>
      </w:r>
    </w:p>
    <w:p w14:paraId="611EF3EA" w14:textId="77777777" w:rsidR="00763639" w:rsidRPr="001A61C6" w:rsidRDefault="00763639" w:rsidP="00763639">
      <w:pPr>
        <w:pStyle w:val="EndNoteBibliography"/>
        <w:spacing w:after="0"/>
      </w:pPr>
      <w:r w:rsidRPr="001A61C6">
        <w:t>58.</w:t>
      </w:r>
      <w:r w:rsidRPr="001A61C6">
        <w:tab/>
        <w:t>Iyer L, Das S, Janisch L, Wen M, Ramirez J, Karrison T, Fleming GF, Vokes EE, Schilsky RL, Ratain MJ. UGT1A1*28 polymorphism as a determinant of irinotecan disposition and toxicity. Pharmacogenomics J 2002; 2: 43-7.</w:t>
      </w:r>
    </w:p>
    <w:p w14:paraId="66D11F3C" w14:textId="77777777" w:rsidR="00763639" w:rsidRPr="001A61C6" w:rsidRDefault="00763639" w:rsidP="00763639">
      <w:pPr>
        <w:pStyle w:val="EndNoteBibliography"/>
        <w:spacing w:after="0"/>
      </w:pPr>
      <w:r w:rsidRPr="001A61C6">
        <w:t>59.</w:t>
      </w:r>
      <w:r w:rsidRPr="001A61C6">
        <w:tab/>
        <w:t>Innocenti F, Undevia SD, Iyer L, Chen PX, Das S, Kocherginsky M, Karrison T, Janisch L, Ramirez J, Rudin CM, Vokes EE, Ratain MJ. Genetic variants in the UDP-glucuronosyltransferase 1A1 gene predict the risk of severe neutropenia of irinotecan. J Clin Oncol 2004; 22: 1382-8.</w:t>
      </w:r>
    </w:p>
    <w:p w14:paraId="70042605" w14:textId="77777777" w:rsidR="00763639" w:rsidRPr="001A61C6" w:rsidRDefault="00763639" w:rsidP="00763639">
      <w:pPr>
        <w:pStyle w:val="EndNoteBibliography"/>
        <w:spacing w:after="0"/>
      </w:pPr>
      <w:r w:rsidRPr="001A61C6">
        <w:t>60.</w:t>
      </w:r>
      <w:r w:rsidRPr="001A61C6">
        <w:tab/>
        <w:t>Liu X, Cheng D, Kuang Q, Liu G, Xu W. Association of UGT1A1*28 polymorphisms with irinotecan-induced toxicities in colorectal cancer: a meta-analysis in Caucasians. Pharmacogenomics J 2014; 14: 120-9.</w:t>
      </w:r>
    </w:p>
    <w:p w14:paraId="7280016B" w14:textId="77777777" w:rsidR="00763639" w:rsidRPr="001A61C6" w:rsidRDefault="00763639" w:rsidP="00763639">
      <w:pPr>
        <w:pStyle w:val="EndNoteBibliography"/>
        <w:spacing w:after="0"/>
      </w:pPr>
      <w:r w:rsidRPr="001A61C6">
        <w:t>61.</w:t>
      </w:r>
      <w:r w:rsidRPr="001A61C6">
        <w:tab/>
        <w:t>Hikino K, Ozeki T, Koido M, Terao C, Kamatani Y, Murakami Y, Kubo M, Mushiroda T. Comparison of effects of UGT1A1*6 and UGT1A1*28 on irinotecan-induced adverse reactions in the Japanese population: analysis of the Biobank Japan Project. J Hum Genet 2019; 64: 1195-202.</w:t>
      </w:r>
    </w:p>
    <w:p w14:paraId="5807A45E" w14:textId="77777777" w:rsidR="00763639" w:rsidRPr="001A61C6" w:rsidRDefault="00763639" w:rsidP="00763639">
      <w:pPr>
        <w:pStyle w:val="EndNoteBibliography"/>
        <w:spacing w:after="0"/>
      </w:pPr>
      <w:r w:rsidRPr="001A61C6">
        <w:t>62.</w:t>
      </w:r>
      <w:r w:rsidRPr="001A61C6">
        <w:tab/>
        <w:t>Hoskins JM, Goldberg RM, Qu P, Ibrahim JG, McLeod HL. UGT1A1*28 genotype and irinotecan-induced neutropenia: dose matters. J Natl Cancer Inst 2007; 99: 1290-5.</w:t>
      </w:r>
    </w:p>
    <w:p w14:paraId="7EEA7518" w14:textId="77777777" w:rsidR="00763639" w:rsidRPr="001A61C6" w:rsidRDefault="00763639" w:rsidP="00763639">
      <w:pPr>
        <w:pStyle w:val="EndNoteBibliography"/>
        <w:spacing w:after="0"/>
      </w:pPr>
      <w:r w:rsidRPr="001A61C6">
        <w:t>63.</w:t>
      </w:r>
      <w:r w:rsidRPr="001A61C6">
        <w:tab/>
        <w:t>Quaranta S, Thomas F. Pharmacogenetics of anti-cancer drugs: State of the art and implementation - recommendations of the French National Network of Pharmacogenetics. Therapie 2017; 72: 205-15.</w:t>
      </w:r>
    </w:p>
    <w:p w14:paraId="557C59ED" w14:textId="77777777" w:rsidR="00763639" w:rsidRPr="001A61C6" w:rsidRDefault="00763639" w:rsidP="00763639">
      <w:pPr>
        <w:pStyle w:val="EndNoteBibliography"/>
        <w:spacing w:after="0"/>
      </w:pPr>
      <w:r w:rsidRPr="001A61C6">
        <w:t>64.</w:t>
      </w:r>
      <w:r w:rsidRPr="001A61C6">
        <w:tab/>
        <w:t>Swen JJ, Nijenhuis M, de Boer A, Grandia L, Maitland-van der Zee AH, Mulder H, Rongen GA, van Schaik RH, Schalekamp T, Touw DJ, van der Weide J, Wilffert B, Deneer VH, Guchelaar HJ. Pharmacogenetics: from bench to byte--an update of guidelines. Clin Pharmacol Ther 2011; 89: 662-73.</w:t>
      </w:r>
    </w:p>
    <w:p w14:paraId="20E25BE1" w14:textId="77777777" w:rsidR="00763639" w:rsidRPr="001A61C6" w:rsidRDefault="00763639" w:rsidP="00763639">
      <w:pPr>
        <w:pStyle w:val="EndNoteBibliography"/>
        <w:spacing w:after="0"/>
      </w:pPr>
      <w:r w:rsidRPr="001A61C6">
        <w:lastRenderedPageBreak/>
        <w:t>65.</w:t>
      </w:r>
      <w:r w:rsidRPr="001A61C6">
        <w:tab/>
        <w:t>Cascorbi I. Pharmacogenetics of cytochrome p4502D6: genetic background and clinical implication. European journal of clinical investigation 2003; 33 Suppl 2: 17-22.</w:t>
      </w:r>
    </w:p>
    <w:p w14:paraId="1F240CB9" w14:textId="77777777" w:rsidR="00763639" w:rsidRPr="001A61C6" w:rsidRDefault="00763639" w:rsidP="00763639">
      <w:pPr>
        <w:pStyle w:val="EndNoteBibliography"/>
        <w:spacing w:after="0"/>
      </w:pPr>
      <w:r w:rsidRPr="001A61C6">
        <w:t>66.</w:t>
      </w:r>
      <w:r w:rsidRPr="001A61C6">
        <w:tab/>
        <w:t>Ingelman-Sundberg M, Sim SC, Gomez A, Rodriguez-Antona C. Influence of cytochrome P450 polymorphisms on drug therapies: pharmacogenetic, pharmacoepigenetic and clinical aspects. Pharmacology &amp; therapeutics 2007; 116: 496-526.</w:t>
      </w:r>
    </w:p>
    <w:p w14:paraId="75CB1A85" w14:textId="77777777" w:rsidR="00763639" w:rsidRPr="001A61C6" w:rsidRDefault="00763639" w:rsidP="00763639">
      <w:pPr>
        <w:pStyle w:val="EndNoteBibliography"/>
        <w:spacing w:after="0"/>
      </w:pPr>
      <w:r w:rsidRPr="001A61C6">
        <w:t>67.</w:t>
      </w:r>
      <w:r w:rsidRPr="001A61C6">
        <w:tab/>
        <w:t>Goetz MP, Sangkuhl K, Guchelaar HJ, Schwab M, Province M, Whirl-Carrillo M, Symmans WF, McLeod HL, Ratain MJ, Zembutsu H, Gaedigk A, van Schaik RH, Ingle JN, Caudle KE, Klein TE. Clinical Pharmacogenetics Implementation Consortium (CPIC) Guideline for CYP2D6 and Tamoxifen Therapy. Clin Pharmacol Ther 2018; 103: 770-77.</w:t>
      </w:r>
    </w:p>
    <w:p w14:paraId="70E1DF47" w14:textId="77777777" w:rsidR="00763639" w:rsidRPr="001A61C6" w:rsidRDefault="00763639" w:rsidP="00763639">
      <w:pPr>
        <w:pStyle w:val="EndNoteBibliography"/>
        <w:spacing w:after="0"/>
      </w:pPr>
      <w:r w:rsidRPr="001A61C6">
        <w:t>68.</w:t>
      </w:r>
      <w:r w:rsidRPr="001A61C6">
        <w:tab/>
        <w:t>Antunes MV, Timm TA, de Oliveira V, Staudt DE, Raymundo S, Gossling G, Biazus JV, Cavalheiro JA, Rosa DD, Wallemacq P, Haufroid V, Linden R, Schwartsmann G. Influence of CYP2D6 and CYP3A4 Phenotypes, Drug Interactions, and Vitamin D Status on Tamoxifen Biotransformation. Ther Drug Monit 2015; 37: 733-44.</w:t>
      </w:r>
    </w:p>
    <w:p w14:paraId="41D0F7F5" w14:textId="77777777" w:rsidR="00763639" w:rsidRPr="001A61C6" w:rsidRDefault="00763639" w:rsidP="00763639">
      <w:pPr>
        <w:pStyle w:val="EndNoteBibliography"/>
        <w:spacing w:after="0"/>
      </w:pPr>
      <w:r w:rsidRPr="001A61C6">
        <w:t>69.</w:t>
      </w:r>
      <w:r w:rsidRPr="001A61C6">
        <w:tab/>
        <w:t>Zembutsu H, Nakamura S, Akashi-Tanaka S, Kuwayama T, Watanabe C, Takamaru T, Takei H, Ishikawa T, Miyahara K, Matsumoto H, Hasegawa Y, Kutomi G, Shima H, Satomi F, Okazaki M, Zaha H, Onomura M, Matsukata A, Sagara Y, Baba S, Yamada A, Shimada K, Shimizu D, Tsugawa K, Shimo A, Tan EY, Hartman M, Chan CW, Lee SC, Nakamura Y. Significant Effect of Polymorphisms in CYP2D6 on Response to Tamoxifen Therapy for Breast Cancer: A Prospective Multicenter Study. Clinical cancer research : an official journal of the American Association for Cancer Research 2017; 23: 2019-26.</w:t>
      </w:r>
    </w:p>
    <w:p w14:paraId="7B334390" w14:textId="77777777" w:rsidR="00763639" w:rsidRPr="001A61C6" w:rsidRDefault="00763639" w:rsidP="00763639">
      <w:pPr>
        <w:pStyle w:val="EndNoteBibliography"/>
        <w:spacing w:after="0"/>
      </w:pPr>
      <w:r w:rsidRPr="001A61C6">
        <w:t>70.</w:t>
      </w:r>
      <w:r w:rsidRPr="001A61C6">
        <w:tab/>
        <w:t>Cronin-Fenton DP, Damkier P. Tamoxifen and CYP2D6: A Controversy in Pharmacogenetics. Adv Pharmacol 2018; 83: 65-91.</w:t>
      </w:r>
    </w:p>
    <w:p w14:paraId="15DF80F7" w14:textId="77777777" w:rsidR="00763639" w:rsidRPr="001A61C6" w:rsidRDefault="00763639" w:rsidP="00763639">
      <w:pPr>
        <w:pStyle w:val="EndNoteBibliography"/>
        <w:spacing w:after="0"/>
      </w:pPr>
      <w:r w:rsidRPr="001A61C6">
        <w:t>71.</w:t>
      </w:r>
      <w:r w:rsidRPr="001A61C6">
        <w:tab/>
        <w:t>de Vries Schultink AHM, Huitema ADR, Beijnen JH. Therapeutic Drug Monitoring of endoxifen as an alternative for CYP2D6 genotyping in individualizing tamoxifen therapy. Breast 2018; 42: 38-40.</w:t>
      </w:r>
    </w:p>
    <w:p w14:paraId="2723713E" w14:textId="77777777" w:rsidR="00763639" w:rsidRPr="001A61C6" w:rsidRDefault="00763639" w:rsidP="00763639">
      <w:pPr>
        <w:pStyle w:val="EndNoteBibliography"/>
        <w:spacing w:after="0"/>
      </w:pPr>
      <w:r w:rsidRPr="001A61C6">
        <w:t>72.</w:t>
      </w:r>
      <w:r w:rsidRPr="001A61C6">
        <w:tab/>
        <w:t>Province MA, Goetz MP, Brauch H, Flockhart DA, Hebert JM, Whaley R, Suman VJ, Schroth W, Winter S, Zembutsu H, Mushiroda T, Newman WG, Lee MT, Ambrosone CB, Beckmann MW, Choi JY, Dieudonne AS, Fasching PA, Ferraldeschi R, Gong L, Haschke-Becher E, Howell A, Jordan LB, Hamann U, Kiyotani K, Krippl P, Lambrechts D, Latif A, Langsenlehner U, Lorizio W, Neven P, Nguyen AT, Park BW, Purdie CA, Quinlan P, Renner W, Schmidt M, Schwab M, Shin JG, Stingl JC, Wegman P, Wingren S, Wu AH, Ziv E, Zirpoli G, Thompson AM, Jordan VC, Nakamura Y, Altman RB, Ames MM, Weinshilboum RM, Eichelbaum M, Ingle JN, Klein TE. CYP2D6 genotype and adjuvant tamoxifen: meta-analysis of heterogeneous study populations. Clin Pharmacol Ther 2014; 95: 216-27.</w:t>
      </w:r>
    </w:p>
    <w:p w14:paraId="6D53F47D" w14:textId="77777777" w:rsidR="00763639" w:rsidRPr="001A61C6" w:rsidRDefault="00763639" w:rsidP="00763639">
      <w:pPr>
        <w:pStyle w:val="EndNoteBibliography"/>
        <w:spacing w:after="0"/>
      </w:pPr>
      <w:r w:rsidRPr="001A61C6">
        <w:t>73.</w:t>
      </w:r>
      <w:r w:rsidRPr="001A61C6">
        <w:tab/>
        <w:t>Hodges LM, Markova SM, Chinn LW, Gow JM, Kroetz DL, Klein TE, Altman RB. Very important pharmacogene summary: ABCB1 (MDR1, P-glycoprotein). Pharmacogenetics and genomics 2011; 21: 152-61.</w:t>
      </w:r>
    </w:p>
    <w:p w14:paraId="060C9201" w14:textId="77777777" w:rsidR="00763639" w:rsidRPr="001A61C6" w:rsidRDefault="00763639" w:rsidP="00763639">
      <w:pPr>
        <w:pStyle w:val="EndNoteBibliography"/>
        <w:spacing w:after="0"/>
      </w:pPr>
      <w:r w:rsidRPr="001A61C6">
        <w:t>74.</w:t>
      </w:r>
      <w:r w:rsidRPr="001A61C6">
        <w:tab/>
        <w:t>Waghray D, Zhang Q. Inhibit or Evade Multidrug Resistance P-Glycoprotein in Cancer Treatment. Journal of medicinal chemistry 2018; 61: 5108-21.</w:t>
      </w:r>
    </w:p>
    <w:p w14:paraId="3DE940A6" w14:textId="77777777" w:rsidR="00763639" w:rsidRPr="001A61C6" w:rsidRDefault="00763639" w:rsidP="00763639">
      <w:pPr>
        <w:pStyle w:val="EndNoteBibliography"/>
        <w:spacing w:after="0"/>
      </w:pPr>
      <w:r w:rsidRPr="001A61C6">
        <w:t>75.</w:t>
      </w:r>
      <w:r w:rsidRPr="001A61C6">
        <w:tab/>
        <w:t>Dessilly G, Elens L, Panin N, Karmani L, Demoulin JB, Haufroid V. ABCB1 1199G&gt;A polymorphism (rs2229109) affects the transport of imatinib, nilotinib and dasatinib. Pharmacogenomics 2016; 17: 883-90.</w:t>
      </w:r>
    </w:p>
    <w:p w14:paraId="212DD5F8" w14:textId="77777777" w:rsidR="00763639" w:rsidRPr="001A61C6" w:rsidRDefault="00763639" w:rsidP="00763639">
      <w:pPr>
        <w:pStyle w:val="EndNoteBibliography"/>
        <w:spacing w:after="0"/>
      </w:pPr>
      <w:r w:rsidRPr="001A61C6">
        <w:t>76.</w:t>
      </w:r>
      <w:r w:rsidRPr="001A61C6">
        <w:tab/>
        <w:t>Tulsyan S, Mittal RD, Mittal B. The effect of ABCB1 polymorphisms on the outcome of breast cancer treatment. Pharmacogenomics and personalized medicine 2016; 9: 47-58.</w:t>
      </w:r>
    </w:p>
    <w:p w14:paraId="03C9D36D" w14:textId="77777777" w:rsidR="00763639" w:rsidRPr="001A61C6" w:rsidRDefault="00763639" w:rsidP="00763639">
      <w:pPr>
        <w:pStyle w:val="EndNoteBibliography"/>
        <w:spacing w:after="0"/>
      </w:pPr>
      <w:r w:rsidRPr="001A61C6">
        <w:t>77.</w:t>
      </w:r>
      <w:r w:rsidRPr="001A61C6">
        <w:tab/>
        <w:t>Aminkeng F, Ross CJ, Rassekh SR, Hwang S, Rieder MJ, Bhavsar AP, Smith A, Sanatani S, Gelmon KA, Bernstein D, Hayden MR, Amstutz U, Carleton BC, Group CCPR. Recommendations for genetic testing to reduce the incidence of anthracycline-induced cardiotoxicity. Br J Clin Pharmacol 2016; 82: 683-95.</w:t>
      </w:r>
    </w:p>
    <w:p w14:paraId="2EB8A0CC" w14:textId="77777777" w:rsidR="00763639" w:rsidRPr="001A61C6" w:rsidRDefault="00763639" w:rsidP="00763639">
      <w:pPr>
        <w:pStyle w:val="EndNoteBibliography"/>
        <w:spacing w:after="0"/>
      </w:pPr>
      <w:r w:rsidRPr="001A61C6">
        <w:t>78.</w:t>
      </w:r>
      <w:r w:rsidRPr="001A61C6">
        <w:tab/>
        <w:t>Sissung TM, Mross K, Steinberg SM, Behringer D, Figg WD, Sparreboom A, Mielke S. Association of ABCB1 genotypes with paclitaxel-mediated peripheral neuropathy and neutropenia. European journal of cancer (Oxford, England : 1990) 2006; 42: 2893-6.</w:t>
      </w:r>
    </w:p>
    <w:p w14:paraId="0F20B80D" w14:textId="77777777" w:rsidR="00763639" w:rsidRPr="001A61C6" w:rsidRDefault="00763639" w:rsidP="00763639">
      <w:pPr>
        <w:pStyle w:val="EndNoteBibliography"/>
        <w:spacing w:after="0"/>
      </w:pPr>
      <w:r w:rsidRPr="001A61C6">
        <w:lastRenderedPageBreak/>
        <w:t>79.</w:t>
      </w:r>
      <w:r w:rsidRPr="001A61C6">
        <w:tab/>
        <w:t>Ceppi F, Langlois-Pelletier C, Gagne V, Rousseau J, Ciolino C, De Lorenzo S, Kevin KM, Cijov D, Sallan SE, Silverman LB, Neuberg D, Kutok JL, Sinnett D, Laverdiere C, Krajinovic M. Polymorphisms of the vincristine pathway and response to treatment in children with childhood acute lymphoblastic leukemia. Pharmacogenomics 2014; 15: 1105-16.</w:t>
      </w:r>
    </w:p>
    <w:p w14:paraId="67B78421" w14:textId="77777777" w:rsidR="00763639" w:rsidRPr="001A61C6" w:rsidRDefault="00763639" w:rsidP="00763639">
      <w:pPr>
        <w:pStyle w:val="EndNoteBibliography"/>
        <w:spacing w:after="0"/>
      </w:pPr>
      <w:r w:rsidRPr="001A61C6">
        <w:t>80.</w:t>
      </w:r>
      <w:r w:rsidRPr="001A61C6">
        <w:tab/>
        <w:t>Guilhaumou R, Solas C, Bourgarel-Rey V, Quaranta S, Rome A, Simon N, Lacarelle B, Andre N. Impact of plasma and intracellular exposure and CYP3A4, CYP3A5, and ABCB1 genetic polymorphisms on vincristine-induced neurotoxicity. Cancer chemotherapy and pharmacology 2011; 68: 1633-8.</w:t>
      </w:r>
    </w:p>
    <w:p w14:paraId="7EC85D3B" w14:textId="77777777" w:rsidR="00763639" w:rsidRPr="001A61C6" w:rsidRDefault="00763639" w:rsidP="00763639">
      <w:pPr>
        <w:pStyle w:val="EndNoteBibliography"/>
        <w:spacing w:after="0"/>
      </w:pPr>
      <w:r w:rsidRPr="001A61C6">
        <w:t>81.</w:t>
      </w:r>
      <w:r w:rsidRPr="001A61C6">
        <w:tab/>
        <w:t>Ankathil R. ABCB1 genetic variants in leukemias: current insights into treatment outcomes. Pharmacogenomics and personalized medicine 2017; 10: 169-81.</w:t>
      </w:r>
    </w:p>
    <w:p w14:paraId="5B6F2BD3" w14:textId="77777777" w:rsidR="00763639" w:rsidRPr="001A61C6" w:rsidRDefault="00763639" w:rsidP="00763639">
      <w:pPr>
        <w:pStyle w:val="EndNoteBibliography"/>
        <w:spacing w:after="0"/>
      </w:pPr>
      <w:r w:rsidRPr="001A61C6">
        <w:t>82.</w:t>
      </w:r>
      <w:r w:rsidRPr="001A61C6">
        <w:tab/>
        <w:t>Shukla S, Nguyen A, Thorn C, Flockhart D, McLeod H, Wainer I, Ramirez J, Dolan ME, Sladek NE, Marsh S, Ludeman SM, Desta Z. Cyclophosphamide Pathway, Pharmacokinetics. In, 2019.</w:t>
      </w:r>
    </w:p>
    <w:p w14:paraId="0022072F" w14:textId="77777777" w:rsidR="00763639" w:rsidRPr="001A61C6" w:rsidRDefault="00763639" w:rsidP="00763639">
      <w:pPr>
        <w:pStyle w:val="EndNoteBibliography"/>
        <w:spacing w:after="0"/>
      </w:pPr>
      <w:r w:rsidRPr="001A61C6">
        <w:t>83.</w:t>
      </w:r>
      <w:r w:rsidRPr="001A61C6">
        <w:tab/>
        <w:t>Johnson GG, Lin K, Cox TF, Oates M, Sibson DR, Eccles R, Lloyd B, Gardiner LJ, Carr DF, Pirmohamed M, Strefford JC, Oscier DG, Gonzalez de Castro D, Else M, Catovsky D, Pettitt AR. CYP2B6*6 is an independent determinant of inferior response to fludarabine plus cyclophosphamide in chronic lymphocytic leukemia. Blood 2013; 122: 4253-8.</w:t>
      </w:r>
    </w:p>
    <w:p w14:paraId="548C5F11" w14:textId="77777777" w:rsidR="00763639" w:rsidRPr="001A61C6" w:rsidRDefault="00763639" w:rsidP="00763639">
      <w:pPr>
        <w:pStyle w:val="EndNoteBibliography"/>
        <w:spacing w:after="0"/>
      </w:pPr>
      <w:r w:rsidRPr="001A61C6">
        <w:t>84.</w:t>
      </w:r>
      <w:r w:rsidRPr="001A61C6">
        <w:tab/>
        <w:t>Pang X-Y, Cheng J, Kim J-H, Matsubara T, Krausz KW, Gonzalez FJ. Expression and Regulation of Human Fetal-Specific CYP3A7 in Mice. Endocrinology 2012; 153: 1453-63.</w:t>
      </w:r>
    </w:p>
    <w:p w14:paraId="095307AB" w14:textId="77777777" w:rsidR="00763639" w:rsidRPr="001A61C6" w:rsidRDefault="00763639" w:rsidP="00763639">
      <w:pPr>
        <w:pStyle w:val="EndNoteBibliography"/>
        <w:spacing w:after="0"/>
      </w:pPr>
      <w:r w:rsidRPr="001A61C6">
        <w:t>85.</w:t>
      </w:r>
      <w:r w:rsidRPr="001A61C6">
        <w:tab/>
        <w:t>Zane NR, Chen Y, Wang MZ, Thakker DR. Cytochrome P450 and flavin-containing monooxygenase families: age-dependent differences in expression and functional activity. Pediatric Research 2018; 83: 527-35.</w:t>
      </w:r>
    </w:p>
    <w:p w14:paraId="589E983E" w14:textId="77777777" w:rsidR="00763639" w:rsidRPr="001A61C6" w:rsidRDefault="00763639" w:rsidP="00763639">
      <w:pPr>
        <w:pStyle w:val="EndNoteBibliography"/>
        <w:spacing w:after="0"/>
      </w:pPr>
      <w:r w:rsidRPr="001A61C6">
        <w:t>86.</w:t>
      </w:r>
      <w:r w:rsidRPr="001A61C6">
        <w:tab/>
        <w:t>Sim SC, Edwards RJ, Boobis AR, Ingelman-Sundberg M. CYP3A7 protein expression is high in a fraction of adult human livers and partially associated with the CYP3A7*1C allele. Pharmacogenetics and genomics 2005; 15: 625-31.</w:t>
      </w:r>
    </w:p>
    <w:p w14:paraId="51EA1A0A" w14:textId="77777777" w:rsidR="00763639" w:rsidRPr="001A61C6" w:rsidRDefault="00763639" w:rsidP="00763639">
      <w:pPr>
        <w:pStyle w:val="EndNoteBibliography"/>
        <w:spacing w:after="0"/>
      </w:pPr>
      <w:r w:rsidRPr="001A61C6">
        <w:t>87.</w:t>
      </w:r>
      <w:r w:rsidRPr="001A61C6">
        <w:tab/>
        <w:t>Gonzalez FJ. The molecular biology of cytochrome P450s. Pharmacological reviews 1988; 40: 243-88.</w:t>
      </w:r>
    </w:p>
    <w:p w14:paraId="5D3440E7" w14:textId="77777777" w:rsidR="00763639" w:rsidRPr="001A61C6" w:rsidRDefault="00763639" w:rsidP="00763639">
      <w:pPr>
        <w:pStyle w:val="EndNoteBibliography"/>
        <w:spacing w:after="0"/>
      </w:pPr>
      <w:r w:rsidRPr="001A61C6">
        <w:t>88.</w:t>
      </w:r>
      <w:r w:rsidRPr="001A61C6">
        <w:tab/>
        <w:t>Burk O, Tegude H, Koch I, Hustert E, Wolbold R, Glaeser H, Klein K, Fromm MF, Nuessler AK, Neuhaus P, Zanger UM, Eichelbaum M, Wojnowski L. Molecular mechanisms of polymorphic CYP3A7 expression in adult human liver and intestine. The Journal of biological chemistry 2002; 277: 24280-8.</w:t>
      </w:r>
    </w:p>
    <w:p w14:paraId="3F7E1FFE" w14:textId="77777777" w:rsidR="00763639" w:rsidRPr="001A61C6" w:rsidRDefault="00763639" w:rsidP="00763639">
      <w:pPr>
        <w:pStyle w:val="EndNoteBibliography"/>
        <w:spacing w:after="0"/>
      </w:pPr>
      <w:r w:rsidRPr="001A61C6">
        <w:t>89.</w:t>
      </w:r>
      <w:r w:rsidRPr="001A61C6">
        <w:tab/>
        <w:t>Johnson N, De Ieso P, Migliorini G, Orr N, Broderick P, Catovsky D, Matakidou A, Eisen T, Goldsmith C, Dudbridge F, Peto J, Dos-Santos-Silva I, Ashworth A, Ross G, Houlston RS, Fletcher O. Cytochrome P450 Allele CYP3A7*1C Associates with Adverse Outcomes in Chronic Lymphocytic Leukemia, Breast, and Lung Cancer. Cancer research 2016; 76: 1485-93.</w:t>
      </w:r>
    </w:p>
    <w:p w14:paraId="2B6C30BE" w14:textId="77777777" w:rsidR="00763639" w:rsidRPr="001A61C6" w:rsidRDefault="00763639" w:rsidP="00763639">
      <w:pPr>
        <w:pStyle w:val="EndNoteBibliography"/>
        <w:spacing w:after="0"/>
      </w:pPr>
      <w:r w:rsidRPr="001A61C6">
        <w:t>90.</w:t>
      </w:r>
      <w:r w:rsidRPr="001A61C6">
        <w:tab/>
        <w:t>Zanger UM, Schwab M. Cytochrome P450 enzymes in drug metabolism: regulation of gene expression, enzyme activities, and impact of genetic variation. Pharmacology &amp; therapeutics 2013; 138: 103-41.</w:t>
      </w:r>
    </w:p>
    <w:p w14:paraId="12C5DBE4" w14:textId="77777777" w:rsidR="00763639" w:rsidRPr="001A61C6" w:rsidRDefault="00763639" w:rsidP="00763639">
      <w:pPr>
        <w:pStyle w:val="EndNoteBibliography"/>
        <w:spacing w:after="0"/>
      </w:pPr>
      <w:r w:rsidRPr="001A61C6">
        <w:t>91.</w:t>
      </w:r>
      <w:r w:rsidRPr="001A61C6">
        <w:tab/>
        <w:t>Birdwell KA, Decker B, Barbarino JM, Peterson JF, Stein CM, Sadee W, Wang D, Vinks AA, He Y, Swen JJ, Leeder JS, van Schaik R, Thummel KE, Klein TE, Caudle KE, MacPhee IA. Clinical Pharmacogenetics Implementation Consortium (CPIC) Guidelines for CYP3A5 Genotype and Tacrolimus Dosing. Clinical pharmacology and therapeutics 2015; 98: 19-24.</w:t>
      </w:r>
    </w:p>
    <w:p w14:paraId="1BC8D803" w14:textId="77777777" w:rsidR="00763639" w:rsidRPr="001A61C6" w:rsidRDefault="00763639" w:rsidP="00763639">
      <w:pPr>
        <w:pStyle w:val="EndNoteBibliography"/>
        <w:spacing w:after="0"/>
      </w:pPr>
      <w:r w:rsidRPr="001A61C6">
        <w:t>92.</w:t>
      </w:r>
      <w:r w:rsidRPr="001A61C6">
        <w:tab/>
        <w:t>Klein K, Zanger UM. Pharmacogenomics of Cytochrome P450 3A4: Recent Progress Toward the "Missing Heritability" Problem. Front Genet 2013; 4: 12.</w:t>
      </w:r>
    </w:p>
    <w:p w14:paraId="1A3E6B24" w14:textId="77777777" w:rsidR="00763639" w:rsidRPr="001A61C6" w:rsidRDefault="00763639" w:rsidP="00763639">
      <w:pPr>
        <w:pStyle w:val="EndNoteBibliography"/>
        <w:spacing w:after="0"/>
      </w:pPr>
      <w:r w:rsidRPr="001A61C6">
        <w:t>93.</w:t>
      </w:r>
      <w:r w:rsidRPr="001A61C6">
        <w:tab/>
        <w:t>Li J, Wang XR, Zhai XW, Wang HS, Qian XW, Miao H, Zhu XH. Association of SLCO1B1 gene polymorphisms with toxicity response of high dose methotrexate chemotherapy in childhood acute lymphoblastic leukemia. International journal of clinical and experimental medicine 2015; 8: 6109-13.</w:t>
      </w:r>
    </w:p>
    <w:p w14:paraId="08DFA7C6" w14:textId="77777777" w:rsidR="00763639" w:rsidRPr="001A61C6" w:rsidRDefault="00763639" w:rsidP="00763639">
      <w:pPr>
        <w:pStyle w:val="EndNoteBibliography"/>
        <w:spacing w:after="0"/>
      </w:pPr>
      <w:r w:rsidRPr="001A61C6">
        <w:t>94.</w:t>
      </w:r>
      <w:r w:rsidRPr="001A61C6">
        <w:tab/>
        <w:t>Lopez-Lopez E, Martin-Guerrero I, Ballesteros J, Pinan MA, Garcia-Miguel P, Navajas A, Garcia-Orad A. Polymorphisms of the SLCO1B1 gene predict methotrexate-related toxicity in childhood acute lymphoblastic leukemia. Pediatric blood &amp; cancer 2011; 57: 612-9.</w:t>
      </w:r>
    </w:p>
    <w:p w14:paraId="1AE7AB87" w14:textId="77777777" w:rsidR="00763639" w:rsidRPr="001A61C6" w:rsidRDefault="00763639" w:rsidP="00763639">
      <w:pPr>
        <w:pStyle w:val="EndNoteBibliography"/>
        <w:spacing w:after="0"/>
      </w:pPr>
      <w:r w:rsidRPr="001A61C6">
        <w:lastRenderedPageBreak/>
        <w:t>95.</w:t>
      </w:r>
      <w:r w:rsidRPr="001A61C6">
        <w:tab/>
        <w:t>Ramsey LB, Bruun GH, Yang W, Trevino LR, Vattathil S, Scheet P, Cheng C, Rosner GL, Giacomini KM, Fan Y, Sparreboom A, Mikkelsen TS, Corydon TJ, Pui CH, Evans WE, Relling MV. Rare versus common variants in pharmacogenetics: SLCO1B1 variation and methotrexate disposition. Genome research 2012; 22: 1-8.</w:t>
      </w:r>
    </w:p>
    <w:p w14:paraId="1588852E" w14:textId="77777777" w:rsidR="00763639" w:rsidRPr="001A61C6" w:rsidRDefault="00763639" w:rsidP="00763639">
      <w:pPr>
        <w:pStyle w:val="EndNoteBibliography"/>
        <w:spacing w:after="0"/>
      </w:pPr>
      <w:r w:rsidRPr="001A61C6">
        <w:t>96.</w:t>
      </w:r>
      <w:r w:rsidRPr="001A61C6">
        <w:tab/>
        <w:t>Ramsey LB, Panetta JC, Smith C, Yang W, Fan Y, Winick NJ, Martin PL, Cheng C, Devidas M, Pui CH, Evans WE, Hunger SP, Loh M, Relling MV. Genome-wide study of methotrexate clearance replicates SLCO1B1. Blood 2013; 121: 898-904.</w:t>
      </w:r>
    </w:p>
    <w:p w14:paraId="488AF7F2" w14:textId="77777777" w:rsidR="00763639" w:rsidRPr="001A61C6" w:rsidRDefault="00763639" w:rsidP="00763639">
      <w:pPr>
        <w:pStyle w:val="EndNoteBibliography"/>
        <w:spacing w:after="0"/>
      </w:pPr>
      <w:r w:rsidRPr="001A61C6">
        <w:t>97.</w:t>
      </w:r>
      <w:r w:rsidRPr="001A61C6">
        <w:tab/>
        <w:t>Turner RM, Pirmohamed M. Statin-Related Myotoxicity: A Comprehensive Review of Pharmacokinetic, Pharmacogenomic and Muscle Components. Journal of clinical medicine 2019; 9.</w:t>
      </w:r>
    </w:p>
    <w:p w14:paraId="0F272803" w14:textId="77777777" w:rsidR="00763639" w:rsidRPr="001A61C6" w:rsidRDefault="00763639" w:rsidP="00763639">
      <w:pPr>
        <w:pStyle w:val="EndNoteBibliography"/>
        <w:spacing w:after="0"/>
      </w:pPr>
      <w:r w:rsidRPr="001A61C6">
        <w:t>98.</w:t>
      </w:r>
      <w:r w:rsidRPr="001A61C6">
        <w:tab/>
        <w:t>Reimer T, Kempert S, Gerber B, Thiesen H-J, Hartmann S, Koczan D. SLCO1B1*5 polymorphism (rs4149056) is associated with chemotherapy-induced amenorrhea in premenopausal women with breast cancer: a prospective cohort study. BMC Cancer 2016; 16: 337-37.</w:t>
      </w:r>
    </w:p>
    <w:p w14:paraId="053D8DE3" w14:textId="77777777" w:rsidR="00763639" w:rsidRPr="001A61C6" w:rsidRDefault="00763639" w:rsidP="00763639">
      <w:pPr>
        <w:pStyle w:val="EndNoteBibliography"/>
        <w:spacing w:after="0"/>
      </w:pPr>
      <w:r w:rsidRPr="001A61C6">
        <w:t>99.</w:t>
      </w:r>
      <w:r w:rsidRPr="001A61C6">
        <w:tab/>
        <w:t>Avivi I, Zuckerman T, Krivoy N, Efrati E. Genetic polymorphisms predicting methotrexate blood levels and toxicity in adult non-Hodgkin lymphoma. Leukemia &amp; lymphoma 2014; 55: 565-70.</w:t>
      </w:r>
    </w:p>
    <w:p w14:paraId="189795B3" w14:textId="77777777" w:rsidR="00763639" w:rsidRPr="001A61C6" w:rsidRDefault="00763639" w:rsidP="00763639">
      <w:pPr>
        <w:pStyle w:val="EndNoteBibliography"/>
        <w:spacing w:after="0"/>
      </w:pPr>
      <w:r w:rsidRPr="001A61C6">
        <w:t>100.</w:t>
      </w:r>
      <w:r w:rsidRPr="001A61C6">
        <w:tab/>
        <w:t>Martinez D, Muhrez K, Woillard JB, Berthelot A, Gyan E, Choquet S, Andres CR, Marquet P, Barin-Le Guellec C. Endogenous Metabolites-Mediated Communication Between OAT1/OAT3 and OATP1B1 May Explain the Association Between SLCO1B1 SNPs and Methotrexate Toxicity. Clin Pharmacol Ther 2018; 104: 687-98.</w:t>
      </w:r>
    </w:p>
    <w:p w14:paraId="3231322B" w14:textId="77777777" w:rsidR="00763639" w:rsidRPr="001A61C6" w:rsidRDefault="00763639" w:rsidP="00763639">
      <w:pPr>
        <w:pStyle w:val="EndNoteBibliography"/>
        <w:spacing w:after="0"/>
      </w:pPr>
      <w:r w:rsidRPr="001A61C6">
        <w:t>101.</w:t>
      </w:r>
      <w:r w:rsidRPr="001A61C6">
        <w:tab/>
        <w:t>Lunenburg CA, Staveren MCv, Gelderblom H, Guchelaar H-J, Swen JJ. Evaluation of clinical implementation of prospective DPYD genotyping in 5-fluorouracil- or capecitabine-treated patients. Pharmacogenomics 2016; 17: 721-29.</w:t>
      </w:r>
    </w:p>
    <w:p w14:paraId="69E9A64D" w14:textId="77777777" w:rsidR="00763639" w:rsidRPr="001A61C6" w:rsidRDefault="00763639" w:rsidP="00763639">
      <w:pPr>
        <w:pStyle w:val="EndNoteBibliography"/>
        <w:spacing w:after="0"/>
      </w:pPr>
      <w:r w:rsidRPr="001A61C6">
        <w:t>102.</w:t>
      </w:r>
      <w:r w:rsidRPr="001A61C6">
        <w:tab/>
        <w:t>Henricks LM, Lunenburg CATC, de Man FM, Meulendijks D, Frederix GWJ, Kienhuis E, Creemers G-J, Baars A, Dezentjé VO, Imholz ALT, Jeurissen FJF, Portielje JEA, Jansen RLH, Hamberg P, ten Tije AJ, Droogendijk HJ, Koopman M, Nieboer P, van de Poel MHW, Mandigers CMPW, Rosing H, Beijnen JH, van Werkhoven E, van Kuilenburg ABP, van Schaik RHN, Mathijssen RHJ, Swen JJ, Gelderblom H, Cats A, Guchelaar H-J, Schellens JHM. A cost analysis of upfront DPYD genotype–guided dose individualisation in fluoropyrimidine-based anticancer therapy. European Journal of Cancer 2019; 107: 60-67.</w:t>
      </w:r>
    </w:p>
    <w:p w14:paraId="3A1E7352" w14:textId="77777777" w:rsidR="00763639" w:rsidRPr="001A61C6" w:rsidRDefault="00763639" w:rsidP="00763639">
      <w:pPr>
        <w:pStyle w:val="EndNoteBibliography"/>
        <w:spacing w:after="0"/>
      </w:pPr>
      <w:r w:rsidRPr="001A61C6">
        <w:t>103.</w:t>
      </w:r>
      <w:r w:rsidRPr="001A61C6">
        <w:tab/>
        <w:t>Chanfreau-Coffinier C, Hull LE, Lynch JA, DuVall SL, Damrauer SM, Cunningham FE, Voight BF, Matheny ME, Oslin DW, Icardi MS, Tuteja S. Projected Prevalence of Actionable Pharmacogenetic Variants and Level A Drugs Prescribed Among US Veterans Health Administration Pharmacy Users. JAMA Netw Open 2019; 2: e195345.</w:t>
      </w:r>
    </w:p>
    <w:p w14:paraId="2FF88473" w14:textId="77777777" w:rsidR="00763639" w:rsidRPr="001A61C6" w:rsidRDefault="00763639" w:rsidP="00763639">
      <w:pPr>
        <w:pStyle w:val="EndNoteBibliography"/>
        <w:spacing w:after="0"/>
      </w:pPr>
      <w:r w:rsidRPr="001A61C6">
        <w:t>104.</w:t>
      </w:r>
      <w:r w:rsidRPr="001A61C6">
        <w:tab/>
        <w:t>van der Wouden CH, Cambon-Thomsen A, Cecchin E, Cheung KC, Davila-Fajardo CL, Deneer VH, Dolzan V, Ingelman-Sundberg M, Jonsson S, Karlsson MO, Kriek M, Mitropoulou C, Patrinos GP, Pirmohamed M, Samwald M, Schaeffeler E, Schwab M, Steinberger D, Stingl J, Sunder-Plassmann G, Toffoli G, Turner RM, van Rhenen MH, Swen JJ, Guchelaar HJ. Implementing Pharmacogenomics in Europe: Design and Implementation Strategy of the Ubiquitous Pharmacogenomics Consortium. Clinical pharmacology and therapeutics 2017; 101: 341-58.</w:t>
      </w:r>
    </w:p>
    <w:p w14:paraId="60897D41" w14:textId="77777777" w:rsidR="00763639" w:rsidRPr="001A61C6" w:rsidRDefault="00763639" w:rsidP="00763639">
      <w:pPr>
        <w:pStyle w:val="EndNoteBibliography"/>
        <w:spacing w:after="0"/>
      </w:pPr>
      <w:r w:rsidRPr="001A61C6">
        <w:t>105.</w:t>
      </w:r>
      <w:r w:rsidRPr="001A61C6">
        <w:tab/>
        <w:t>Gottesman O, Kuivaniemi H, Tromp G, Faucett WA, Li R, Manolio TA, Sanderson SC, Kannry J, Zinberg R, Basford MA, Brilliant M, Carey DJ, Chisholm RL, Chute CG, Connolly JJ, Crosslin D, Denny JC, Gallego CJ, Haines JL, Hakonarson H, Harley J, Jarvik GP, Kohane I, Kullo IJ, Larson EB, McCarty C, Ritchie MD, Roden DM, Smith ME, Böttinger EP, Williams MS, e MN. The Electronic Medical Records and Genomics (eMERGE) Network: past, present, and future. Genetics in medicine : official journal of the American College of Medical Genetics 2013; 15: 761-71.</w:t>
      </w:r>
    </w:p>
    <w:p w14:paraId="7CBA6463" w14:textId="77777777" w:rsidR="00763639" w:rsidRPr="001A61C6" w:rsidRDefault="00763639" w:rsidP="00763639">
      <w:pPr>
        <w:pStyle w:val="EndNoteBibliography"/>
        <w:spacing w:after="0"/>
      </w:pPr>
      <w:r w:rsidRPr="001A61C6">
        <w:t>106.</w:t>
      </w:r>
      <w:r w:rsidRPr="001A61C6">
        <w:tab/>
        <w:t>Weitzel KW, Alexander M, Bernhardt BA, Calman N, Carey DJ, Cavallari LH, Field JR, Hauser D, Junkins HA, Levin PA, Levy K, Madden EB, Manolio TA, Odgis J, Orlando LA, Pyeritz R, Wu RR, Shuldiner AR, Bottinger EP, Denny JC, Dexter PR, Flockhart DA, Horowitz CR, Johnson JA, Kimmel SE, Levy MA, Pollin TI, Ginsburg GS, Network I. The IGNITE network: a model for genomic medicine implementation and research. BMC Med Genomics 2016; 9: 1-1.</w:t>
      </w:r>
    </w:p>
    <w:p w14:paraId="7D9DD0CA" w14:textId="77777777" w:rsidR="00763639" w:rsidRPr="001A61C6" w:rsidRDefault="00763639" w:rsidP="00763639">
      <w:pPr>
        <w:pStyle w:val="EndNoteBibliography"/>
        <w:spacing w:after="0"/>
      </w:pPr>
      <w:r w:rsidRPr="001A61C6">
        <w:t>107.</w:t>
      </w:r>
      <w:r w:rsidRPr="001A61C6">
        <w:tab/>
        <w:t xml:space="preserve">Hoffman JM, Haidar CE, Wilkinson MR, Crews KR, Baker DK, Kornegay NM, Yang W, Pui CH, Reiss UM, Gaur AH, Howard SC, Evans WE, Broeckel U, Relling MV. PG4KDS: a model for the clinical </w:t>
      </w:r>
      <w:r w:rsidRPr="001A61C6">
        <w:lastRenderedPageBreak/>
        <w:t>implementation of pre-emptive pharmacogenetics. American journal of medical genetics Part C, Seminars in medical genetics 2014; 166c: 45-55.</w:t>
      </w:r>
    </w:p>
    <w:p w14:paraId="36F6CB3E" w14:textId="77777777" w:rsidR="00763639" w:rsidRPr="001A61C6" w:rsidRDefault="00763639" w:rsidP="00763639">
      <w:pPr>
        <w:pStyle w:val="EndNoteBibliography"/>
        <w:spacing w:after="0"/>
      </w:pPr>
      <w:r w:rsidRPr="001A61C6">
        <w:t>108.</w:t>
      </w:r>
      <w:r w:rsidRPr="001A61C6">
        <w:tab/>
        <w:t>African American Pharmacogenomic Consortium Network (ACCOuNT) Pilot Grant Program. In, 2018.</w:t>
      </w:r>
    </w:p>
    <w:p w14:paraId="24D70DF3" w14:textId="77777777" w:rsidR="00763639" w:rsidRPr="001A61C6" w:rsidRDefault="00763639" w:rsidP="00763639">
      <w:pPr>
        <w:pStyle w:val="EndNoteBibliography"/>
        <w:spacing w:after="0"/>
      </w:pPr>
      <w:r w:rsidRPr="001A61C6">
        <w:t>109.</w:t>
      </w:r>
      <w:r w:rsidRPr="001A61C6">
        <w:tab/>
        <w:t>Stark Z, Dolman L, Manolio TA, Ozenberger B, Hill SL, Caulfied MJ, Levy Y, Glazer D, Wilson J, Lawler M, Boughtwood T, Braithwaite J, Goodhand P, Birney E, North KN. Integrating Genomics into Healthcare: A Global Responsibility. American journal of human genetics 2019; 104: 13-20.</w:t>
      </w:r>
    </w:p>
    <w:p w14:paraId="2C9606B5" w14:textId="77777777" w:rsidR="00763639" w:rsidRPr="001A61C6" w:rsidRDefault="00763639" w:rsidP="00763639">
      <w:pPr>
        <w:pStyle w:val="EndNoteBibliography"/>
        <w:spacing w:after="0"/>
      </w:pPr>
      <w:r w:rsidRPr="001A61C6">
        <w:t>110.</w:t>
      </w:r>
      <w:r w:rsidRPr="001A61C6">
        <w:tab/>
        <w:t>Genomics England. How can we make cancer treatment less toxic? In, 2019.</w:t>
      </w:r>
    </w:p>
    <w:p w14:paraId="5E126A69" w14:textId="77777777" w:rsidR="00763639" w:rsidRPr="001A61C6" w:rsidRDefault="00763639" w:rsidP="00763639">
      <w:pPr>
        <w:pStyle w:val="EndNoteBibliography"/>
        <w:spacing w:after="0"/>
      </w:pPr>
      <w:r w:rsidRPr="001A61C6">
        <w:t>111.</w:t>
      </w:r>
      <w:r w:rsidRPr="001A61C6">
        <w:tab/>
        <w:t>Turner RM, Pirmohamed M. Cardiovascular pharmacogenomics: expectations and practical benefits. Clinical pharmacology and therapeutics 2014; 95: 281-93.</w:t>
      </w:r>
    </w:p>
    <w:p w14:paraId="3DEE2A45" w14:textId="77777777" w:rsidR="00763639" w:rsidRPr="001A61C6" w:rsidRDefault="00763639" w:rsidP="00763639">
      <w:pPr>
        <w:pStyle w:val="EndNoteBibliography"/>
        <w:spacing w:after="0"/>
      </w:pPr>
      <w:r w:rsidRPr="001A61C6">
        <w:t>112.</w:t>
      </w:r>
      <w:r w:rsidRPr="001A61C6">
        <w:tab/>
        <w:t>Krebs K, Milani L. Translating pharmacogenomics into clinical decisions: do not let the perfect be the enemy of the good. Hum Genomics 2019; 13: 39.</w:t>
      </w:r>
    </w:p>
    <w:p w14:paraId="7A4DFA8D" w14:textId="77777777" w:rsidR="00763639" w:rsidRPr="001A61C6" w:rsidRDefault="00763639" w:rsidP="00763639">
      <w:pPr>
        <w:pStyle w:val="EndNoteBibliography"/>
        <w:spacing w:after="0"/>
      </w:pPr>
      <w:r w:rsidRPr="001A61C6">
        <w:t>113.</w:t>
      </w:r>
      <w:r w:rsidRPr="001A61C6">
        <w:tab/>
        <w:t>Liau Y, Maggo S, Miller AL, Pearson JF, Kennedy MA, Cree SL. Nanopore sequencing of the pharmacogene CYP2D6 allows simultaneous haplotyping and detection of duplications. bioRxiv 2019: 576280.</w:t>
      </w:r>
    </w:p>
    <w:p w14:paraId="50055BB0" w14:textId="77777777" w:rsidR="00763639" w:rsidRPr="001A61C6" w:rsidRDefault="00763639" w:rsidP="00763639">
      <w:pPr>
        <w:pStyle w:val="EndNoteBibliography"/>
        <w:spacing w:after="0"/>
      </w:pPr>
      <w:r w:rsidRPr="001A61C6">
        <w:t>114.</w:t>
      </w:r>
      <w:r w:rsidRPr="001A61C6">
        <w:tab/>
        <w:t>Yang Y, Botton MR, Scott ER, Scott SA. Sequencing the CYP2D6 gene: from variant allele discovery to clinical pharmacogenetic testing. Pharmacogenomics 2017; 18: 673-85.</w:t>
      </w:r>
    </w:p>
    <w:p w14:paraId="78048ECF" w14:textId="77777777" w:rsidR="00763639" w:rsidRPr="001A61C6" w:rsidRDefault="00763639" w:rsidP="00763639">
      <w:pPr>
        <w:pStyle w:val="EndNoteBibliography"/>
        <w:spacing w:after="0"/>
      </w:pPr>
      <w:r w:rsidRPr="001A61C6">
        <w:t>115.</w:t>
      </w:r>
      <w:r w:rsidRPr="001A61C6">
        <w:tab/>
        <w:t>Mantere T, Kersten S, Hoischen A. Long-Read Sequencing Emerging in Medical Genetics. Frontiers in Genetics 2019; 10.</w:t>
      </w:r>
    </w:p>
    <w:p w14:paraId="23F327EB" w14:textId="77777777" w:rsidR="00763639" w:rsidRPr="001A61C6" w:rsidRDefault="00763639" w:rsidP="00763639">
      <w:pPr>
        <w:pStyle w:val="EndNoteBibliography"/>
        <w:spacing w:after="0"/>
      </w:pPr>
      <w:r w:rsidRPr="001A61C6">
        <w:t>116.</w:t>
      </w:r>
      <w:r w:rsidRPr="001A61C6">
        <w:tab/>
        <w:t>Blagec K, Romagnoli KM, Boyce RD, Samwald M. Examining perceptions of the usefulness and usability of a mobile-based system for pharmacogenomics clinical decision support: a mixed methods study. PeerJ 2016; 4: e1671-e71.</w:t>
      </w:r>
    </w:p>
    <w:p w14:paraId="7FEA89CA" w14:textId="77777777" w:rsidR="00763639" w:rsidRPr="001A61C6" w:rsidRDefault="00763639" w:rsidP="00763639">
      <w:pPr>
        <w:pStyle w:val="EndNoteBibliography"/>
        <w:spacing w:after="0"/>
      </w:pPr>
      <w:r w:rsidRPr="001A61C6">
        <w:t>117.</w:t>
      </w:r>
      <w:r w:rsidRPr="001A61C6">
        <w:tab/>
        <w:t>Bank PCD, Caudle KE, Swen JJ, Gammal RS, Whirl-Carrillo M, Klein TE, Relling MV, Guchelaar HJ. Comparison of the Guidelines of the Clinical Pharmacogenetics Implementation Consortium and the Dutch Pharmacogenetics Working Group. Clinical pharmacology and therapeutics 2018; 103: 599-618.</w:t>
      </w:r>
    </w:p>
    <w:p w14:paraId="0C805A03" w14:textId="77777777" w:rsidR="00763639" w:rsidRPr="001A61C6" w:rsidRDefault="00763639" w:rsidP="00763639">
      <w:pPr>
        <w:pStyle w:val="EndNoteBibliography"/>
        <w:spacing w:after="0"/>
      </w:pPr>
      <w:r w:rsidRPr="001A61C6">
        <w:t>118.</w:t>
      </w:r>
      <w:r w:rsidRPr="001A61C6">
        <w:tab/>
        <w:t>Denborough MA, Forster JF, Lovell RR, Maplestone PA, Villiers JD. Anaesthetic deaths in a family. British journal of anaesthesia 1962; 34: 395-6.</w:t>
      </w:r>
    </w:p>
    <w:p w14:paraId="1A7E5318" w14:textId="77777777" w:rsidR="00763639" w:rsidRPr="001A61C6" w:rsidRDefault="00763639" w:rsidP="00763639">
      <w:pPr>
        <w:pStyle w:val="EndNoteBibliography"/>
        <w:spacing w:after="0"/>
      </w:pPr>
      <w:r w:rsidRPr="001A61C6">
        <w:t>119.</w:t>
      </w:r>
      <w:r w:rsidRPr="001A61C6">
        <w:tab/>
        <w:t>Bush GH. Prolonged apnoea due to suxamethonium. British journal of anaesthesia 1961; 33: 454-62.</w:t>
      </w:r>
    </w:p>
    <w:p w14:paraId="40808C29" w14:textId="77777777" w:rsidR="00763639" w:rsidRPr="001A61C6" w:rsidRDefault="00763639" w:rsidP="00763639">
      <w:pPr>
        <w:pStyle w:val="EndNoteBibliography"/>
        <w:spacing w:after="0"/>
      </w:pPr>
      <w:r w:rsidRPr="001A61C6">
        <w:t>120.</w:t>
      </w:r>
      <w:r w:rsidRPr="001A61C6">
        <w:tab/>
        <w:t>Rosenberg H, Pollock N, Schiemann A, Bulger T, Stowell K. Malignant hyperthermia: a review. Orphanet J Rare Dis 2015; 10: 93-93.</w:t>
      </w:r>
    </w:p>
    <w:p w14:paraId="44634094" w14:textId="77777777" w:rsidR="00763639" w:rsidRPr="001A61C6" w:rsidRDefault="00763639" w:rsidP="00763639">
      <w:pPr>
        <w:pStyle w:val="EndNoteBibliography"/>
        <w:spacing w:after="0"/>
      </w:pPr>
      <w:r w:rsidRPr="001A61C6">
        <w:t>121.</w:t>
      </w:r>
      <w:r w:rsidRPr="001A61C6">
        <w:tab/>
        <w:t>Stephens J, Schiemann AH, Roesl C, Miller D, Massey S, Pollock N, Bulger T, Stowell K. Functional analysis of RYR1 variants linked to malignant hyperthermia. Temperature (Austin) 2016; 3: 328-39.</w:t>
      </w:r>
    </w:p>
    <w:p w14:paraId="0F69A319" w14:textId="77777777" w:rsidR="00763639" w:rsidRPr="001A61C6" w:rsidRDefault="00763639" w:rsidP="00763639">
      <w:pPr>
        <w:pStyle w:val="EndNoteBibliography"/>
        <w:spacing w:after="0"/>
      </w:pPr>
      <w:r w:rsidRPr="001A61C6">
        <w:t>122.</w:t>
      </w:r>
      <w:r w:rsidRPr="001A61C6">
        <w:tab/>
        <w:t>Soliday FK, Conley YP, Henker R. Pseudocholinesterase deficiency: a comprehensive review of genetic, acquired, and drug influences. AANA journal 2010; 78: 313-20.</w:t>
      </w:r>
    </w:p>
    <w:p w14:paraId="005C84AE" w14:textId="77777777" w:rsidR="00763639" w:rsidRPr="001A61C6" w:rsidRDefault="00763639" w:rsidP="00763639">
      <w:pPr>
        <w:pStyle w:val="EndNoteBibliography"/>
        <w:spacing w:after="0"/>
      </w:pPr>
      <w:r w:rsidRPr="001A61C6">
        <w:t>123.</w:t>
      </w:r>
      <w:r w:rsidRPr="001A61C6">
        <w:tab/>
        <w:t>Frazer KA, Murray SS, Schork NJ, Topol EJ. Human genetic variation and its contribution to complex traits. Nat Rev Genet 2009; 10: 241-51.</w:t>
      </w:r>
    </w:p>
    <w:p w14:paraId="07F0E424" w14:textId="77777777" w:rsidR="00763639" w:rsidRPr="001A61C6" w:rsidRDefault="00763639" w:rsidP="00763639">
      <w:pPr>
        <w:pStyle w:val="EndNoteBibliography"/>
        <w:spacing w:after="0"/>
      </w:pPr>
      <w:r w:rsidRPr="001A61C6">
        <w:t>124.</w:t>
      </w:r>
      <w:r w:rsidRPr="001A61C6">
        <w:tab/>
        <w:t>Kozyra M, Ingelman-Sundberg M, Lauschke VM. Rare genetic variants in cellular transporters, metabolic enzymes, and nuclear receptors can be important determinants of interindividual differences in drug response. Genet Med 2017; 19: 20-29.</w:t>
      </w:r>
    </w:p>
    <w:p w14:paraId="527F20F4" w14:textId="77777777" w:rsidR="00763639" w:rsidRPr="001A61C6" w:rsidRDefault="00763639" w:rsidP="00763639">
      <w:pPr>
        <w:pStyle w:val="EndNoteBibliography"/>
        <w:spacing w:after="0"/>
      </w:pPr>
      <w:r w:rsidRPr="001A61C6">
        <w:t>125.</w:t>
      </w:r>
      <w:r w:rsidRPr="001A61C6">
        <w:tab/>
        <w:t>Ingelman-Sundberg M, Mkrtchian S, Zhou Y, Lauschke VM. Integrating rare genetic variants into pharmacogenetic drug response predictions. Hum Genomics 2018; 12: 26-26.</w:t>
      </w:r>
    </w:p>
    <w:p w14:paraId="502924A6" w14:textId="77777777" w:rsidR="00763639" w:rsidRPr="001A61C6" w:rsidRDefault="00763639" w:rsidP="00763639">
      <w:pPr>
        <w:pStyle w:val="EndNoteBibliography"/>
        <w:spacing w:after="0"/>
      </w:pPr>
      <w:r w:rsidRPr="001A61C6">
        <w:t>126.</w:t>
      </w:r>
      <w:r w:rsidRPr="001A61C6">
        <w:tab/>
        <w:t>Apellaniz-Ruiz M, Lee MY, Sanchez-Barroso L, Gutierrez-Gutierrez G, Calvo I, Garcia-Estevez L, Sereno M, Garcia-Donas J, Castelo B, Guerra E, Leandro-Garcia LJ, Cascon A, Johansson I, Robledo M, Ingelman-Sundberg M, Rodriguez-Antona C. Whole-exome sequencing reveals defective CYP3A4 variants predictive of paclitaxel dose-limiting neuropathy. Clinical cancer research : an official journal of the American Association for Cancer Research 2015; 21: 322-8.</w:t>
      </w:r>
    </w:p>
    <w:p w14:paraId="201B1F5C" w14:textId="77777777" w:rsidR="00763639" w:rsidRPr="001A61C6" w:rsidRDefault="00763639" w:rsidP="00763639">
      <w:pPr>
        <w:pStyle w:val="EndNoteBibliography"/>
        <w:spacing w:after="0"/>
      </w:pPr>
      <w:r w:rsidRPr="001A61C6">
        <w:lastRenderedPageBreak/>
        <w:t>127.</w:t>
      </w:r>
      <w:r w:rsidRPr="001A61C6">
        <w:tab/>
        <w:t>Tong CC, Lam CW, Lam KO, Lee VHF, Luk M-Y. A Novel DPYD Variant Associated With Severe Toxicity of Fluoropyrimidines: Role of Pre-emptive DPYD Genotype Screening. Front Oncol 2018; 8: 279-79.</w:t>
      </w:r>
    </w:p>
    <w:p w14:paraId="3EAC799C" w14:textId="77777777" w:rsidR="00763639" w:rsidRPr="001A61C6" w:rsidRDefault="00763639" w:rsidP="00763639">
      <w:pPr>
        <w:pStyle w:val="EndNoteBibliography"/>
        <w:spacing w:after="0"/>
      </w:pPr>
      <w:r w:rsidRPr="001A61C6">
        <w:t>128.</w:t>
      </w:r>
      <w:r w:rsidRPr="001A61C6">
        <w:tab/>
        <w:t>Zhou Y, Mkrtchian S, Kumondai M, Hiratsuka M, Lauschke VM. An optimized prediction framework to assess the functional impact of pharmacogenetic variants. Pharmacogenomics J 2019; 19: 115-26.</w:t>
      </w:r>
    </w:p>
    <w:p w14:paraId="15412462" w14:textId="77777777" w:rsidR="00763639" w:rsidRPr="001A61C6" w:rsidRDefault="00763639" w:rsidP="00763639">
      <w:pPr>
        <w:pStyle w:val="EndNoteBibliography"/>
        <w:spacing w:after="0"/>
      </w:pPr>
      <w:r w:rsidRPr="001A61C6">
        <w:t>129.</w:t>
      </w:r>
      <w:r w:rsidRPr="001A61C6">
        <w:tab/>
        <w:t>Suiter CC, Moriyama T, Matreyek KA, Yang W, Scaletti ER, Nishii R, Yang W, Hoshitsuki K, Singh M, Trehan A, Parish C, Smith C, Bhojwani D, Yuen LYP, Li C-k, Li C-h, Yang Y-l, Walker GJ, Goodhand JR, Kennedy NA, Klussmann FA, Bhatia S, Relling MV, Kato M, Hori H, Bhatia P, Ahmad T, Yoeh AEJ, Stenmark P, Fowler DM, Yang JJ. Massive parallel variant characterization identifies &amp;lt;em&amp;gt;NUDT15&amp;lt;/em&amp;gt; alleles associated with thiopurine toxicity. bioRxiv 2019: 740837.</w:t>
      </w:r>
    </w:p>
    <w:p w14:paraId="7C996735" w14:textId="77777777" w:rsidR="00763639" w:rsidRPr="001A61C6" w:rsidRDefault="00763639" w:rsidP="00763639">
      <w:pPr>
        <w:pStyle w:val="EndNoteBibliography"/>
        <w:spacing w:after="0"/>
      </w:pPr>
      <w:r w:rsidRPr="001A61C6">
        <w:t>130.</w:t>
      </w:r>
      <w:r w:rsidRPr="001A61C6">
        <w:tab/>
        <w:t>Inouye M, Abraham G, Nelson CP, Wood AM, Sweeting MJ, Dudbridge F, Lai FY, Kaptoge S, Brozynska M, Wang T, Ye S, Webb TR, Rutter MK, Tzoulaki I, Patel RS, Loos RJF, Keavney B, Hemingway H, Thompson J, Watkins H, Deloukas P, Di Angelantonio E, Butterworth AS, Danesh J, Samani NJ. Genomic Risk Prediction of Coronary Artery Disease in 480,000 Adults: Implications for Primary Prevention. Journal of the American College of Cardiology 2018; 72: 1883-93.</w:t>
      </w:r>
    </w:p>
    <w:p w14:paraId="7D94A7EB" w14:textId="77777777" w:rsidR="00763639" w:rsidRPr="001A61C6" w:rsidRDefault="00763639" w:rsidP="00763639">
      <w:pPr>
        <w:pStyle w:val="EndNoteBibliography"/>
        <w:spacing w:after="0"/>
      </w:pPr>
      <w:r w:rsidRPr="001A61C6">
        <w:t>131.</w:t>
      </w:r>
      <w:r w:rsidRPr="001A61C6">
        <w:tab/>
        <w:t>Mavaddat N, Michailidou K, Dennis J, Lush M, Fachal L, Lee A, Tyrer JP, Chen TH, Wang Q, Bolla MK, Yang X, Adank MA, Ahearn T, Aittomaki K, Allen J, Andrulis IL, Anton-Culver H, Antonenkova NN, Arndt V, Aronson KJ, Auer PL, Auvinen P, Barrdahl M, Beane Freeman LE, Beckmann MW, Behrens S, Benitez J, Bermisheva M, Bernstein L, Blomqvist C, Bogdanova NV, Bojesen SE, Bonanni B, Borresen-Dale AL, Brauch H, Bremer M, Brenner H, Brentnall A, Brock IW, Brooks-Wilson A, Brucker SY, Bruning T, Burwinkel B, Campa D, Carter BD, Castelao JE, Chanock SJ, Chlebowski R, Christiansen H, Clarke CL, Collee JM, Cordina-Duverger E, Cornelissen S, Couch FJ, Cox A, Cross SS, Czene K, Daly MB, Devilee P, Dork T, Dos-Santos-Silva I, Dumont M, Durcan L, Dwek M, Eccles DM, Ekici AB, Eliassen AH, Ellberg C, Engel C, Eriksson M, Evans DG, Fasching PA, Figueroa J, Fletcher O, Flyger H, Forsti A, Fritschi L, Gabrielson M, Gago-Dominguez M, Gapstur SM, Garcia-Saenz JA, Gaudet MM, Georgoulias V, Giles GG, Gilyazova IR, Glendon G, Goldberg MS, Goldgar DE, Gonzalez-Neira A, Grenaker Alnaes GI, Grip M, Gronwald J, Grundy A, Guenel P, Haeberle L, Hahnen E, Haiman CA, Hakansson N, Hamann U, Hankinson SE, Harkness EF, Hart SN, He W, Hein A, Heyworth J, Hillemanns P, Hollestelle A, Hooning MJ, Hoover RN, Hopper JL, Howell A, Huang G, Humphreys K, Hunter DJ, Jakimovska M, Jakubowska A, Janni W, John EM, Johnson N, Jones ME, Jukkola-Vuorinen A, Jung A, Kaaks R, Kaczmarek K, Kataja V, Keeman R, Kerin MJ, Khusnutdinova E, Kiiski JI, Knight JA, Ko YD, Kosma VM, Koutros S, Kristensen VN, Kruger U, Kuhl T, Lambrechts D, Le Marchand L, Lee E, Lejbkowicz F, Lilyquist J, Lindblom A, Lindstrom S, Lissowska J, Lo WY, Loibl S, Long J, Lubinski J, Lux MP, MacInnis RJ, Maishman T, Makalic E, Maleva Kostovska I, Mannermaa A, Manoukian S, Margolin S, Martens JWM, Martinez ME, Mavroudis D, McLean C, Meindl A, Menon U, Middha P, Miller N, Moreno F, Mulligan AM, Mulot C, Munoz-Garzon VM, Neuhausen SL, Nevanlinna H, Neven P, Newman WG, Nielsen SF, Nordestgaard BG, Norman A, Offit K, Olson JE, Olsson H, Orr N, Pankratz VS, Park-Simon TW, Perez JIA, Perez-Barrios C, Peterlongo P, Peto J, Pinchev M, Plaseska-Karanfilska D, Polley EC, Prentice R, Presneau N, Prokofyeva D, Purrington K, Pylkas K, Rack B, Radice P, Rau-Murthy R, Rennert G, Rennert HS, Rhenius V, Robson M, Romero A, Ruddy KJ, Ruebner M, Saloustros E, Sandler DP, Sawyer EJ, Schmidt DF, Schmutzler RK, Schneeweiss A, Schoemaker MJ, Schumacher F, Schurmann P, Schwentner L, Scott C, Scott RJ, Seynaeve C, Shah M, Sherman ME, Shrubsole MJ, Shu XO, Slager S, Smeets A, Sohn C, Soucy P, Southey MC, Spinelli JJ, Stegmaier C, Stone J, Swerdlow AJ, Tamimi RM, Tapper WJ, Taylor JA, Terry MB, Thone K, Tollenaar R, Tomlinson I, Truong T, Tzardi M, Ulmer HU, Untch M, Vachon CM, van Veen EM, Vijai J, Weinberg CR, Wendt C, Whittemore AS, Wildiers H, Willett W, Winqvist R, Wolk A, Yang XR, Yannoukakos D, Zhang Y, Zheng W, Ziogas A, Dunning AM, Thompson DJ, Chenevix-Trench G, Chang-Claude J, Schmidt MK, Hall P, Milne RL, Pharoah PDP, Antoniou AC, Chatterjee N, Kraft P, Garcia-Closas M, Simard J, Easton DF. Polygenic Risk Scores for Prediction of Breast Cancer and Breast Cancer Subtypes. American journal of human genetics 2019; 104: 21-34.</w:t>
      </w:r>
    </w:p>
    <w:p w14:paraId="1E0487C1" w14:textId="77777777" w:rsidR="00763639" w:rsidRPr="001A61C6" w:rsidRDefault="00763639" w:rsidP="00763639">
      <w:pPr>
        <w:pStyle w:val="EndNoteBibliography"/>
        <w:spacing w:after="0"/>
      </w:pPr>
      <w:r w:rsidRPr="001A61C6">
        <w:lastRenderedPageBreak/>
        <w:t>132.</w:t>
      </w:r>
      <w:r w:rsidRPr="001A61C6">
        <w:tab/>
        <w:t>Fritsche LG, Gruber SB, Wu Z, Schmidt EM, Zawistowski M, Moser SE, Blanc VM, Brummett CM, Kheterpal S, Abecasis GR, Mukherjee B. Association of Polygenic Risk Scores for Multiple Cancers in a Phenome-wide Study: Results from The Michigan Genomics Initiative. American journal of human genetics 2018; 102: 1048-61.</w:t>
      </w:r>
    </w:p>
    <w:p w14:paraId="3D684140" w14:textId="77777777" w:rsidR="00763639" w:rsidRPr="001A61C6" w:rsidRDefault="00763639" w:rsidP="00763639">
      <w:pPr>
        <w:pStyle w:val="EndNoteBibliography"/>
        <w:spacing w:after="0"/>
      </w:pPr>
      <w:r w:rsidRPr="001A61C6">
        <w:t>133.</w:t>
      </w:r>
      <w:r w:rsidRPr="001A61C6">
        <w:tab/>
        <w:t>Strauss DG, Vicente J, Johannesen L, Blinova K, Mason JW, Weeke P, Behr ER, Roden DM, Woosley R, Kosova G, Rosenberg MA, Newton-Cheh C. Common Genetic Variant Risk Score Is Associated With Drug-Induced QT Prolongation and Torsade de Pointes Risk: A Pilot Study. Circulation 2017; 135: 1300-10.</w:t>
      </w:r>
    </w:p>
    <w:p w14:paraId="6F1E5B6E" w14:textId="77777777" w:rsidR="00763639" w:rsidRPr="001A61C6" w:rsidRDefault="00763639" w:rsidP="00763639">
      <w:pPr>
        <w:pStyle w:val="EndNoteBibliography"/>
        <w:spacing w:after="0"/>
      </w:pPr>
      <w:r w:rsidRPr="001A61C6">
        <w:t>134.</w:t>
      </w:r>
      <w:r w:rsidRPr="001A61C6">
        <w:tab/>
        <w:t>Rashkin SR, Chua KC, Ho C, Mulkey F, Jiang C, Mushiroda T, Kubo M, Friedman PN, Rugo HS, McLeod HL, Ratain MJ, Castillos F, Naughton M, Overmoyer B, Toppmeyer D, Witte JS, Owzar K, Kroetz DL. A Pharmacogenetic Prediction Model of Progression-Free Survival in Breast Cancer using Genome-Wide Genotyping Data from CALGB 40502 (Alliance). Clinical pharmacology and therapeutics 2019; 105: 738-45.</w:t>
      </w:r>
    </w:p>
    <w:p w14:paraId="7B50D120" w14:textId="77777777" w:rsidR="00763639" w:rsidRPr="001A61C6" w:rsidRDefault="00763639" w:rsidP="00763639">
      <w:pPr>
        <w:pStyle w:val="EndNoteBibliography"/>
        <w:spacing w:after="0"/>
      </w:pPr>
      <w:r w:rsidRPr="001A61C6">
        <w:t>135.</w:t>
      </w:r>
      <w:r w:rsidRPr="001A61C6">
        <w:tab/>
        <w:t>Brand JS, Hedayati E, Humphreys K, Ludvigsson JF, Johansson AL, Bergh J, Hall P, Czene K. Chemotherapy, Genetic Susceptibility, and Risk of Venous Thromboembolism in Breast Cancer Patients. Clinical cancer research : an official journal of the American Association for Cancer Research 2016; 22: 5249-55.</w:t>
      </w:r>
    </w:p>
    <w:p w14:paraId="34C8B9D6" w14:textId="77777777" w:rsidR="00763639" w:rsidRPr="001A61C6" w:rsidRDefault="00763639" w:rsidP="00763639">
      <w:pPr>
        <w:pStyle w:val="EndNoteBibliography"/>
        <w:spacing w:after="0"/>
      </w:pPr>
      <w:r w:rsidRPr="001A61C6">
        <w:t>136.</w:t>
      </w:r>
      <w:r w:rsidRPr="001A61C6">
        <w:tab/>
        <w:t>Dzutsev A, Badger JH, Perez-Chanona E, Roy S, Salcedo R, Smith CK, Trinchieri G. Microbes and Cancer. Annual review of immunology 2017; 35: 199-228.</w:t>
      </w:r>
    </w:p>
    <w:p w14:paraId="4E8D1E2E" w14:textId="77777777" w:rsidR="00763639" w:rsidRPr="001A61C6" w:rsidRDefault="00763639" w:rsidP="00763639">
      <w:pPr>
        <w:pStyle w:val="EndNoteBibliography"/>
        <w:spacing w:after="0"/>
      </w:pPr>
      <w:r w:rsidRPr="001A61C6">
        <w:t>137.</w:t>
      </w:r>
      <w:r w:rsidRPr="001A61C6">
        <w:tab/>
        <w:t>Ma W, Mao Q, Xia W, Dong G, Yu C, Jiang F. Gut Microbiota Shapes the Efficiency of Cancer Therapy. Frontiers in microbiology 2019; 10: 1050.</w:t>
      </w:r>
    </w:p>
    <w:p w14:paraId="1C7A7226" w14:textId="77777777" w:rsidR="00763639" w:rsidRPr="001A61C6" w:rsidRDefault="00763639" w:rsidP="00763639">
      <w:pPr>
        <w:pStyle w:val="EndNoteBibliography"/>
        <w:spacing w:after="0"/>
      </w:pPr>
      <w:r w:rsidRPr="001A61C6">
        <w:t>138.</w:t>
      </w:r>
      <w:r w:rsidRPr="001A61C6">
        <w:tab/>
        <w:t>Stein A, Voigt W, Jordan K. Chemotherapy-induced diarrhea: pathophysiology, frequency and guideline-based management. Therapeutic advances in medical oncology 2010; 2: 51-63.</w:t>
      </w:r>
    </w:p>
    <w:p w14:paraId="7B412FB5" w14:textId="77777777" w:rsidR="00763639" w:rsidRPr="001A61C6" w:rsidRDefault="00763639" w:rsidP="00763639">
      <w:pPr>
        <w:pStyle w:val="EndNoteBibliography"/>
        <w:spacing w:after="0"/>
      </w:pPr>
      <w:r w:rsidRPr="001A61C6">
        <w:t>139.</w:t>
      </w:r>
      <w:r w:rsidRPr="001A61C6">
        <w:tab/>
        <w:t>Wallace BD, Wang H, Lane KT, Scott JE, Orans J, Koo JS, Venkatesh M, Jobin C, Yeh LA, Mani S, Redinbo MR. Alleviating cancer drug toxicity by inhibiting a bacterial enzyme. Science (New York, NY) 2010; 330: 831-5.</w:t>
      </w:r>
    </w:p>
    <w:p w14:paraId="699B4B88" w14:textId="77777777" w:rsidR="00763639" w:rsidRPr="001A61C6" w:rsidRDefault="00763639" w:rsidP="00763639">
      <w:pPr>
        <w:pStyle w:val="EndNoteBibliography"/>
        <w:spacing w:after="0"/>
      </w:pPr>
      <w:r w:rsidRPr="001A61C6">
        <w:t>140.</w:t>
      </w:r>
      <w:r w:rsidRPr="001A61C6">
        <w:tab/>
        <w:t>Cheng K-W, Tseng C-H, Tzeng C-C, Leu Y-L, Cheng T-C, Wang J-Y, Chang J-M, Lu Y-C, Cheng C-M, Chen IJ, Cheng Y-A, Chen Y-L, Cheng T-L. Pharmacological inhibition of bacterial β-glucuronidase prevents irinotecan-induced diarrhea without impairing its antitumor efficacy in vivo. Pharmacological Research 2019; 139: 41-49.</w:t>
      </w:r>
    </w:p>
    <w:p w14:paraId="36413781" w14:textId="77777777" w:rsidR="00763639" w:rsidRPr="001A61C6" w:rsidRDefault="00763639" w:rsidP="00763639">
      <w:pPr>
        <w:pStyle w:val="EndNoteBibliography"/>
        <w:spacing w:after="0"/>
      </w:pPr>
      <w:r w:rsidRPr="001A61C6">
        <w:t>141.</w:t>
      </w:r>
      <w:r w:rsidRPr="001A61C6">
        <w:tab/>
        <w:t>Guthrie L, Gupta S, Daily J, Kelly L. Human microbiome signatures of differential colorectal cancer drug metabolism. NPJ biofilms and microbiomes 2017; 3: 27.</w:t>
      </w:r>
    </w:p>
    <w:p w14:paraId="2FE9C8FA" w14:textId="77777777" w:rsidR="00763639" w:rsidRPr="001A61C6" w:rsidRDefault="00763639" w:rsidP="00763639">
      <w:pPr>
        <w:pStyle w:val="EndNoteBibliography"/>
        <w:spacing w:after="0"/>
      </w:pPr>
      <w:r w:rsidRPr="001A61C6">
        <w:t>142.</w:t>
      </w:r>
      <w:r w:rsidRPr="001A61C6">
        <w:tab/>
        <w:t>Frank M, Hennenberg EM, Eyking A, Runzi M, Gerken G, Scott P, Parkhill J, Walker AW, Cario E. TLR signaling modulates side effects of anticancer therapy in the small intestine. Journal of immunology (Baltimore, Md : 1950) 2015; 194: 1983-95.</w:t>
      </w:r>
    </w:p>
    <w:p w14:paraId="0E4B614A" w14:textId="77777777" w:rsidR="00763639" w:rsidRPr="001A61C6" w:rsidRDefault="00763639" w:rsidP="00763639">
      <w:pPr>
        <w:pStyle w:val="EndNoteBibliography"/>
        <w:spacing w:after="0"/>
      </w:pPr>
      <w:r w:rsidRPr="001A61C6">
        <w:t>143.</w:t>
      </w:r>
      <w:r w:rsidRPr="001A61C6">
        <w:tab/>
        <w:t>Shen S, Lim G, You Z, Ding W, Huang P, Ran C, Doheny J, Caravan P, Tate S, Hu K, Kim H, McCabe M, Huang B, Xie Z, Kwon D, Chen L, Mao J. Gut microbiota is critical for the induction of chemotherapy-induced pain. Nature neuroscience 2017; 20: 1213-16.</w:t>
      </w:r>
    </w:p>
    <w:p w14:paraId="16FE60E1" w14:textId="77777777" w:rsidR="00763639" w:rsidRPr="001A61C6" w:rsidRDefault="00763639" w:rsidP="00763639">
      <w:pPr>
        <w:pStyle w:val="EndNoteBibliography"/>
        <w:spacing w:after="0"/>
      </w:pPr>
      <w:r w:rsidRPr="001A61C6">
        <w:t>144.</w:t>
      </w:r>
      <w:r w:rsidRPr="001A61C6">
        <w:tab/>
        <w:t>Darvin P, Toor SM, Sasidharan Nair V, Elkord E. Immune checkpoint inhibitors: recent progress and potential biomarkers. Experimental &amp; molecular medicine 2018; 50: 165.</w:t>
      </w:r>
    </w:p>
    <w:p w14:paraId="5CBD4880" w14:textId="77777777" w:rsidR="00763639" w:rsidRPr="001A61C6" w:rsidRDefault="00763639" w:rsidP="00763639">
      <w:pPr>
        <w:pStyle w:val="EndNoteBibliography"/>
        <w:spacing w:after="0"/>
      </w:pPr>
      <w:r w:rsidRPr="001A61C6">
        <w:t>145.</w:t>
      </w:r>
      <w:r w:rsidRPr="001A61C6">
        <w:tab/>
        <w:t>Panebianco C, Andriulli A, Pazienza V. Pharmacomicrobiomics: exploiting the drug-microbiota interactions in anticancer therapies. Microbiome 2018; 6: 92.</w:t>
      </w:r>
    </w:p>
    <w:p w14:paraId="2F221479" w14:textId="77777777" w:rsidR="00763639" w:rsidRPr="001A61C6" w:rsidRDefault="00763639" w:rsidP="00763639">
      <w:pPr>
        <w:pStyle w:val="EndNoteBibliography"/>
        <w:spacing w:after="0"/>
      </w:pPr>
      <w:r w:rsidRPr="001A61C6">
        <w:t>146.</w:t>
      </w:r>
      <w:r w:rsidRPr="001A61C6">
        <w:tab/>
        <w:t>Chaput N, Lepage P, Coutzac C, Soularue E, Le Roux K, Monot C, Boselli L, Routier E, Cassard L, Collins M, Vaysse T, Marthey L, Eggermont A, Asvatourian V, Lanoy E, Mateus C, Robert C, Carbonnel F. Baseline gut microbiota predicts clinical response and colitis in metastatic melanoma patients treated with ipilimumab. Annals of oncology : official journal of the European Society for Medical Oncology 2017; 28: 1368-79.</w:t>
      </w:r>
    </w:p>
    <w:p w14:paraId="0A0E0585" w14:textId="77777777" w:rsidR="00763639" w:rsidRPr="001A61C6" w:rsidRDefault="00763639" w:rsidP="00763639">
      <w:pPr>
        <w:pStyle w:val="EndNoteBibliography"/>
        <w:spacing w:after="0"/>
      </w:pPr>
      <w:r w:rsidRPr="001A61C6">
        <w:t>147.</w:t>
      </w:r>
      <w:r w:rsidRPr="001A61C6">
        <w:tab/>
        <w:t xml:space="preserve">Wang Y, Wiesnoski DH, Helmink BA, Gopalakrishnan V, Choi K, DuPont HL, Jiang ZD, Abu-Sbeih H, Sanchez CA, Chang CC, Parra ER, Francisco-Cruz A, Raju GS, Stroehlein JR, Campbell MT, Gao J, Subudhi SK, Maru DM, Blando JM, Lazar AJ, Allison JP, Sharma P, Tetzlaff MT, Wargo JA, Jenq RR. </w:t>
      </w:r>
      <w:r w:rsidRPr="001A61C6">
        <w:lastRenderedPageBreak/>
        <w:t>Fecal microbiota transplantation for refractory immune checkpoint inhibitor-associated colitis. Nature medicine 2018; 24: 1804-08.</w:t>
      </w:r>
    </w:p>
    <w:p w14:paraId="3C5C3F4E" w14:textId="77777777" w:rsidR="00763639" w:rsidRPr="001A61C6" w:rsidRDefault="00763639" w:rsidP="00763639">
      <w:pPr>
        <w:pStyle w:val="EndNoteBibliography"/>
        <w:spacing w:after="0"/>
      </w:pPr>
      <w:r w:rsidRPr="001A61C6">
        <w:t>148.</w:t>
      </w:r>
      <w:r w:rsidRPr="001A61C6">
        <w:tab/>
        <w:t>Tracy TS, Chaudhry AS, Prasad B, Thummel KE, Schuetz EG, Zhong XB, Tien YC, Jeong H, Pan X, Shireman LM, Tay-Sontheimer J, Lin YS. Interindividual Variability in Cytochrome P450-Mediated Drug Metabolism. Drug metabolism and disposition: the biological fate of chemicals 2016; 44: 343-51.</w:t>
      </w:r>
    </w:p>
    <w:p w14:paraId="7603A366" w14:textId="77777777" w:rsidR="00763639" w:rsidRPr="001A61C6" w:rsidRDefault="00763639" w:rsidP="00763639">
      <w:pPr>
        <w:pStyle w:val="EndNoteBibliography"/>
        <w:spacing w:after="0"/>
      </w:pPr>
      <w:r w:rsidRPr="001A61C6">
        <w:t>149.</w:t>
      </w:r>
      <w:r w:rsidRPr="001A61C6">
        <w:tab/>
        <w:t>Verheijen RB, Beijnen JH, Schellens JHM, Huitema ADR, Steeghs N. Clinical Pharmacokinetics and Pharmacodynamics of Pazopanib: Towards Optimized Dosing. Clinical pharmacokinetics 2017; 56: 987-97.</w:t>
      </w:r>
    </w:p>
    <w:p w14:paraId="080A0794" w14:textId="77777777" w:rsidR="00763639" w:rsidRPr="001A61C6" w:rsidRDefault="00763639" w:rsidP="00763639">
      <w:pPr>
        <w:pStyle w:val="EndNoteBibliography"/>
        <w:spacing w:after="0"/>
      </w:pPr>
      <w:r w:rsidRPr="001A61C6">
        <w:t>150.</w:t>
      </w:r>
      <w:r w:rsidRPr="001A61C6">
        <w:tab/>
        <w:t>Suttle AB, Ball HA, Molimard M, Hutson TE, Carpenter C, Rajagopalan D, Lin Y, Swann S, Amado R, Pandite L. Relationships between pazopanib exposure and clinical safety and efficacy in patients with advanced renal cell carcinoma. British journal of cancer 2014; 111: 1909-16.</w:t>
      </w:r>
    </w:p>
    <w:p w14:paraId="3B91CAF4" w14:textId="77777777" w:rsidR="00763639" w:rsidRPr="001A61C6" w:rsidRDefault="00763639" w:rsidP="00763639">
      <w:pPr>
        <w:pStyle w:val="EndNoteBibliography"/>
        <w:spacing w:after="0"/>
      </w:pPr>
      <w:r w:rsidRPr="001A61C6">
        <w:t>151.</w:t>
      </w:r>
      <w:r w:rsidRPr="001A61C6">
        <w:tab/>
        <w:t>Gotta V, Bouchet S, Widmer N, Schuld P, Decosterd LA, Buclin T, Mahon FX, Csajka C, Molimard M. Large-scale imatinib dose-concentration-effect study in CML patients under routine care conditions. Leukemia research 2014; 38: 764-72.</w:t>
      </w:r>
    </w:p>
    <w:p w14:paraId="7C62C46C" w14:textId="77777777" w:rsidR="00763639" w:rsidRPr="001A61C6" w:rsidRDefault="00763639" w:rsidP="00763639">
      <w:pPr>
        <w:pStyle w:val="EndNoteBibliography"/>
        <w:spacing w:after="0"/>
      </w:pPr>
      <w:r w:rsidRPr="001A61C6">
        <w:t>152.</w:t>
      </w:r>
      <w:r w:rsidRPr="001A61C6">
        <w:tab/>
        <w:t>Larson RA, Druker BJ, Guilhot F, O'Brien SG, Riviere GJ, Krahnke T, Gathmann I, Wang Y. Imatinib pharmacokinetics and its correlation with response and safety in chronic-phase chronic myeloid leukemia: a subanalysis of the IRIS study. Blood 2008; 111: 4022-8.</w:t>
      </w:r>
    </w:p>
    <w:p w14:paraId="186AA306" w14:textId="77777777" w:rsidR="00763639" w:rsidRPr="001A61C6" w:rsidRDefault="00763639" w:rsidP="00763639">
      <w:pPr>
        <w:pStyle w:val="EndNoteBibliography"/>
        <w:spacing w:after="0"/>
      </w:pPr>
      <w:r w:rsidRPr="001A61C6">
        <w:t>153.</w:t>
      </w:r>
      <w:r w:rsidRPr="001A61C6">
        <w:tab/>
        <w:t>Delepine N, Delepine G, Cornille H, Brion F, Arnaud P, Desbois JC. Dose escalation with pharmacokinetics monitoring in methotrexate chemotherapy of osteosarcoma. Anticancer research 1995; 15: 489-94.</w:t>
      </w:r>
    </w:p>
    <w:p w14:paraId="7ABDDD0B" w14:textId="77777777" w:rsidR="00763639" w:rsidRPr="001A61C6" w:rsidRDefault="00763639" w:rsidP="00763639">
      <w:pPr>
        <w:pStyle w:val="EndNoteBibliography"/>
        <w:spacing w:after="0"/>
      </w:pPr>
      <w:r w:rsidRPr="001A61C6">
        <w:t>154.</w:t>
      </w:r>
      <w:r w:rsidRPr="001A61C6">
        <w:tab/>
        <w:t>Paci A, Veal G, Bardin C, Levêque D, Widmer N, Beijnen J, Astier A, Chatelut E. Review of therapeutic drug monitoring of anticancer drugs part 1 – Cytotoxics. European Journal of Cancer 2014; 50: 2010-19.</w:t>
      </w:r>
    </w:p>
    <w:p w14:paraId="41E654E0" w14:textId="77777777" w:rsidR="00763639" w:rsidRPr="001A61C6" w:rsidRDefault="00763639" w:rsidP="00763639">
      <w:pPr>
        <w:pStyle w:val="EndNoteBibliography"/>
        <w:spacing w:after="0"/>
      </w:pPr>
      <w:r w:rsidRPr="001A61C6">
        <w:t>155.</w:t>
      </w:r>
      <w:r w:rsidRPr="001A61C6">
        <w:tab/>
        <w:t>Lee JJ, Beumer JH, Chu E. Therapeutic drug monitoring of 5-fluorouracil. Cancer chemotherapy and pharmacology 2016; 78: 447-64.</w:t>
      </w:r>
    </w:p>
    <w:p w14:paraId="0CADE77E" w14:textId="77777777" w:rsidR="00763639" w:rsidRPr="001A61C6" w:rsidRDefault="00763639" w:rsidP="00763639">
      <w:pPr>
        <w:pStyle w:val="EndNoteBibliography"/>
        <w:spacing w:after="0"/>
      </w:pPr>
      <w:r w:rsidRPr="001A61C6">
        <w:t>156.</w:t>
      </w:r>
      <w:r w:rsidRPr="001A61C6">
        <w:tab/>
        <w:t>Morawska K, Goirand F, Marceau L, Devaux M, Cueff A, Bertaut A, Vincent J, Bengrine-Lefevre L, Ghiringhelli F, Schmitt A. 5-FU therapeutic drug monitoring as a valuable option to reduce toxicity in patients with gastrointestinal cancer. Oncotarget 2018; 9: 11559-71.</w:t>
      </w:r>
    </w:p>
    <w:p w14:paraId="3DE69543" w14:textId="77777777" w:rsidR="00763639" w:rsidRPr="001A61C6" w:rsidRDefault="00763639" w:rsidP="00763639">
      <w:pPr>
        <w:pStyle w:val="EndNoteBibliography"/>
        <w:spacing w:after="0"/>
      </w:pPr>
      <w:r w:rsidRPr="001A61C6">
        <w:t>157.</w:t>
      </w:r>
      <w:r w:rsidRPr="001A61C6">
        <w:tab/>
        <w:t>Thiesen S, Yin P, Jorgensen AL, Zhang JE, Manzo V, McEvoy L, Barton C, Picton S, Bailey S, Brock P, Vyas H, Walker D, Makin G, Bandi S, Pizer B, Hawcutt DB, Pirmohamed M. TPMT, COMT and ACYP2 genetic variants in paediatric cancer patients with cisplatin-induced ototoxicity. Pharmacogenet Genomics 2017; 27: 213-22.</w:t>
      </w:r>
    </w:p>
    <w:p w14:paraId="0408ADA5" w14:textId="77777777" w:rsidR="00763639" w:rsidRPr="001A61C6" w:rsidRDefault="00763639" w:rsidP="00763639">
      <w:pPr>
        <w:pStyle w:val="EndNoteBibliography"/>
        <w:spacing w:after="0"/>
      </w:pPr>
      <w:r w:rsidRPr="001A61C6">
        <w:t>158.</w:t>
      </w:r>
      <w:r w:rsidRPr="001A61C6">
        <w:tab/>
        <w:t>Xu H, Robinson GW, Huang J, Lim JY, Zhang H, Bass JK, Broniscer A, Chintagumpala M, Bartels U, Gururangan S, Hassall T, Fisher M, Cohn R, Yamashita T, Teitz T, Zuo J, Onar-Thomas A, Gajjar A, Stewart CF, Yang JJ. Common variants in ACYP2 influence susceptibility to cisplatin-induced hearing loss. Nat Genet 2015; 47: 263-6.</w:t>
      </w:r>
    </w:p>
    <w:p w14:paraId="28334B28" w14:textId="77777777" w:rsidR="00763639" w:rsidRPr="001A61C6" w:rsidRDefault="00763639" w:rsidP="00763639">
      <w:pPr>
        <w:pStyle w:val="EndNoteBibliography"/>
        <w:spacing w:after="0"/>
      </w:pPr>
      <w:r w:rsidRPr="001A61C6">
        <w:t>159.</w:t>
      </w:r>
      <w:r w:rsidRPr="001A61C6">
        <w:tab/>
        <w:t>Johnson GG, Lin K, Cox TF, Oates M, Sibson DR, Eccles R, Lloyd B, Gardiner LJ, Carr DF, Pirmohamed M, Strefford JC, Oscier DG, Gonzalez de Castro D, Else M, Catovsky D, Pettitt AR. CYP2B6*6 is an independent determinant of inferior response to fludarabine plus cyclophosphamide in chronic lymphocytic leukaemia. Blood 2013.</w:t>
      </w:r>
    </w:p>
    <w:p w14:paraId="2D430602" w14:textId="77777777" w:rsidR="00763639" w:rsidRPr="001A61C6" w:rsidRDefault="00763639" w:rsidP="00763639">
      <w:pPr>
        <w:pStyle w:val="EndNoteBibliography"/>
        <w:spacing w:after="0"/>
      </w:pPr>
      <w:r w:rsidRPr="001A61C6">
        <w:t>160.</w:t>
      </w:r>
      <w:r w:rsidRPr="001A61C6">
        <w:tab/>
        <w:t>Suzumura T, Kimura T, Kudoh S, Umekawa K, Nagata M, Matsuura K, Tanaka H, Mitsuoka S, Yoshimura N, Kira Y, Nakai T, Hirata K. Reduced CYP2D6 function is associated with gefitinib-induced rash in patients with non-small cell lung cancer. BMC Cancer 2012; 12: 568.</w:t>
      </w:r>
    </w:p>
    <w:p w14:paraId="6817998C" w14:textId="77777777" w:rsidR="00763639" w:rsidRPr="001A61C6" w:rsidRDefault="00763639" w:rsidP="00763639">
      <w:pPr>
        <w:pStyle w:val="EndNoteBibliography"/>
        <w:spacing w:after="0"/>
      </w:pPr>
      <w:r w:rsidRPr="001A61C6">
        <w:t>161.</w:t>
      </w:r>
      <w:r w:rsidRPr="001A61C6">
        <w:tab/>
        <w:t>Takimoto T, Kijima T, Otani Y, Nonen S, Namba Y, Mori M, Yokota S, Minami S, Komuta K, Uchida J, Imamura F, Furukawa M, Tsuruta N, Fujio Y, Azuma J, Tachibana I, Kumanogoh A. Polymorphisms of CYP2D6 gene and gefitinib-induced hepatotoxicity. Clin Lung Cancer 2013; 14: 502-7.</w:t>
      </w:r>
    </w:p>
    <w:p w14:paraId="6CD8BFB0" w14:textId="77777777" w:rsidR="00763639" w:rsidRPr="001A61C6" w:rsidRDefault="00763639" w:rsidP="00763639">
      <w:pPr>
        <w:pStyle w:val="EndNoteBibliography"/>
        <w:spacing w:after="0"/>
      </w:pPr>
      <w:r w:rsidRPr="001A61C6">
        <w:t>162.</w:t>
      </w:r>
      <w:r w:rsidRPr="001A61C6">
        <w:tab/>
        <w:t xml:space="preserve">Province MA, Goetz MP, Brauch H, Flockhart DA, Hebert JM, Whaley R, Suman VJ, Schroth W, Winter S, Zembutsu H, Mushiroda T, Newman WG, Lee MT, Ambrosone CB, Beckmann MW, Choi JY, Dieudonne AS, Fasching PA, Ferraldeschi R, Gong L, Haschke-Becher E, Howell A, Jordan LB, </w:t>
      </w:r>
      <w:r w:rsidRPr="001A61C6">
        <w:lastRenderedPageBreak/>
        <w:t>Hamann U, Kiyotani K, Krippl P, Lambrechts D, Latif A, Langsenlehner U, Lorizio W, Neven P, Nguyen AT, Park BW, Purdie CA, Quinlan P, Renner W, Schmidt M, Schwab M, Shin JG, Stingl JC, Wegman P, Wingren S, Wu AH, Ziv E, Zirpoli G, Thompson AM, Jordan VC, Nakamura Y, Altman RB, Ames MM, Weinshilboum RM, Eichelbaum M, Ingle JN, Klein TE, International Tamoxifen Pharmacogenomics C. CYP2D6 genotype and adjuvant tamoxifen: meta-analysis of heterogeneous study populations. Clin Pharmacol Ther 2014; 95: 216-27.</w:t>
      </w:r>
    </w:p>
    <w:p w14:paraId="0B4A723A" w14:textId="77777777" w:rsidR="00763639" w:rsidRPr="001A61C6" w:rsidRDefault="00763639" w:rsidP="00763639">
      <w:pPr>
        <w:pStyle w:val="EndNoteBibliography"/>
        <w:spacing w:after="0"/>
      </w:pPr>
      <w:r w:rsidRPr="001A61C6">
        <w:t>163.</w:t>
      </w:r>
      <w:r w:rsidRPr="001A61C6">
        <w:tab/>
        <w:t>de Graan AJ, Elens L, Sprowl JA, Sparreboom A, Friberg LE, van der Holt B, de Raaf PJ, de Bruijn P, Engels FK, Eskens FA, Wiemer EA, Verweij J, Mathijssen RH, van Schaik RH. CYP3A4*22 genotype and systemic exposure affect paclitaxel-induced neurotoxicity. Clinical cancer research : an official journal of the American Association for Cancer Research 2013; 19: 3316-24.</w:t>
      </w:r>
    </w:p>
    <w:p w14:paraId="21EFEADE" w14:textId="77777777" w:rsidR="00763639" w:rsidRPr="001A61C6" w:rsidRDefault="00763639" w:rsidP="00763639">
      <w:pPr>
        <w:pStyle w:val="EndNoteBibliography"/>
        <w:spacing w:after="0"/>
      </w:pPr>
      <w:r w:rsidRPr="001A61C6">
        <w:t>164.</w:t>
      </w:r>
      <w:r w:rsidRPr="001A61C6">
        <w:tab/>
        <w:t>Hu L, Lv QL, Guo Y, Cheng L, Wu NY, Qin CZ, Zhou HH. Genetic variation of CYP3A5 influences paclitaxel/carboplatin-induced toxicity in Chinese epithelial ovarian cancer patients. J Clin Pharmacol 2016; 56: 349-54.</w:t>
      </w:r>
    </w:p>
    <w:p w14:paraId="7D5D09AE" w14:textId="77777777" w:rsidR="00763639" w:rsidRPr="001A61C6" w:rsidRDefault="00763639" w:rsidP="00763639">
      <w:pPr>
        <w:pStyle w:val="EndNoteBibliography"/>
        <w:spacing w:after="0"/>
      </w:pPr>
      <w:r w:rsidRPr="001A61C6">
        <w:t>165.</w:t>
      </w:r>
      <w:r w:rsidRPr="001A61C6">
        <w:tab/>
        <w:t>Leskela S, Jara C, Leandro-Garcia LJ, Martinez A, Garcia-Donas J, Hernando S, Hurtado A, Vicario JC, Montero-Conde C, Landa I, Lopez-Jimenez E, Cascon A, Milne RL, Robledo M, Rodriguez-Antona C. Polymorphisms in cytochromes P450 2C8 and 3A5 are associated with paclitaxel neurotoxicity. Pharmacogenomics J 2011; 11: 121-9.</w:t>
      </w:r>
    </w:p>
    <w:p w14:paraId="497A693A" w14:textId="77777777" w:rsidR="00763639" w:rsidRPr="001A61C6" w:rsidRDefault="00763639" w:rsidP="00763639">
      <w:pPr>
        <w:pStyle w:val="EndNoteBibliography"/>
        <w:spacing w:after="0"/>
      </w:pPr>
      <w:r w:rsidRPr="001A61C6">
        <w:t>166.</w:t>
      </w:r>
      <w:r w:rsidRPr="001A61C6">
        <w:tab/>
        <w:t>Lee AM, Shi Q, Alberts SR, Sargent DJ, Sinicrope FA, Berenberg JL, Grothey A, Polite B, Chan E, Gill S, Kahlenberg MS, Nair SG, Shields AF, Goldberg RM, Diasio RB. Association between DPYD c.1129-5923 C&gt;G/hapB3 and severe toxicity to 5-fluorouracil-based chemotherapy in stage III colon cancer patients: NCCTG N0147 (Alliance). Pharmacogenet Genomics 2016; 26: 133-7.</w:t>
      </w:r>
    </w:p>
    <w:p w14:paraId="667A669E" w14:textId="4EA833F1" w:rsidR="00763639" w:rsidRPr="001A61C6" w:rsidRDefault="00763639" w:rsidP="00763639">
      <w:pPr>
        <w:pStyle w:val="EndNoteBibliography"/>
        <w:spacing w:after="0"/>
      </w:pPr>
      <w:r w:rsidRPr="001A61C6">
        <w:t>167.</w:t>
      </w:r>
      <w:r w:rsidRPr="001A61C6">
        <w:tab/>
        <w:t xml:space="preserve">Novartis Pharmaceuticals Corporation. Tafinlar (dabrafenib mesylate) [package insert]. U.S. Food and Drug Administration website. </w:t>
      </w:r>
      <w:hyperlink r:id="rId39" w:history="1">
        <w:r w:rsidRPr="001A61C6">
          <w:rPr>
            <w:rStyle w:val="Hyperlink"/>
          </w:rPr>
          <w:t>https://www.accessdata.fda.gov/drugsatfda_docs/label/2019/202806s013lbl.pdf</w:t>
        </w:r>
      </w:hyperlink>
      <w:r w:rsidRPr="001A61C6">
        <w:t>. Revised [July 2019]. Accessed [Sep 24th 2019].</w:t>
      </w:r>
    </w:p>
    <w:p w14:paraId="43213F3B" w14:textId="7FC4E302" w:rsidR="00763639" w:rsidRPr="001A61C6" w:rsidRDefault="00763639" w:rsidP="00763639">
      <w:pPr>
        <w:pStyle w:val="EndNoteBibliography"/>
        <w:spacing w:after="0"/>
      </w:pPr>
      <w:r w:rsidRPr="001A61C6">
        <w:t>168.</w:t>
      </w:r>
      <w:r w:rsidRPr="001A61C6">
        <w:tab/>
        <w:t xml:space="preserve">Schering AG. Eulexin (Flutamide) [package insert]. U.S. Food and Drug Administration website. </w:t>
      </w:r>
      <w:hyperlink r:id="rId40" w:history="1">
        <w:r w:rsidRPr="001A61C6">
          <w:rPr>
            <w:rStyle w:val="Hyperlink"/>
          </w:rPr>
          <w:t>https://www.accessdata.fda.gov/drugsatfda_docs/label/2001/18554s23lbl.pdf</w:t>
        </w:r>
      </w:hyperlink>
      <w:r w:rsidRPr="001A61C6">
        <w:t xml:space="preserve"> Revised [July 2001]. Accessed [Sep 24th 2019].</w:t>
      </w:r>
    </w:p>
    <w:p w14:paraId="4B8EB064" w14:textId="4959B04D" w:rsidR="00763639" w:rsidRPr="001A61C6" w:rsidRDefault="00763639" w:rsidP="00763639">
      <w:pPr>
        <w:pStyle w:val="EndNoteBibliography"/>
        <w:spacing w:after="0"/>
      </w:pPr>
      <w:r w:rsidRPr="001A61C6">
        <w:t>169.</w:t>
      </w:r>
      <w:r w:rsidRPr="001A61C6">
        <w:tab/>
        <w:t xml:space="preserve">Novartis Pharmaceuticals Corporation. Mekinist (trametinib dimethyl sulfate) [package insert]. U.S. Food and Drug Administration website. </w:t>
      </w:r>
      <w:hyperlink r:id="rId41" w:history="1">
        <w:r w:rsidRPr="001A61C6">
          <w:rPr>
            <w:rStyle w:val="Hyperlink"/>
          </w:rPr>
          <w:t>https://www.accessdata.fda.gov/drugsatfda_docs/label/2019/204114s013lbl.pdf</w:t>
        </w:r>
      </w:hyperlink>
      <w:r w:rsidRPr="001A61C6">
        <w:t>. Revised [July 2019]. Accessed [Sep 24th 2019].</w:t>
      </w:r>
    </w:p>
    <w:p w14:paraId="47D5A4BD" w14:textId="6395D44C" w:rsidR="00763639" w:rsidRPr="001A61C6" w:rsidRDefault="00763639" w:rsidP="00763639">
      <w:pPr>
        <w:pStyle w:val="EndNoteBibliography"/>
        <w:spacing w:after="0"/>
      </w:pPr>
      <w:r w:rsidRPr="001A61C6">
        <w:t>170.</w:t>
      </w:r>
      <w:r w:rsidRPr="001A61C6">
        <w:tab/>
        <w:t xml:space="preserve">Bristol Myers Squibb. Yervoy (ipilimumab) [package insert]. U.S. Food and Drug Administration website. </w:t>
      </w:r>
      <w:hyperlink r:id="rId42" w:history="1">
        <w:r w:rsidRPr="001A61C6">
          <w:rPr>
            <w:rStyle w:val="Hyperlink"/>
          </w:rPr>
          <w:t>https://www.accessdata.fda.gov/drugsatfda_docs/label/2019/125377s104lbl.pdf</w:t>
        </w:r>
      </w:hyperlink>
      <w:r w:rsidRPr="001A61C6">
        <w:t>. Revised [Sep 2019]. Accessed [Sep 24th 2019].</w:t>
      </w:r>
    </w:p>
    <w:p w14:paraId="35D649CC" w14:textId="77777777" w:rsidR="00763639" w:rsidRPr="001A61C6" w:rsidRDefault="00763639" w:rsidP="00763639">
      <w:pPr>
        <w:pStyle w:val="EndNoteBibliography"/>
        <w:spacing w:after="0"/>
      </w:pPr>
      <w:r w:rsidRPr="001A61C6">
        <w:t>171.</w:t>
      </w:r>
      <w:r w:rsidRPr="001A61C6">
        <w:tab/>
        <w:t>Xu CF, Johnson T, Wang X, Carpenter C, Graves AP, Warren L, Xue Z, King KS, Fraser DJ, Stinnett S, Briley LP, Mitrica I, Spraggs CF, Nelson MR, Tada H, du Bois A, Powles T, Kaplowitz N, Pandite LN. HLA-B*57:01 Confers Susceptibility to Pazopanib-Associated Liver Injury in Patients with Cancer. Clinical cancer research : an official journal of the American Association for Cancer Research 2016; 22: 1371-7.</w:t>
      </w:r>
    </w:p>
    <w:p w14:paraId="3CCADC5D" w14:textId="77777777" w:rsidR="00763639" w:rsidRPr="001A61C6" w:rsidRDefault="00763639" w:rsidP="00763639">
      <w:pPr>
        <w:pStyle w:val="EndNoteBibliography"/>
        <w:spacing w:after="0"/>
      </w:pPr>
      <w:r w:rsidRPr="001A61C6">
        <w:t>172.</w:t>
      </w:r>
      <w:r w:rsidRPr="001A61C6">
        <w:tab/>
        <w:t>Schaid DJ, Spraggs CF, McDonnell SK, Parham LR, Cox CJ, Ejlertsen B, Finkelstein DM, Rappold E, Curran J, Cardon LR, Goss PE. Prospective validation of HLA-DRB1*07:01 allele carriage as a predictive risk factor for lapatinib-induced liver injury. J Clin Oncol 2014; 32: 2296-303.</w:t>
      </w:r>
    </w:p>
    <w:p w14:paraId="007CBE2A" w14:textId="77777777" w:rsidR="00763639" w:rsidRPr="001A61C6" w:rsidRDefault="00763639" w:rsidP="00763639">
      <w:pPr>
        <w:pStyle w:val="EndNoteBibliography"/>
        <w:spacing w:after="0"/>
      </w:pPr>
      <w:r w:rsidRPr="001A61C6">
        <w:t>173.</w:t>
      </w:r>
      <w:r w:rsidRPr="001A61C6">
        <w:tab/>
        <w:t>Spraggs CF, Budde LR, Briley LP, Bing N, Cox CJ, King KS, Whittaker JC, Mooser VE, Preston AJ, Stein SH, Cardon LR. HLA-DQA1*02:01 is a major risk factor for lapatinib-induced hepatotoxicity in women with advanced breast cancer. J Clin Oncol 2011; 29: 667-73.</w:t>
      </w:r>
    </w:p>
    <w:p w14:paraId="5B45882E" w14:textId="77777777" w:rsidR="00763639" w:rsidRPr="001A61C6" w:rsidRDefault="00763639" w:rsidP="00763639">
      <w:pPr>
        <w:pStyle w:val="EndNoteBibliography"/>
        <w:spacing w:after="0"/>
      </w:pPr>
      <w:r w:rsidRPr="001A61C6">
        <w:t>174.</w:t>
      </w:r>
      <w:r w:rsidRPr="001A61C6">
        <w:tab/>
        <w:t xml:space="preserve">Liu Y, Fernandez CA, Smith C, Yang W, Cheng C, Panetta JC, Kornegay N, Liu C, Ramsey LB, Karol SE, Janke LJ, Larsen EC, Winick N, Carroll WL, Loh ML, Raetz EA, Hunger SP, Devidas M, Yang JJ, Mullighan CG, Zhang J, Evans WE, Jeha S, Pui CH, Relling MV. Genome-Wide Study Links PNPLA3 </w:t>
      </w:r>
      <w:r w:rsidRPr="001A61C6">
        <w:lastRenderedPageBreak/>
        <w:t>Variant With Elevated Hepatic Transaminase After Acute Lymphoblastic Leukemia Therapy. Clin Pharmacol Ther 2017; 102: 131-40.</w:t>
      </w:r>
    </w:p>
    <w:p w14:paraId="2577DA4D" w14:textId="77777777" w:rsidR="00763639" w:rsidRPr="001A61C6" w:rsidRDefault="00763639" w:rsidP="00763639">
      <w:pPr>
        <w:pStyle w:val="EndNoteBibliography"/>
        <w:spacing w:after="0"/>
      </w:pPr>
      <w:r w:rsidRPr="001A61C6">
        <w:t>175.</w:t>
      </w:r>
      <w:r w:rsidRPr="001A61C6">
        <w:tab/>
        <w:t>Ross CJ, Katzov-Eckert H, Dube MP, Brooks B, Rassekh SR, Barhdadi A, Feroz-Zada Y, Visscher H, Brown AM, Rieder MJ, Rogers PC, Phillips MS, Carleton BC, Hayden MR, Consortium C. Genetic variants in TPMT and COMT are associated with hearing loss in children receiving cisplatin chemotherapy. Nat Genet 2009; 41: 1345-9.</w:t>
      </w:r>
    </w:p>
    <w:p w14:paraId="4FBEEDC4" w14:textId="77777777" w:rsidR="00763639" w:rsidRPr="001A61C6" w:rsidRDefault="00763639" w:rsidP="00763639">
      <w:pPr>
        <w:pStyle w:val="EndNoteBibliography"/>
        <w:spacing w:after="0"/>
      </w:pPr>
      <w:r w:rsidRPr="001A61C6">
        <w:t>176.</w:t>
      </w:r>
      <w:r w:rsidRPr="001A61C6">
        <w:tab/>
        <w:t>Goey AK, Sissung TM, Peer CJ, Trepel JB, Lee MJ, Tomita Y, Ehrlich S, Bryla C, Balasubramaniam S, Piekarz R, Steinberg SM, Bates SE, Figg WD. Effects of UGT1A1 genotype on the pharmacokinetics, pharmacodynamics, and toxicities of belinostat administered by 48-hour continuous infusion in patients with cancer. J Clin Pharmacol 2016; 56: 461-73.</w:t>
      </w:r>
    </w:p>
    <w:p w14:paraId="7FA4E59B" w14:textId="495BB992" w:rsidR="00763639" w:rsidRPr="001A61C6" w:rsidRDefault="00763639" w:rsidP="00763639">
      <w:pPr>
        <w:pStyle w:val="EndNoteBibliography"/>
        <w:spacing w:after="0"/>
      </w:pPr>
      <w:r w:rsidRPr="001A61C6">
        <w:t>177.</w:t>
      </w:r>
      <w:r w:rsidRPr="001A61C6">
        <w:tab/>
        <w:t xml:space="preserve">Array BioPharm Inc. Mektovi (binimetinib) [package insert]. U.S. Food and Drug Administration website. </w:t>
      </w:r>
      <w:hyperlink r:id="rId43" w:history="1">
        <w:r w:rsidRPr="001A61C6">
          <w:rPr>
            <w:rStyle w:val="Hyperlink"/>
          </w:rPr>
          <w:t>https://www.accessdata.fda.gov/drugsatfda_docs/label/2019/210498s001lbl.pdf</w:t>
        </w:r>
      </w:hyperlink>
      <w:r w:rsidRPr="001A61C6">
        <w:t>. Revised [June 2019]. Accessed [Sep 24th 2019].</w:t>
      </w:r>
    </w:p>
    <w:p w14:paraId="002E93F8" w14:textId="77777777" w:rsidR="00763639" w:rsidRPr="001A61C6" w:rsidRDefault="00763639" w:rsidP="00763639">
      <w:pPr>
        <w:pStyle w:val="EndNoteBibliography"/>
        <w:spacing w:after="0"/>
      </w:pPr>
      <w:r w:rsidRPr="001A61C6">
        <w:t>178.</w:t>
      </w:r>
      <w:r w:rsidRPr="001A61C6">
        <w:tab/>
        <w:t>Etienne-Grimaldi MC, Boyer JC, Thomas F, Quaranta S, Picard N, Loriot MA, Narjoz C, Poncet D, Gagnieu MC, Ged C, Broly F, Le Morvan V, Bouquie R, Gaub MP, Philibert L, Ghiringhelli F, Le Guellec C, Collective work by Groupe de Pharmacologie Clinique O, French Reseau National de Pharmacogenetique H. UGT1A1 genotype and irinotecan therapy: general review and implementation in routine practice. Fundam Clin Pharmacol 2015; 29: 219-37.</w:t>
      </w:r>
    </w:p>
    <w:p w14:paraId="54DE9ECB" w14:textId="77777777" w:rsidR="00763639" w:rsidRPr="001A61C6" w:rsidRDefault="00763639" w:rsidP="00763639">
      <w:pPr>
        <w:pStyle w:val="EndNoteBibliography"/>
        <w:spacing w:after="0"/>
      </w:pPr>
      <w:r w:rsidRPr="001A61C6">
        <w:t>179.</w:t>
      </w:r>
      <w:r w:rsidRPr="001A61C6">
        <w:tab/>
        <w:t>Singer JB, Shou Y, Giles F, Kantarjian HM, Hsu Y, Robeva AS, Rae P, Weitzman A, Meyer JM, Dugan M, Ottmann OG. UGT1A1 promoter polymorphism increases risk of nilotinib-induced hyperbilirubinemia. Leukemia 2007; 21: 2311-5.</w:t>
      </w:r>
    </w:p>
    <w:p w14:paraId="2DE5B03A" w14:textId="77777777" w:rsidR="00763639" w:rsidRPr="001A61C6" w:rsidRDefault="00763639" w:rsidP="00763639">
      <w:pPr>
        <w:pStyle w:val="EndNoteBibliography"/>
        <w:spacing w:after="0"/>
      </w:pPr>
      <w:r w:rsidRPr="001A61C6">
        <w:t>180.</w:t>
      </w:r>
      <w:r w:rsidRPr="001A61C6">
        <w:tab/>
        <w:t>Xu CF, Reck BH, Xue Z, Huang L, Baker KL, Chen M, Chen EP, Ellens HE, Mooser VE, Cardon LR, Spraggs CF, Pandite L. Pazopanib-induced hyperbilirubinemia is associated with Gilbert's syndrome UGT1A1 polymorphism. Br J Cancer 2010; 102: 1371-7.</w:t>
      </w:r>
    </w:p>
    <w:p w14:paraId="33E3E54E" w14:textId="77777777" w:rsidR="00763639" w:rsidRPr="001A61C6" w:rsidRDefault="00763639" w:rsidP="00763639">
      <w:pPr>
        <w:pStyle w:val="EndNoteBibliography"/>
        <w:spacing w:after="0"/>
      </w:pPr>
      <w:r w:rsidRPr="001A61C6">
        <w:t>181.</w:t>
      </w:r>
      <w:r w:rsidRPr="001A61C6">
        <w:tab/>
        <w:t>Chanfreau-Coffinier C, Hull LE, Lynch JA, DuVall SL, Damrauer SM, Cunningham FE, Voight BF, Matheny ME, Oslin DW, Icardi MS, Tuteja S. Projected Prevalence of Actionable Pharmacogenetic Variants and Level A Drugs Prescribed Among US Veterans Health Administration Pharmacy Users. JAMA Network Open 2019; 2: e195345-e45.</w:t>
      </w:r>
    </w:p>
    <w:p w14:paraId="6E153A90" w14:textId="77777777" w:rsidR="00763639" w:rsidRPr="001A61C6" w:rsidRDefault="00763639" w:rsidP="00763639">
      <w:pPr>
        <w:pStyle w:val="EndNoteBibliography"/>
        <w:spacing w:after="0"/>
      </w:pPr>
      <w:r w:rsidRPr="001A61C6">
        <w:t>182.</w:t>
      </w:r>
      <w:r w:rsidRPr="001A61C6">
        <w:tab/>
        <w:t>Bank PCD, Swen JJ, Guchelaar HJ. Estimated nationwide impact of implementing a preemptive pharmacogenetic panel approach to guide drug prescribing in primary care in The Netherlands. BMC Med 2019; 17: 110.</w:t>
      </w:r>
    </w:p>
    <w:p w14:paraId="3B6907D7" w14:textId="77777777" w:rsidR="00763639" w:rsidRPr="001A61C6" w:rsidRDefault="00763639" w:rsidP="00763639">
      <w:pPr>
        <w:pStyle w:val="EndNoteBibliography"/>
        <w:spacing w:after="0"/>
      </w:pPr>
      <w:r w:rsidRPr="001A61C6">
        <w:t>183.</w:t>
      </w:r>
      <w:r w:rsidRPr="001A61C6">
        <w:tab/>
        <w:t>Van Driest S, Shi Y, Bowton E, Schildcrout J, Peterson J, Pulley J, Denny J, Roden D. Clinically Actionable Genotypes Among 10,000 Patients With Preemptive Pharmacogenomic Testing. Clinical Pharmacology &amp; Therapeutics 2014; 95: 423-31.</w:t>
      </w:r>
    </w:p>
    <w:p w14:paraId="62245E41" w14:textId="77777777" w:rsidR="00763639" w:rsidRPr="001A61C6" w:rsidRDefault="00763639" w:rsidP="00763639">
      <w:pPr>
        <w:pStyle w:val="EndNoteBibliography"/>
        <w:spacing w:after="0"/>
      </w:pPr>
      <w:r w:rsidRPr="001A61C6">
        <w:t>184.</w:t>
      </w:r>
      <w:r w:rsidRPr="001A61C6">
        <w:tab/>
        <w:t>Reisberg S, Krebs K, Lepamets M, Kals M, Mägi R, Metsalu K, Lauschke VM, Vilo J, Milani L. Translating genotype data of 44,000 biobank participants into clinical pharmacogenetic recommendations: challenges and solutions. Genetics in Medicine 2019; 21: 1345-54.</w:t>
      </w:r>
    </w:p>
    <w:p w14:paraId="6F40FF95" w14:textId="77777777" w:rsidR="00763639" w:rsidRPr="001A61C6" w:rsidRDefault="00763639" w:rsidP="00763639">
      <w:pPr>
        <w:pStyle w:val="EndNoteBibliography"/>
      </w:pPr>
      <w:r w:rsidRPr="001A61C6">
        <w:t>185.</w:t>
      </w:r>
      <w:r w:rsidRPr="001A61C6">
        <w:tab/>
        <w:t>Mostafa S, Kirkpatrick CMJ, Byron K, Sheffield L. An analysis of allele, genotype and phenotype frequencies, actionable pharmacogenomic (PGx) variants and phenoconversion in 5408 Australian patients genotyped for CYP2D6, CYP2C19, CYP2C9 and VKORC1 genes. J Neural Transm (Vienna) 2019; 126: 5-18.</w:t>
      </w:r>
    </w:p>
    <w:p w14:paraId="2047493A" w14:textId="53473ECC" w:rsidR="00002F0D" w:rsidRPr="001A61C6" w:rsidRDefault="00D83EB4" w:rsidP="00CE050E">
      <w:pPr>
        <w:jc w:val="both"/>
      </w:pPr>
      <w:r w:rsidRPr="001A61C6">
        <w:fldChar w:fldCharType="end"/>
      </w:r>
    </w:p>
    <w:p w14:paraId="13560F5D" w14:textId="67982A57" w:rsidR="00763639" w:rsidRPr="001A61C6" w:rsidRDefault="00763639" w:rsidP="00CE050E">
      <w:pPr>
        <w:jc w:val="both"/>
      </w:pPr>
    </w:p>
    <w:p w14:paraId="539D375A" w14:textId="5161592D" w:rsidR="00763639" w:rsidRPr="001A61C6" w:rsidRDefault="00763639" w:rsidP="00CE050E">
      <w:pPr>
        <w:jc w:val="both"/>
      </w:pPr>
    </w:p>
    <w:p w14:paraId="1EA6F941" w14:textId="06B4E74B" w:rsidR="00763639" w:rsidRPr="001A61C6" w:rsidRDefault="00763639" w:rsidP="00CE050E">
      <w:pPr>
        <w:jc w:val="both"/>
      </w:pPr>
    </w:p>
    <w:p w14:paraId="6519CFF5" w14:textId="2A4BCE2F" w:rsidR="00763639" w:rsidRPr="001A61C6" w:rsidRDefault="00763639" w:rsidP="00CE050E">
      <w:pPr>
        <w:jc w:val="both"/>
      </w:pPr>
    </w:p>
    <w:p w14:paraId="3931B54B" w14:textId="4304DE61" w:rsidR="00763639" w:rsidRPr="001A61C6" w:rsidRDefault="00763639" w:rsidP="00CE050E">
      <w:pPr>
        <w:jc w:val="both"/>
      </w:pPr>
    </w:p>
    <w:p w14:paraId="51943BF8" w14:textId="77777777" w:rsidR="00763639" w:rsidRPr="001A61C6" w:rsidRDefault="00763639" w:rsidP="00763639">
      <w:pPr>
        <w:rPr>
          <w:b/>
          <w:u w:val="single"/>
        </w:rPr>
        <w:sectPr w:rsidR="00763639" w:rsidRPr="001A61C6" w:rsidSect="00A0421B">
          <w:pgSz w:w="11906" w:h="16838"/>
          <w:pgMar w:top="1440" w:right="1440" w:bottom="1440" w:left="1440" w:header="708" w:footer="708" w:gutter="0"/>
          <w:cols w:space="708"/>
          <w:docGrid w:linePitch="360"/>
        </w:sectPr>
      </w:pPr>
    </w:p>
    <w:p w14:paraId="3A250353" w14:textId="7F8FFAC4" w:rsidR="00763639" w:rsidRPr="001A61C6" w:rsidRDefault="00763639" w:rsidP="00763639">
      <w:r w:rsidRPr="001A61C6">
        <w:rPr>
          <w:b/>
          <w:u w:val="single"/>
        </w:rPr>
        <w:lastRenderedPageBreak/>
        <w:t>Table 1.</w:t>
      </w:r>
      <w:r w:rsidRPr="001A61C6">
        <w:t xml:space="preserve"> Germline, non-tumour pharmacogenomics markers of oncology-indicated drug-response (safety or efficacy) as reported by the FDA biomarker list </w:t>
      </w:r>
      <w:r w:rsidRPr="001A61C6">
        <w:fldChar w:fldCharType="begin"/>
      </w:r>
      <w:r w:rsidRPr="001A61C6">
        <w:instrText xml:space="preserve"> ADDIN EN.CITE &lt;EndNote&gt;&lt;Cite&gt;&lt;Author&gt;Adminsitration&lt;/Author&gt;&lt;Year&gt;2019&lt;/Year&gt;&lt;RecNum&gt;497&lt;/RecNum&gt;&lt;DisplayText&gt;[3]&lt;/DisplayText&gt;&lt;record&gt;&lt;rec-number&gt;497&lt;/rec-number&gt;&lt;foreign-keys&gt;&lt;key app="EN" db-id="estrw05vtwaprzeeftl5fdfqztfzftsxftvw" timestamp="1579596134"&gt;497&lt;/key&gt;&lt;/foreign-keys&gt;&lt;ref-type name="Web Page"&gt;12&lt;/ref-type&gt;&lt;contributors&gt;&lt;authors&gt;&lt;author&gt;Federal Drug Adminsitration&lt;/author&gt;&lt;/authors&gt;&lt;/contributors&gt;&lt;titles&gt;&lt;title&gt;Table of Pharmacogenomic Biomarkers in Drug Labeling&lt;/title&gt;&lt;/titles&gt;&lt;dates&gt;&lt;year&gt;2019&lt;/year&gt;&lt;/dates&gt;&lt;urls&gt;&lt;related-urls&gt;&lt;url&gt;https://www.fda.gov/drugs/science-and-research-drugs/table-pharmacogenomic-biomarkers-drug-labeling&lt;/url&gt;&lt;/related-urls&gt;&lt;/urls&gt;&lt;/record&gt;&lt;/Cite&gt;&lt;/EndNote&gt;</w:instrText>
      </w:r>
      <w:r w:rsidRPr="001A61C6">
        <w:fldChar w:fldCharType="separate"/>
      </w:r>
      <w:r w:rsidRPr="001A61C6">
        <w:rPr>
          <w:noProof/>
        </w:rPr>
        <w:t>[3]</w:t>
      </w:r>
      <w:r w:rsidRPr="001A61C6">
        <w:fldChar w:fldCharType="end"/>
      </w:r>
      <w:r w:rsidRPr="001A61C6">
        <w:t>. * Indicates where an FDA drug labels reports no relationship between genotype and variable drug response.  The existence of clinical guidelines for the clinical pharmacogenetics implementation consortium (CPIC), Royal Dutch Association for the Advancement of Pharmacy - Pharmacogenetics Working Group, (DWPG) Canadian Pharmacogenomics Network for Drug Safety (CPNDS) and French joint working group comprising the National Pharmacogenetics Network (</w:t>
      </w:r>
      <w:proofErr w:type="spellStart"/>
      <w:r w:rsidRPr="001A61C6">
        <w:t>FNPGx</w:t>
      </w:r>
      <w:proofErr w:type="spellEnd"/>
      <w:r w:rsidRPr="001A61C6">
        <w:t>) and the Group of Clinical Onco-pharmacology (GPCO-</w:t>
      </w:r>
      <w:proofErr w:type="spellStart"/>
      <w:r w:rsidRPr="001A61C6">
        <w:t>Unicancer</w:t>
      </w:r>
      <w:proofErr w:type="spellEnd"/>
      <w:r w:rsidRPr="001A61C6">
        <w:t>) (NPGCOP). ~indicates where clinical guidelines make no recommendation.</w:t>
      </w:r>
    </w:p>
    <w:tbl>
      <w:tblPr>
        <w:tblW w:w="16302" w:type="dxa"/>
        <w:tblInd w:w="-998" w:type="dxa"/>
        <w:shd w:val="clear" w:color="auto" w:fill="FFFFFF" w:themeFill="background1"/>
        <w:tblLayout w:type="fixed"/>
        <w:tblLook w:val="04A0" w:firstRow="1" w:lastRow="0" w:firstColumn="1" w:lastColumn="0" w:noHBand="0" w:noVBand="1"/>
      </w:tblPr>
      <w:tblGrid>
        <w:gridCol w:w="1140"/>
        <w:gridCol w:w="1838"/>
        <w:gridCol w:w="4536"/>
        <w:gridCol w:w="4111"/>
        <w:gridCol w:w="850"/>
        <w:gridCol w:w="992"/>
        <w:gridCol w:w="567"/>
        <w:gridCol w:w="709"/>
        <w:gridCol w:w="709"/>
        <w:gridCol w:w="850"/>
      </w:tblGrid>
      <w:tr w:rsidR="00763639" w:rsidRPr="001A61C6" w14:paraId="4134AF44" w14:textId="77777777" w:rsidTr="004762F5">
        <w:trPr>
          <w:trHeight w:val="416"/>
        </w:trPr>
        <w:tc>
          <w:tcPr>
            <w:tcW w:w="1140" w:type="dxa"/>
            <w:vMerge w:val="restart"/>
            <w:shd w:val="clear" w:color="auto" w:fill="auto"/>
            <w:vAlign w:val="bottom"/>
          </w:tcPr>
          <w:p w14:paraId="38FD5D9F" w14:textId="77777777" w:rsidR="00763639" w:rsidRPr="001A61C6" w:rsidRDefault="00763639" w:rsidP="004762F5">
            <w:pPr>
              <w:spacing w:after="0" w:line="240" w:lineRule="auto"/>
              <w:rPr>
                <w:rFonts w:ascii="Calibri" w:eastAsia="Times New Roman" w:hAnsi="Calibri" w:cs="Calibri"/>
                <w:b/>
                <w:bCs/>
                <w:sz w:val="20"/>
                <w:szCs w:val="20"/>
                <w:lang w:eastAsia="en-GB"/>
              </w:rPr>
            </w:pPr>
            <w:r w:rsidRPr="001A61C6">
              <w:rPr>
                <w:rFonts w:ascii="Calibri" w:eastAsia="Times New Roman" w:hAnsi="Calibri" w:cs="Calibri"/>
                <w:b/>
                <w:bCs/>
                <w:sz w:val="20"/>
                <w:szCs w:val="20"/>
                <w:lang w:eastAsia="en-GB"/>
              </w:rPr>
              <w:t>Gene</w:t>
            </w:r>
          </w:p>
        </w:tc>
        <w:tc>
          <w:tcPr>
            <w:tcW w:w="1838" w:type="dxa"/>
            <w:vMerge w:val="restart"/>
            <w:shd w:val="clear" w:color="auto" w:fill="auto"/>
            <w:noWrap/>
            <w:vAlign w:val="bottom"/>
          </w:tcPr>
          <w:p w14:paraId="6AFD67C3" w14:textId="77777777" w:rsidR="00763639" w:rsidRPr="001A61C6" w:rsidRDefault="00763639" w:rsidP="004762F5">
            <w:pPr>
              <w:spacing w:after="0" w:line="240" w:lineRule="auto"/>
              <w:rPr>
                <w:rFonts w:ascii="Calibri" w:eastAsia="Times New Roman" w:hAnsi="Calibri" w:cs="Calibri"/>
                <w:b/>
                <w:bCs/>
                <w:sz w:val="20"/>
                <w:szCs w:val="20"/>
                <w:u w:val="single"/>
                <w:lang w:eastAsia="en-GB"/>
              </w:rPr>
            </w:pPr>
            <w:r w:rsidRPr="001A61C6">
              <w:rPr>
                <w:rFonts w:ascii="Calibri" w:eastAsia="Times New Roman" w:hAnsi="Calibri" w:cs="Calibri"/>
                <w:b/>
                <w:bCs/>
                <w:sz w:val="20"/>
                <w:szCs w:val="20"/>
                <w:u w:val="single"/>
                <w:lang w:eastAsia="en-GB"/>
              </w:rPr>
              <w:t>Drug</w:t>
            </w:r>
          </w:p>
        </w:tc>
        <w:tc>
          <w:tcPr>
            <w:tcW w:w="4536" w:type="dxa"/>
            <w:vMerge w:val="restart"/>
            <w:shd w:val="clear" w:color="auto" w:fill="auto"/>
            <w:vAlign w:val="bottom"/>
          </w:tcPr>
          <w:p w14:paraId="16829D3A" w14:textId="77777777" w:rsidR="00763639" w:rsidRPr="001A61C6" w:rsidRDefault="00763639" w:rsidP="004762F5">
            <w:pPr>
              <w:spacing w:after="0" w:line="240" w:lineRule="auto"/>
              <w:ind w:right="-99"/>
              <w:rPr>
                <w:rFonts w:ascii="Calibri" w:eastAsia="Times New Roman" w:hAnsi="Calibri" w:cs="Calibri"/>
                <w:b/>
                <w:bCs/>
                <w:sz w:val="20"/>
                <w:szCs w:val="20"/>
                <w:u w:val="single"/>
                <w:lang w:eastAsia="en-GB"/>
              </w:rPr>
            </w:pPr>
            <w:r w:rsidRPr="001A61C6">
              <w:rPr>
                <w:rFonts w:ascii="Calibri" w:eastAsia="Times New Roman" w:hAnsi="Calibri" w:cs="Calibri"/>
                <w:b/>
                <w:bCs/>
                <w:sz w:val="20"/>
                <w:szCs w:val="20"/>
                <w:u w:val="single"/>
                <w:lang w:eastAsia="en-GB"/>
              </w:rPr>
              <w:t>Safety</w:t>
            </w:r>
          </w:p>
        </w:tc>
        <w:tc>
          <w:tcPr>
            <w:tcW w:w="4111" w:type="dxa"/>
            <w:vMerge w:val="restart"/>
            <w:shd w:val="clear" w:color="auto" w:fill="auto"/>
            <w:vAlign w:val="bottom"/>
          </w:tcPr>
          <w:p w14:paraId="2BD67770" w14:textId="77777777" w:rsidR="00763639" w:rsidRPr="001A61C6" w:rsidRDefault="00763639" w:rsidP="004762F5">
            <w:pPr>
              <w:tabs>
                <w:tab w:val="left" w:pos="356"/>
                <w:tab w:val="left" w:pos="3870"/>
              </w:tabs>
              <w:spacing w:after="0" w:line="240" w:lineRule="auto"/>
              <w:ind w:right="-111" w:firstLine="43"/>
              <w:rPr>
                <w:rFonts w:ascii="Calibri" w:eastAsia="Times New Roman" w:hAnsi="Calibri" w:cs="Calibri"/>
                <w:b/>
                <w:bCs/>
                <w:sz w:val="20"/>
                <w:szCs w:val="20"/>
                <w:u w:val="single"/>
                <w:lang w:eastAsia="en-GB"/>
              </w:rPr>
            </w:pPr>
            <w:r w:rsidRPr="001A61C6">
              <w:rPr>
                <w:rFonts w:ascii="Calibri" w:eastAsia="Times New Roman" w:hAnsi="Calibri" w:cs="Calibri"/>
                <w:b/>
                <w:bCs/>
                <w:sz w:val="20"/>
                <w:szCs w:val="20"/>
                <w:u w:val="single"/>
                <w:lang w:eastAsia="en-GB"/>
              </w:rPr>
              <w:t>Efficacy</w:t>
            </w:r>
          </w:p>
        </w:tc>
        <w:tc>
          <w:tcPr>
            <w:tcW w:w="850" w:type="dxa"/>
            <w:vMerge w:val="restart"/>
            <w:shd w:val="clear" w:color="auto" w:fill="auto"/>
            <w:vAlign w:val="bottom"/>
          </w:tcPr>
          <w:p w14:paraId="5DB0D475" w14:textId="77777777" w:rsidR="00763639" w:rsidRPr="001A61C6" w:rsidRDefault="00763639" w:rsidP="004762F5">
            <w:pPr>
              <w:tabs>
                <w:tab w:val="left" w:pos="0"/>
                <w:tab w:val="left" w:pos="356"/>
              </w:tabs>
              <w:spacing w:after="0" w:line="240" w:lineRule="auto"/>
              <w:ind w:right="-111" w:hanging="114"/>
              <w:jc w:val="center"/>
              <w:rPr>
                <w:rFonts w:ascii="Calibri" w:eastAsia="Times New Roman" w:hAnsi="Calibri" w:cs="Calibri"/>
                <w:b/>
                <w:bCs/>
                <w:sz w:val="20"/>
                <w:szCs w:val="20"/>
                <w:u w:val="single"/>
                <w:lang w:eastAsia="en-GB"/>
              </w:rPr>
            </w:pPr>
            <w:r w:rsidRPr="001A61C6">
              <w:rPr>
                <w:rFonts w:ascii="Calibri" w:eastAsia="Times New Roman" w:hAnsi="Calibri" w:cs="Calibri"/>
                <w:b/>
                <w:bCs/>
                <w:sz w:val="20"/>
                <w:szCs w:val="20"/>
                <w:u w:val="single"/>
                <w:lang w:eastAsia="en-GB"/>
              </w:rPr>
              <w:t>Ref</w:t>
            </w:r>
          </w:p>
        </w:tc>
        <w:tc>
          <w:tcPr>
            <w:tcW w:w="992" w:type="dxa"/>
            <w:vMerge w:val="restart"/>
            <w:shd w:val="clear" w:color="auto" w:fill="auto"/>
            <w:vAlign w:val="bottom"/>
          </w:tcPr>
          <w:p w14:paraId="63D3855D" w14:textId="77777777" w:rsidR="00763639" w:rsidRPr="001A61C6" w:rsidRDefault="00763639" w:rsidP="004762F5">
            <w:pPr>
              <w:tabs>
                <w:tab w:val="left" w:pos="0"/>
                <w:tab w:val="left" w:pos="356"/>
              </w:tabs>
              <w:spacing w:after="0" w:line="240" w:lineRule="auto"/>
              <w:ind w:right="-111" w:hanging="114"/>
              <w:jc w:val="center"/>
              <w:rPr>
                <w:rFonts w:ascii="Calibri" w:eastAsia="Times New Roman" w:hAnsi="Calibri" w:cs="Calibri"/>
                <w:b/>
                <w:bCs/>
                <w:sz w:val="20"/>
                <w:szCs w:val="20"/>
                <w:u w:val="single"/>
                <w:lang w:eastAsia="en-GB"/>
              </w:rPr>
            </w:pPr>
            <w:r w:rsidRPr="001A61C6">
              <w:rPr>
                <w:rFonts w:ascii="Calibri" w:eastAsia="Times New Roman" w:hAnsi="Calibri" w:cs="Calibri"/>
                <w:b/>
                <w:bCs/>
                <w:sz w:val="20"/>
                <w:szCs w:val="20"/>
                <w:u w:val="single"/>
                <w:lang w:eastAsia="en-GB"/>
              </w:rPr>
              <w:t>Included in</w:t>
            </w:r>
          </w:p>
          <w:p w14:paraId="44B01A1A" w14:textId="77777777" w:rsidR="00763639" w:rsidRPr="001A61C6" w:rsidRDefault="00763639" w:rsidP="004762F5">
            <w:pPr>
              <w:tabs>
                <w:tab w:val="left" w:pos="0"/>
                <w:tab w:val="left" w:pos="356"/>
              </w:tabs>
              <w:spacing w:after="0" w:line="240" w:lineRule="auto"/>
              <w:ind w:right="-111" w:hanging="114"/>
              <w:jc w:val="center"/>
              <w:rPr>
                <w:rFonts w:ascii="Calibri" w:eastAsia="Times New Roman" w:hAnsi="Calibri" w:cs="Calibri"/>
                <w:b/>
                <w:bCs/>
                <w:sz w:val="20"/>
                <w:szCs w:val="20"/>
                <w:u w:val="single"/>
                <w:lang w:eastAsia="en-GB"/>
              </w:rPr>
            </w:pPr>
            <w:r w:rsidRPr="001A61C6">
              <w:rPr>
                <w:rFonts w:ascii="Calibri" w:eastAsia="Times New Roman" w:hAnsi="Calibri" w:cs="Calibri"/>
                <w:b/>
                <w:bCs/>
                <w:sz w:val="20"/>
                <w:szCs w:val="20"/>
                <w:u w:val="single"/>
                <w:lang w:eastAsia="en-GB"/>
              </w:rPr>
              <w:t>FDA Drug Label</w:t>
            </w:r>
          </w:p>
        </w:tc>
        <w:tc>
          <w:tcPr>
            <w:tcW w:w="2835" w:type="dxa"/>
            <w:gridSpan w:val="4"/>
            <w:shd w:val="clear" w:color="auto" w:fill="auto"/>
            <w:vAlign w:val="bottom"/>
          </w:tcPr>
          <w:p w14:paraId="32E61EB4" w14:textId="77777777" w:rsidR="00763639" w:rsidRPr="001A61C6" w:rsidRDefault="00763639" w:rsidP="004762F5">
            <w:pPr>
              <w:tabs>
                <w:tab w:val="left" w:pos="0"/>
                <w:tab w:val="left" w:pos="356"/>
              </w:tabs>
              <w:spacing w:after="0" w:line="240" w:lineRule="auto"/>
              <w:ind w:right="-111" w:hanging="114"/>
              <w:jc w:val="center"/>
              <w:rPr>
                <w:rFonts w:ascii="Calibri" w:eastAsia="Times New Roman" w:hAnsi="Calibri" w:cs="Calibri"/>
                <w:b/>
                <w:bCs/>
                <w:sz w:val="20"/>
                <w:szCs w:val="20"/>
                <w:u w:val="single"/>
                <w:lang w:eastAsia="en-GB"/>
              </w:rPr>
            </w:pPr>
            <w:r w:rsidRPr="001A61C6">
              <w:rPr>
                <w:rFonts w:ascii="Calibri" w:eastAsia="Times New Roman" w:hAnsi="Calibri" w:cs="Calibri"/>
                <w:b/>
                <w:bCs/>
                <w:sz w:val="20"/>
                <w:szCs w:val="20"/>
                <w:u w:val="single"/>
                <w:lang w:eastAsia="en-GB"/>
              </w:rPr>
              <w:t>Clinical Guidelines</w:t>
            </w:r>
          </w:p>
        </w:tc>
      </w:tr>
      <w:tr w:rsidR="00763639" w:rsidRPr="001A61C6" w14:paraId="60950D96" w14:textId="77777777" w:rsidTr="004762F5">
        <w:trPr>
          <w:trHeight w:val="231"/>
        </w:trPr>
        <w:tc>
          <w:tcPr>
            <w:tcW w:w="1140" w:type="dxa"/>
            <w:vMerge/>
            <w:shd w:val="clear" w:color="auto" w:fill="auto"/>
            <w:vAlign w:val="bottom"/>
          </w:tcPr>
          <w:p w14:paraId="1D348F4F" w14:textId="77777777" w:rsidR="00763639" w:rsidRPr="001A61C6" w:rsidRDefault="00763639" w:rsidP="004762F5">
            <w:pPr>
              <w:spacing w:after="0" w:line="240" w:lineRule="auto"/>
              <w:rPr>
                <w:rFonts w:ascii="Calibri" w:eastAsia="Times New Roman" w:hAnsi="Calibri" w:cs="Calibri"/>
                <w:b/>
                <w:bCs/>
                <w:sz w:val="20"/>
                <w:szCs w:val="20"/>
                <w:lang w:eastAsia="en-GB"/>
              </w:rPr>
            </w:pPr>
          </w:p>
        </w:tc>
        <w:tc>
          <w:tcPr>
            <w:tcW w:w="1838" w:type="dxa"/>
            <w:vMerge/>
            <w:shd w:val="clear" w:color="auto" w:fill="auto"/>
            <w:noWrap/>
            <w:vAlign w:val="bottom"/>
            <w:hideMark/>
          </w:tcPr>
          <w:p w14:paraId="046A87BE" w14:textId="77777777" w:rsidR="00763639" w:rsidRPr="001A61C6" w:rsidRDefault="00763639" w:rsidP="004762F5">
            <w:pPr>
              <w:spacing w:after="0" w:line="240" w:lineRule="auto"/>
              <w:rPr>
                <w:rFonts w:ascii="Calibri" w:eastAsia="Times New Roman" w:hAnsi="Calibri" w:cs="Calibri"/>
                <w:b/>
                <w:bCs/>
                <w:sz w:val="20"/>
                <w:szCs w:val="20"/>
                <w:u w:val="single"/>
                <w:lang w:eastAsia="en-GB"/>
              </w:rPr>
            </w:pPr>
          </w:p>
        </w:tc>
        <w:tc>
          <w:tcPr>
            <w:tcW w:w="4536" w:type="dxa"/>
            <w:vMerge/>
            <w:shd w:val="clear" w:color="auto" w:fill="auto"/>
            <w:vAlign w:val="bottom"/>
          </w:tcPr>
          <w:p w14:paraId="05E646CA" w14:textId="77777777" w:rsidR="00763639" w:rsidRPr="001A61C6" w:rsidRDefault="00763639" w:rsidP="004762F5">
            <w:pPr>
              <w:spacing w:after="0" w:line="240" w:lineRule="auto"/>
              <w:ind w:right="-99"/>
              <w:rPr>
                <w:rFonts w:ascii="Calibri" w:eastAsia="Times New Roman" w:hAnsi="Calibri" w:cs="Calibri"/>
                <w:b/>
                <w:bCs/>
                <w:sz w:val="20"/>
                <w:szCs w:val="20"/>
                <w:u w:val="single"/>
                <w:lang w:eastAsia="en-GB"/>
              </w:rPr>
            </w:pPr>
          </w:p>
        </w:tc>
        <w:tc>
          <w:tcPr>
            <w:tcW w:w="4111" w:type="dxa"/>
            <w:vMerge/>
            <w:shd w:val="clear" w:color="auto" w:fill="auto"/>
            <w:vAlign w:val="bottom"/>
          </w:tcPr>
          <w:p w14:paraId="6E3660C9" w14:textId="77777777" w:rsidR="00763639" w:rsidRPr="001A61C6" w:rsidRDefault="00763639" w:rsidP="004762F5">
            <w:pPr>
              <w:tabs>
                <w:tab w:val="left" w:pos="356"/>
                <w:tab w:val="left" w:pos="3870"/>
              </w:tabs>
              <w:spacing w:after="0" w:line="240" w:lineRule="auto"/>
              <w:ind w:right="-111" w:firstLine="43"/>
              <w:rPr>
                <w:rFonts w:ascii="Calibri" w:eastAsia="Times New Roman" w:hAnsi="Calibri" w:cs="Calibri"/>
                <w:b/>
                <w:bCs/>
                <w:sz w:val="20"/>
                <w:szCs w:val="20"/>
                <w:u w:val="single"/>
                <w:lang w:eastAsia="en-GB"/>
              </w:rPr>
            </w:pPr>
          </w:p>
        </w:tc>
        <w:tc>
          <w:tcPr>
            <w:tcW w:w="850" w:type="dxa"/>
            <w:vMerge/>
            <w:shd w:val="clear" w:color="auto" w:fill="auto"/>
            <w:vAlign w:val="bottom"/>
          </w:tcPr>
          <w:p w14:paraId="372C0212" w14:textId="77777777" w:rsidR="00763639" w:rsidRPr="001A61C6" w:rsidRDefault="00763639" w:rsidP="004762F5">
            <w:pPr>
              <w:tabs>
                <w:tab w:val="left" w:pos="0"/>
                <w:tab w:val="left" w:pos="356"/>
              </w:tabs>
              <w:spacing w:after="0" w:line="240" w:lineRule="auto"/>
              <w:ind w:right="-111" w:hanging="114"/>
              <w:jc w:val="center"/>
              <w:rPr>
                <w:rFonts w:ascii="Calibri" w:eastAsia="Times New Roman" w:hAnsi="Calibri" w:cs="Calibri"/>
                <w:b/>
                <w:bCs/>
                <w:sz w:val="20"/>
                <w:szCs w:val="20"/>
                <w:u w:val="single"/>
                <w:lang w:eastAsia="en-GB"/>
              </w:rPr>
            </w:pPr>
          </w:p>
        </w:tc>
        <w:tc>
          <w:tcPr>
            <w:tcW w:w="992" w:type="dxa"/>
            <w:vMerge/>
            <w:shd w:val="clear" w:color="auto" w:fill="auto"/>
          </w:tcPr>
          <w:p w14:paraId="2E583A8A" w14:textId="77777777" w:rsidR="00763639" w:rsidRPr="001A61C6" w:rsidRDefault="00763639" w:rsidP="004762F5">
            <w:pPr>
              <w:tabs>
                <w:tab w:val="left" w:pos="0"/>
                <w:tab w:val="left" w:pos="356"/>
              </w:tabs>
              <w:spacing w:after="0" w:line="240" w:lineRule="auto"/>
              <w:ind w:right="-111" w:hanging="114"/>
              <w:jc w:val="center"/>
              <w:rPr>
                <w:rFonts w:ascii="Calibri" w:eastAsia="Times New Roman" w:hAnsi="Calibri" w:cs="Calibri"/>
                <w:b/>
                <w:bCs/>
                <w:sz w:val="20"/>
                <w:szCs w:val="20"/>
                <w:u w:val="single"/>
                <w:lang w:eastAsia="en-GB"/>
              </w:rPr>
            </w:pPr>
          </w:p>
        </w:tc>
        <w:tc>
          <w:tcPr>
            <w:tcW w:w="567" w:type="dxa"/>
            <w:shd w:val="clear" w:color="auto" w:fill="auto"/>
            <w:vAlign w:val="bottom"/>
          </w:tcPr>
          <w:p w14:paraId="09CA9D59" w14:textId="77777777" w:rsidR="00763639" w:rsidRPr="001A61C6" w:rsidRDefault="00763639" w:rsidP="004762F5">
            <w:pPr>
              <w:tabs>
                <w:tab w:val="left" w:pos="0"/>
                <w:tab w:val="left" w:pos="356"/>
              </w:tabs>
              <w:spacing w:after="0" w:line="240" w:lineRule="auto"/>
              <w:ind w:right="-111" w:hanging="114"/>
              <w:jc w:val="center"/>
              <w:rPr>
                <w:rFonts w:ascii="Calibri" w:eastAsia="Times New Roman" w:hAnsi="Calibri" w:cs="Calibri"/>
                <w:b/>
                <w:bCs/>
                <w:sz w:val="20"/>
                <w:szCs w:val="20"/>
                <w:u w:val="single"/>
                <w:lang w:eastAsia="en-GB"/>
              </w:rPr>
            </w:pPr>
            <w:r w:rsidRPr="001A61C6">
              <w:rPr>
                <w:rFonts w:ascii="Calibri" w:eastAsia="Times New Roman" w:hAnsi="Calibri" w:cs="Calibri"/>
                <w:b/>
                <w:bCs/>
                <w:sz w:val="20"/>
                <w:szCs w:val="20"/>
                <w:u w:val="single"/>
                <w:lang w:eastAsia="en-GB"/>
              </w:rPr>
              <w:t>CPIC</w:t>
            </w:r>
          </w:p>
        </w:tc>
        <w:tc>
          <w:tcPr>
            <w:tcW w:w="709" w:type="dxa"/>
            <w:shd w:val="clear" w:color="auto" w:fill="auto"/>
            <w:vAlign w:val="bottom"/>
          </w:tcPr>
          <w:p w14:paraId="3D03114F" w14:textId="77777777" w:rsidR="00763639" w:rsidRPr="001A61C6" w:rsidRDefault="00763639" w:rsidP="004762F5">
            <w:pPr>
              <w:tabs>
                <w:tab w:val="left" w:pos="0"/>
                <w:tab w:val="left" w:pos="356"/>
              </w:tabs>
              <w:spacing w:after="0" w:line="240" w:lineRule="auto"/>
              <w:ind w:right="-111" w:hanging="114"/>
              <w:jc w:val="center"/>
              <w:rPr>
                <w:rFonts w:ascii="Calibri" w:eastAsia="Times New Roman" w:hAnsi="Calibri" w:cs="Calibri"/>
                <w:b/>
                <w:bCs/>
                <w:sz w:val="20"/>
                <w:szCs w:val="20"/>
                <w:u w:val="single"/>
                <w:lang w:eastAsia="en-GB"/>
              </w:rPr>
            </w:pPr>
            <w:r w:rsidRPr="001A61C6">
              <w:rPr>
                <w:rFonts w:ascii="Calibri" w:eastAsia="Times New Roman" w:hAnsi="Calibri" w:cs="Calibri"/>
                <w:b/>
                <w:bCs/>
                <w:sz w:val="20"/>
                <w:szCs w:val="20"/>
                <w:u w:val="single"/>
                <w:lang w:eastAsia="en-GB"/>
              </w:rPr>
              <w:t>DPWG</w:t>
            </w:r>
          </w:p>
        </w:tc>
        <w:tc>
          <w:tcPr>
            <w:tcW w:w="709" w:type="dxa"/>
            <w:shd w:val="clear" w:color="auto" w:fill="auto"/>
            <w:vAlign w:val="bottom"/>
          </w:tcPr>
          <w:p w14:paraId="39BBE375" w14:textId="77777777" w:rsidR="00763639" w:rsidRPr="001A61C6" w:rsidRDefault="00763639" w:rsidP="004762F5">
            <w:pPr>
              <w:tabs>
                <w:tab w:val="left" w:pos="0"/>
                <w:tab w:val="left" w:pos="356"/>
              </w:tabs>
              <w:spacing w:after="0" w:line="240" w:lineRule="auto"/>
              <w:ind w:right="-111" w:hanging="114"/>
              <w:jc w:val="center"/>
              <w:rPr>
                <w:rFonts w:ascii="Calibri" w:eastAsia="Times New Roman" w:hAnsi="Calibri" w:cs="Calibri"/>
                <w:b/>
                <w:bCs/>
                <w:sz w:val="20"/>
                <w:szCs w:val="20"/>
                <w:u w:val="single"/>
                <w:lang w:eastAsia="en-GB"/>
              </w:rPr>
            </w:pPr>
            <w:r w:rsidRPr="001A61C6">
              <w:rPr>
                <w:rFonts w:ascii="Calibri" w:eastAsia="Times New Roman" w:hAnsi="Calibri" w:cs="Calibri"/>
                <w:b/>
                <w:bCs/>
                <w:sz w:val="20"/>
                <w:szCs w:val="20"/>
                <w:u w:val="single"/>
                <w:lang w:eastAsia="en-GB"/>
              </w:rPr>
              <w:t>CPNDS</w:t>
            </w:r>
          </w:p>
        </w:tc>
        <w:tc>
          <w:tcPr>
            <w:tcW w:w="850" w:type="dxa"/>
            <w:shd w:val="clear" w:color="auto" w:fill="auto"/>
            <w:vAlign w:val="bottom"/>
          </w:tcPr>
          <w:p w14:paraId="7811DE96" w14:textId="77777777" w:rsidR="00763639" w:rsidRPr="001A61C6" w:rsidRDefault="00763639" w:rsidP="004762F5">
            <w:pPr>
              <w:tabs>
                <w:tab w:val="left" w:pos="0"/>
                <w:tab w:val="left" w:pos="356"/>
              </w:tabs>
              <w:spacing w:after="0" w:line="240" w:lineRule="auto"/>
              <w:ind w:right="-111" w:hanging="114"/>
              <w:jc w:val="center"/>
              <w:rPr>
                <w:rFonts w:ascii="Calibri" w:eastAsia="Times New Roman" w:hAnsi="Calibri" w:cs="Calibri"/>
                <w:b/>
                <w:bCs/>
                <w:sz w:val="20"/>
                <w:szCs w:val="20"/>
                <w:u w:val="single"/>
                <w:lang w:eastAsia="en-GB"/>
              </w:rPr>
            </w:pPr>
            <w:proofErr w:type="spellStart"/>
            <w:r w:rsidRPr="001A61C6">
              <w:rPr>
                <w:rFonts w:ascii="Calibri" w:eastAsia="Times New Roman" w:hAnsi="Calibri" w:cs="Calibri"/>
                <w:b/>
                <w:bCs/>
                <w:sz w:val="20"/>
                <w:szCs w:val="20"/>
                <w:u w:val="single"/>
                <w:lang w:eastAsia="en-GB"/>
              </w:rPr>
              <w:t>FNPGx</w:t>
            </w:r>
            <w:proofErr w:type="spellEnd"/>
          </w:p>
        </w:tc>
      </w:tr>
      <w:tr w:rsidR="00763639" w:rsidRPr="001A61C6" w14:paraId="2A79C67D" w14:textId="77777777" w:rsidTr="004762F5">
        <w:trPr>
          <w:trHeight w:val="648"/>
        </w:trPr>
        <w:tc>
          <w:tcPr>
            <w:tcW w:w="1140" w:type="dxa"/>
            <w:shd w:val="clear" w:color="auto" w:fill="FFFFFF" w:themeFill="background1"/>
            <w:vAlign w:val="center"/>
          </w:tcPr>
          <w:p w14:paraId="51371F50"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ACYP2</w:t>
            </w:r>
          </w:p>
        </w:tc>
        <w:tc>
          <w:tcPr>
            <w:tcW w:w="1838" w:type="dxa"/>
            <w:shd w:val="clear" w:color="auto" w:fill="FFFFFF" w:themeFill="background1"/>
            <w:noWrap/>
            <w:vAlign w:val="center"/>
          </w:tcPr>
          <w:p w14:paraId="4AB92883"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Cisplatin</w:t>
            </w:r>
          </w:p>
        </w:tc>
        <w:tc>
          <w:tcPr>
            <w:tcW w:w="4536" w:type="dxa"/>
            <w:shd w:val="clear" w:color="auto" w:fill="FFFFFF" w:themeFill="background1"/>
            <w:vAlign w:val="center"/>
          </w:tcPr>
          <w:p w14:paraId="3C540B5F" w14:textId="77777777" w:rsidR="00763639" w:rsidRPr="001A61C6" w:rsidRDefault="00763639" w:rsidP="004762F5">
            <w:pPr>
              <w:pStyle w:val="Heading3"/>
              <w:shd w:val="clear" w:color="auto" w:fill="FFFFFF"/>
              <w:spacing w:before="0" w:beforeAutospacing="0" w:after="0" w:afterAutospacing="0"/>
              <w:rPr>
                <w:rFonts w:ascii="Arial" w:hAnsi="Arial" w:cs="Arial"/>
                <w:b w:val="0"/>
                <w:bCs w:val="0"/>
                <w:color w:val="191F2A"/>
                <w:sz w:val="34"/>
                <w:szCs w:val="34"/>
              </w:rPr>
            </w:pPr>
            <w:r w:rsidRPr="001A61C6">
              <w:rPr>
                <w:rFonts w:ascii="Calibri" w:hAnsi="Calibri" w:cs="Calibri"/>
                <w:b w:val="0"/>
                <w:sz w:val="20"/>
                <w:szCs w:val="20"/>
              </w:rPr>
              <w:t>Increased risk of ototoxicity in patients with brain tumours, osteosarcoma and other cancers who carry the rs1872328 A-allele.</w:t>
            </w:r>
          </w:p>
        </w:tc>
        <w:tc>
          <w:tcPr>
            <w:tcW w:w="4111" w:type="dxa"/>
            <w:shd w:val="clear" w:color="auto" w:fill="FFFFFF" w:themeFill="background1"/>
          </w:tcPr>
          <w:p w14:paraId="7F4516EC"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188D4CA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UaGllc2VuPC9BdXRob3I+PFllYXI+MjAxNzwvWWVhcj48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UaGllc2VuPC9BdXRob3I+PFllYXI+MjAxNzwvWWVhcj48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57, 158]</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7FC2725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567" w:type="dxa"/>
            <w:shd w:val="clear" w:color="auto" w:fill="FFFFFF" w:themeFill="background1"/>
            <w:vAlign w:val="center"/>
          </w:tcPr>
          <w:p w14:paraId="61A86A7C"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150A07F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3CE05E4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068EAC6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5864D612" w14:textId="77777777" w:rsidTr="004762F5">
        <w:trPr>
          <w:trHeight w:val="300"/>
        </w:trPr>
        <w:tc>
          <w:tcPr>
            <w:tcW w:w="1140" w:type="dxa"/>
            <w:shd w:val="clear" w:color="auto" w:fill="D9D9D9" w:themeFill="background1" w:themeFillShade="D9"/>
            <w:vAlign w:val="center"/>
          </w:tcPr>
          <w:p w14:paraId="1CC06AAD"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CEP72</w:t>
            </w:r>
          </w:p>
        </w:tc>
        <w:tc>
          <w:tcPr>
            <w:tcW w:w="1838" w:type="dxa"/>
            <w:shd w:val="clear" w:color="auto" w:fill="D9D9D9" w:themeFill="background1" w:themeFillShade="D9"/>
            <w:noWrap/>
            <w:vAlign w:val="center"/>
          </w:tcPr>
          <w:p w14:paraId="1CC92A58"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Vincristine</w:t>
            </w:r>
          </w:p>
        </w:tc>
        <w:tc>
          <w:tcPr>
            <w:tcW w:w="4536" w:type="dxa"/>
            <w:shd w:val="clear" w:color="auto" w:fill="D9D9D9" w:themeFill="background1" w:themeFillShade="D9"/>
            <w:vAlign w:val="center"/>
          </w:tcPr>
          <w:p w14:paraId="6C6A2DFC"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Increased with of peripheral neuropathy in paediatric Precursor Cell Lymphoblastic Leukaemia-Lymphoma patients with rs924607 TT genotype.</w:t>
            </w:r>
          </w:p>
        </w:tc>
        <w:tc>
          <w:tcPr>
            <w:tcW w:w="4111" w:type="dxa"/>
            <w:shd w:val="clear" w:color="auto" w:fill="D9D9D9" w:themeFill="background1" w:themeFillShade="D9"/>
          </w:tcPr>
          <w:p w14:paraId="40730958"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183A44EC"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r>
            <w:r w:rsidRPr="001A61C6">
              <w:rPr>
                <w:rFonts w:ascii="Calibri" w:eastAsia="Times New Roman" w:hAnsi="Calibri" w:cs="Calibri"/>
                <w:sz w:val="20"/>
                <w:szCs w:val="20"/>
                <w:lang w:eastAsia="en-GB"/>
              </w:rPr>
              <w:instrText xml:space="preserve"> ADDIN EN.CITE &lt;EndNote&gt;&lt;Cite&gt;&lt;Author&gt;Cronin-Fenton&lt;/Author&gt;&lt;Year&gt;2018&lt;/Year&gt;&lt;RecNum&gt;516&lt;/RecNum&gt;&lt;DisplayText&gt;[70]&lt;/DisplayText&gt;&lt;record&gt;&lt;rec-number&gt;516&lt;/rec-number&gt;&lt;foreign-keys&gt;&lt;key app="EN" db-id="estrw05vtwaprzeeftl5fdfqztfzftsxftvw" timestamp="1585553817"&gt;516&lt;/key&gt;&lt;/foreign-keys&gt;&lt;ref-type name="Journal Article"&gt;17&lt;/ref-type&gt;&lt;contributors&gt;&lt;authors&gt;&lt;author&gt;Cronin-Fenton, D. P.&lt;/author&gt;&lt;author&gt;Damkier, P.&lt;/author&gt;&lt;/authors&gt;&lt;/contributors&gt;&lt;auth-address&gt;Department of Clinical Epidemiology, Aarhus University, Aarhus, Denmark. Electronic address: dc@clin.au.dk.&amp;#xD;Department of Clinical Biochemistry and Pharmacology, Odense University Hospital, Odense, Denmark; Department of Clinical Research, University of Southern Denmark, Odense, Denmark.&lt;/auth-address&gt;&lt;titles&gt;&lt;title&gt;Tamoxifen and CYP2D6: A Controversy in Pharmacogenetics&lt;/title&gt;&lt;secondary-title&gt;Adv Pharmacol&lt;/secondary-title&gt;&lt;/titles&gt;&lt;periodical&gt;&lt;full-title&gt;Adv Pharmacol&lt;/full-title&gt;&lt;/periodical&gt;&lt;pages&gt;65-91&lt;/pages&gt;&lt;volume&gt;83&lt;/volume&gt;&lt;edition&gt;2018/05/29&lt;/edition&gt;&lt;keywords&gt;&lt;keyword&gt;Cytochrome P-450 CYP2D6/*metabolism&lt;/keyword&gt;&lt;keyword&gt;Drug Interactions&lt;/keyword&gt;&lt;keyword&gt;Genotype&lt;/keyword&gt;&lt;keyword&gt;Humans&lt;/keyword&gt;&lt;keyword&gt;*Pharmacogenetics&lt;/keyword&gt;&lt;keyword&gt;Polymorphism, Genetic&lt;/keyword&gt;&lt;keyword&gt;Tamoxifen/*metabolism&lt;/keyword&gt;&lt;keyword&gt;*ATP-binding cassette transporter&lt;/keyword&gt;&lt;keyword&gt;*Breast cancer&lt;/keyword&gt;&lt;keyword&gt;*Breast cancer recurrence&lt;/keyword&gt;&lt;keyword&gt;*Cytochrome P450 2D6&lt;/keyword&gt;&lt;keyword&gt;*Hardy-Weinberg equilibrium&lt;/keyword&gt;&lt;keyword&gt;*Polymorphism&lt;/keyword&gt;&lt;keyword&gt;*Selective serotonin reuptake inhibitor&lt;/keyword&gt;&lt;keyword&gt;*Tamoxifen&lt;/keyword&gt;&lt;/keywords&gt;&lt;dates&gt;&lt;year&gt;2018&lt;/year&gt;&lt;/dates&gt;&lt;isbn&gt;1054-3589&lt;/isbn&gt;&lt;accession-num&gt;29801584&lt;/accession-num&gt;&lt;urls&gt;&lt;/urls&gt;&lt;electronic-resource-num&gt;10.1016/bs.apha.2018.03.001&lt;/electronic-resource-num&gt;&lt;remote-database-provider&gt;NLM&lt;/remote-database-provider&gt;&lt;language&gt;eng&lt;/language&gt;&lt;/record&gt;&lt;/Cite&gt;&lt;/EndNote&gt;</w:instrText>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70]</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0E72BDF2"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567" w:type="dxa"/>
            <w:shd w:val="clear" w:color="auto" w:fill="D9D9D9" w:themeFill="background1" w:themeFillShade="D9"/>
            <w:vAlign w:val="center"/>
          </w:tcPr>
          <w:p w14:paraId="62EDA6D5"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522622E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1C14E1F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682E6EF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3ADF7E07" w14:textId="77777777" w:rsidTr="004762F5">
        <w:trPr>
          <w:trHeight w:val="300"/>
        </w:trPr>
        <w:tc>
          <w:tcPr>
            <w:tcW w:w="1140" w:type="dxa"/>
            <w:shd w:val="clear" w:color="auto" w:fill="FFFFFF" w:themeFill="background1"/>
            <w:vAlign w:val="center"/>
          </w:tcPr>
          <w:p w14:paraId="2F755B8A"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CYP2B6</w:t>
            </w:r>
          </w:p>
        </w:tc>
        <w:tc>
          <w:tcPr>
            <w:tcW w:w="1838" w:type="dxa"/>
            <w:shd w:val="clear" w:color="auto" w:fill="FFFFFF" w:themeFill="background1"/>
            <w:noWrap/>
            <w:vAlign w:val="center"/>
          </w:tcPr>
          <w:p w14:paraId="44457F4B"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Cyclophosphamide</w:t>
            </w:r>
          </w:p>
        </w:tc>
        <w:tc>
          <w:tcPr>
            <w:tcW w:w="4536" w:type="dxa"/>
            <w:shd w:val="clear" w:color="auto" w:fill="FFFFFF" w:themeFill="background1"/>
            <w:vAlign w:val="center"/>
          </w:tcPr>
          <w:p w14:paraId="393148FF"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6 carriage associated with decreased risk of toxicity vs *1/*1 when treated with cyclophosphamide and fludarabine in chronic lymphocytic leukaemia</w:t>
            </w:r>
          </w:p>
        </w:tc>
        <w:tc>
          <w:tcPr>
            <w:tcW w:w="4111" w:type="dxa"/>
            <w:shd w:val="clear" w:color="auto" w:fill="FFFFFF" w:themeFill="background1"/>
          </w:tcPr>
          <w:p w14:paraId="32CA35EE"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1283B664"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r>
            <w:r w:rsidRPr="001A61C6">
              <w:rPr>
                <w:rFonts w:ascii="Calibri" w:eastAsia="Times New Roman" w:hAnsi="Calibri" w:cs="Calibri"/>
                <w:sz w:val="20"/>
                <w:szCs w:val="20"/>
                <w:lang w:eastAsia="en-GB"/>
              </w:rPr>
              <w:instrText xml:space="preserve"> ADDIN EN.CITE &lt;EndNote&gt;&lt;Cite&gt;&lt;Author&gt;Johnson&lt;/Author&gt;&lt;Year&gt;2013&lt;/Year&gt;&lt;RecNum&gt;186&lt;/RecNum&gt;&lt;DisplayText&gt;[159]&lt;/DisplayText&gt;&lt;record&gt;&lt;rec-number&gt;186&lt;/rec-number&gt;&lt;foreign-keys&gt;&lt;key app="EN" db-id="estrw05vtwaprzeeftl5fdfqztfzftsxftvw" timestamp="1386149036"&gt;186&lt;/key&gt;&lt;/foreign-keys&gt;&lt;ref-type name="Journal Article"&gt;17&lt;/ref-type&gt;&lt;contributors&gt;&lt;authors&gt;&lt;author&gt;Johnson, G. G.&lt;/author&gt;&lt;author&gt;Lin, K.&lt;/author&gt;&lt;author&gt;Cox, T. F.&lt;/author&gt;&lt;author&gt;Oates, M.&lt;/author&gt;&lt;author&gt;Sibson, D. R.&lt;/author&gt;&lt;author&gt;Eccles, R.&lt;/author&gt;&lt;author&gt;Lloyd, B.&lt;/author&gt;&lt;author&gt;Gardiner, L. J.&lt;/author&gt;&lt;author&gt;Carr, D. F.&lt;/author&gt;&lt;author&gt;Pirmohamed, M.&lt;/author&gt;&lt;author&gt;Strefford, J. C.&lt;/author&gt;&lt;author&gt;Oscier, D. G.&lt;/author&gt;&lt;author&gt;Gonzalez de Castro, D.&lt;/author&gt;&lt;author&gt;Else, M.&lt;/author&gt;&lt;author&gt;Catovsky, D.&lt;/author&gt;&lt;author&gt;Pettitt, A. R.&lt;/author&gt;&lt;/authors&gt;&lt;/contributors&gt;&lt;auth-address&gt;Directorate of Blood Sciences, Royal Liverpool and Broadgreen University Hospitals NHS Trust, Liverpool, United Kingdom;&lt;/auth-address&gt;&lt;titles&gt;&lt;title&gt;CYP2B6*6 is an independent determinant of inferior response to fludarabine plus cyclophosphamide in chronic lymphocytic leukaemia&lt;/title&gt;&lt;secondary-title&gt;Blood&lt;/secondary-title&gt;&lt;alt-title&gt;Blood&lt;/alt-title&gt;&lt;/titles&gt;&lt;periodical&gt;&lt;full-title&gt;Blood&lt;/full-title&gt;&lt;abbr-1&gt;Blood&lt;/abbr-1&gt;&lt;/periodical&gt;&lt;alt-periodical&gt;&lt;full-title&gt;Blood&lt;/full-title&gt;&lt;abbr-1&gt;Blood&lt;/abbr-1&gt;&lt;/alt-periodical&gt;&lt;dates&gt;&lt;year&gt;2013&lt;/year&gt;&lt;pub-dates&gt;&lt;date&gt;Oct 15&lt;/date&gt;&lt;/pub-dates&gt;&lt;/dates&gt;&lt;isbn&gt;1528-0020 (Electronic)&amp;#xD;0006-4971 (Linking)&lt;/isbn&gt;&lt;accession-num&gt;24128861&lt;/accession-num&gt;&lt;urls&gt;&lt;related-urls&gt;&lt;url&gt;http://www.ncbi.nlm.nih.gov/pubmed/24128861&lt;/url&gt;&lt;/related-urls&gt;&lt;/urls&gt;&lt;electronic-resource-num&gt;10.1182/blood-2013-07-516666&lt;/electronic-resource-num&gt;&lt;/record&gt;&lt;/Cite&gt;&lt;/EndNote&gt;</w:instrText>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59]</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61F8E66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567" w:type="dxa"/>
            <w:shd w:val="clear" w:color="auto" w:fill="FFFFFF" w:themeFill="background1"/>
            <w:vAlign w:val="center"/>
          </w:tcPr>
          <w:p w14:paraId="24AAFF1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4F08E5C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2362F322"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261626E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74FEC9E0" w14:textId="77777777" w:rsidTr="004762F5">
        <w:trPr>
          <w:trHeight w:val="300"/>
        </w:trPr>
        <w:tc>
          <w:tcPr>
            <w:tcW w:w="1140" w:type="dxa"/>
            <w:shd w:val="clear" w:color="auto" w:fill="D9D9D9" w:themeFill="background1" w:themeFillShade="D9"/>
            <w:vAlign w:val="center"/>
          </w:tcPr>
          <w:p w14:paraId="2AF2B407"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CYP2D6</w:t>
            </w:r>
          </w:p>
          <w:p w14:paraId="3BF13015" w14:textId="77777777" w:rsidR="00763639" w:rsidRPr="001A61C6" w:rsidRDefault="00763639" w:rsidP="004762F5">
            <w:pPr>
              <w:spacing w:after="0" w:line="240" w:lineRule="auto"/>
              <w:rPr>
                <w:rFonts w:ascii="Calibri" w:eastAsia="Times New Roman" w:hAnsi="Calibri" w:cs="Calibri"/>
                <w:i/>
                <w:sz w:val="20"/>
                <w:szCs w:val="20"/>
                <w:lang w:eastAsia="en-GB"/>
              </w:rPr>
            </w:pPr>
          </w:p>
        </w:tc>
        <w:tc>
          <w:tcPr>
            <w:tcW w:w="1838" w:type="dxa"/>
            <w:shd w:val="clear" w:color="auto" w:fill="D9D9D9" w:themeFill="background1" w:themeFillShade="D9"/>
            <w:noWrap/>
            <w:vAlign w:val="center"/>
            <w:hideMark/>
          </w:tcPr>
          <w:p w14:paraId="2ECE70AB"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Gefitinib</w:t>
            </w:r>
          </w:p>
        </w:tc>
        <w:tc>
          <w:tcPr>
            <w:tcW w:w="4536" w:type="dxa"/>
            <w:shd w:val="clear" w:color="auto" w:fill="D9D9D9" w:themeFill="background1" w:themeFillShade="D9"/>
            <w:vAlign w:val="center"/>
          </w:tcPr>
          <w:p w14:paraId="40C51E32"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CYP2D6 poor metabolizers have increased bioavailability and subsequent increased ADR risk (including rash and hepatotoxicity)</w:t>
            </w:r>
          </w:p>
        </w:tc>
        <w:tc>
          <w:tcPr>
            <w:tcW w:w="4111" w:type="dxa"/>
            <w:shd w:val="clear" w:color="auto" w:fill="D9D9D9" w:themeFill="background1" w:themeFillShade="D9"/>
          </w:tcPr>
          <w:p w14:paraId="65244857"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3BF82C3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TdXp1bXVyYTwvQXV0aG9yPjxZZWFyPjIwMTI8L1llYXI+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TdXp1bXVyYTwvQXV0aG9yPjxZZWFyPjIwMTI8L1llYXI+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60, 161]</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3AC40D92"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D9D9D9" w:themeFill="background1" w:themeFillShade="D9"/>
            <w:vAlign w:val="center"/>
          </w:tcPr>
          <w:p w14:paraId="0E49759B"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33316D7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D9D9D9" w:themeFill="background1" w:themeFillShade="D9"/>
            <w:vAlign w:val="center"/>
          </w:tcPr>
          <w:p w14:paraId="0A402906"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5A727BA8"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580BAA4D" w14:textId="77777777" w:rsidTr="004762F5">
        <w:trPr>
          <w:trHeight w:val="300"/>
        </w:trPr>
        <w:tc>
          <w:tcPr>
            <w:tcW w:w="1140" w:type="dxa"/>
            <w:vMerge/>
            <w:shd w:val="clear" w:color="auto" w:fill="D9D9D9" w:themeFill="background1" w:themeFillShade="D9"/>
            <w:vAlign w:val="center"/>
          </w:tcPr>
          <w:p w14:paraId="6D937B27" w14:textId="77777777" w:rsidR="00763639" w:rsidRPr="001A61C6" w:rsidRDefault="00763639" w:rsidP="004762F5">
            <w:pPr>
              <w:spacing w:after="0" w:line="240" w:lineRule="auto"/>
              <w:rPr>
                <w:rFonts w:ascii="Calibri" w:eastAsia="Times New Roman" w:hAnsi="Calibri" w:cs="Calibri"/>
                <w:i/>
                <w:sz w:val="20"/>
                <w:szCs w:val="20"/>
                <w:lang w:eastAsia="en-GB"/>
              </w:rPr>
            </w:pPr>
          </w:p>
        </w:tc>
        <w:tc>
          <w:tcPr>
            <w:tcW w:w="1838" w:type="dxa"/>
            <w:shd w:val="clear" w:color="auto" w:fill="D9D9D9" w:themeFill="background1" w:themeFillShade="D9"/>
            <w:noWrap/>
            <w:vAlign w:val="center"/>
            <w:hideMark/>
          </w:tcPr>
          <w:p w14:paraId="4DE86CD8"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Rucaparib</w:t>
            </w:r>
          </w:p>
        </w:tc>
        <w:tc>
          <w:tcPr>
            <w:tcW w:w="4536" w:type="dxa"/>
            <w:shd w:val="clear" w:color="auto" w:fill="D9D9D9" w:themeFill="background1" w:themeFillShade="D9"/>
            <w:vAlign w:val="center"/>
          </w:tcPr>
          <w:p w14:paraId="68A4870A" w14:textId="77777777" w:rsidR="00763639" w:rsidRPr="001A61C6" w:rsidRDefault="00763639" w:rsidP="004762F5">
            <w:pPr>
              <w:spacing w:after="0" w:line="240" w:lineRule="auto"/>
              <w:rPr>
                <w:rFonts w:ascii="Calibri" w:eastAsia="Times New Roman" w:hAnsi="Calibri" w:cs="Calibri"/>
                <w:sz w:val="20"/>
                <w:szCs w:val="20"/>
                <w:lang w:eastAsia="en-GB"/>
              </w:rPr>
            </w:pPr>
          </w:p>
        </w:tc>
        <w:tc>
          <w:tcPr>
            <w:tcW w:w="4111" w:type="dxa"/>
            <w:shd w:val="clear" w:color="auto" w:fill="D9D9D9" w:themeFill="background1" w:themeFillShade="D9"/>
          </w:tcPr>
          <w:p w14:paraId="0ADD6C0B"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No </w:t>
            </w:r>
            <w:r w:rsidRPr="001A61C6">
              <w:rPr>
                <w:rFonts w:ascii="Calibri" w:eastAsia="Times New Roman" w:hAnsi="Calibri" w:cs="Calibri"/>
                <w:i/>
                <w:sz w:val="20"/>
                <w:szCs w:val="20"/>
                <w:lang w:eastAsia="en-GB"/>
              </w:rPr>
              <w:t>CYP2D6</w:t>
            </w:r>
            <w:r w:rsidRPr="001A61C6">
              <w:rPr>
                <w:rFonts w:ascii="Calibri" w:eastAsia="Times New Roman" w:hAnsi="Calibri" w:cs="Calibri"/>
                <w:sz w:val="20"/>
                <w:szCs w:val="20"/>
                <w:lang w:eastAsia="en-GB"/>
              </w:rPr>
              <w:t xml:space="preserve"> genetic effect on inter-individual bioavailability.</w:t>
            </w:r>
          </w:p>
        </w:tc>
        <w:tc>
          <w:tcPr>
            <w:tcW w:w="850" w:type="dxa"/>
            <w:shd w:val="clear" w:color="auto" w:fill="D9D9D9" w:themeFill="background1" w:themeFillShade="D9"/>
            <w:vAlign w:val="center"/>
          </w:tcPr>
          <w:p w14:paraId="6B869A9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992" w:type="dxa"/>
            <w:shd w:val="clear" w:color="auto" w:fill="D9D9D9" w:themeFill="background1" w:themeFillShade="D9"/>
            <w:vAlign w:val="center"/>
          </w:tcPr>
          <w:p w14:paraId="25E48BD6"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D9D9D9" w:themeFill="background1" w:themeFillShade="D9"/>
            <w:vAlign w:val="center"/>
          </w:tcPr>
          <w:p w14:paraId="4BD55E98"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539ABC7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723E0E5A"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51B9981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50BBCDF6" w14:textId="77777777" w:rsidTr="004762F5">
        <w:trPr>
          <w:trHeight w:val="300"/>
        </w:trPr>
        <w:tc>
          <w:tcPr>
            <w:tcW w:w="1140" w:type="dxa"/>
            <w:vMerge/>
            <w:shd w:val="clear" w:color="auto" w:fill="D9D9D9" w:themeFill="background1" w:themeFillShade="D9"/>
            <w:vAlign w:val="center"/>
          </w:tcPr>
          <w:p w14:paraId="52913BEA" w14:textId="77777777" w:rsidR="00763639" w:rsidRPr="001A61C6" w:rsidRDefault="00763639" w:rsidP="004762F5">
            <w:pPr>
              <w:spacing w:after="0" w:line="240" w:lineRule="auto"/>
              <w:rPr>
                <w:rFonts w:ascii="Calibri" w:eastAsia="Times New Roman" w:hAnsi="Calibri" w:cs="Calibri"/>
                <w:i/>
                <w:sz w:val="20"/>
                <w:szCs w:val="20"/>
                <w:lang w:eastAsia="en-GB"/>
              </w:rPr>
            </w:pPr>
          </w:p>
        </w:tc>
        <w:tc>
          <w:tcPr>
            <w:tcW w:w="1838" w:type="dxa"/>
            <w:shd w:val="clear" w:color="auto" w:fill="D9D9D9" w:themeFill="background1" w:themeFillShade="D9"/>
            <w:noWrap/>
            <w:vAlign w:val="center"/>
            <w:hideMark/>
          </w:tcPr>
          <w:p w14:paraId="28B46816"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Tamoxifen</w:t>
            </w:r>
          </w:p>
        </w:tc>
        <w:tc>
          <w:tcPr>
            <w:tcW w:w="4536" w:type="dxa"/>
            <w:shd w:val="clear" w:color="auto" w:fill="D9D9D9" w:themeFill="background1" w:themeFillShade="D9"/>
            <w:vAlign w:val="center"/>
          </w:tcPr>
          <w:p w14:paraId="2C09D2EF" w14:textId="77777777" w:rsidR="00763639" w:rsidRPr="001A61C6" w:rsidRDefault="00763639" w:rsidP="004762F5">
            <w:pPr>
              <w:spacing w:after="0" w:line="240" w:lineRule="auto"/>
              <w:rPr>
                <w:rFonts w:ascii="Calibri" w:eastAsia="Times New Roman" w:hAnsi="Calibri" w:cs="Calibri"/>
                <w:sz w:val="20"/>
                <w:szCs w:val="20"/>
                <w:lang w:eastAsia="en-GB"/>
              </w:rPr>
            </w:pPr>
          </w:p>
        </w:tc>
        <w:tc>
          <w:tcPr>
            <w:tcW w:w="4111" w:type="dxa"/>
            <w:shd w:val="clear" w:color="auto" w:fill="D9D9D9" w:themeFill="background1" w:themeFillShade="D9"/>
          </w:tcPr>
          <w:p w14:paraId="0FEDE47B"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CYP</w:t>
            </w:r>
            <w:r w:rsidRPr="001A61C6">
              <w:rPr>
                <w:rFonts w:ascii="Calibri" w:eastAsia="Times New Roman" w:hAnsi="Calibri" w:cs="Calibri"/>
                <w:i/>
                <w:sz w:val="20"/>
                <w:szCs w:val="20"/>
                <w:lang w:eastAsia="en-GB"/>
              </w:rPr>
              <w:t xml:space="preserve">2D6 </w:t>
            </w:r>
            <w:r w:rsidRPr="001A61C6">
              <w:rPr>
                <w:rFonts w:ascii="Calibri" w:eastAsia="Times New Roman" w:hAnsi="Calibri" w:cs="Calibri"/>
                <w:sz w:val="20"/>
                <w:szCs w:val="20"/>
                <w:lang w:eastAsia="en-GB"/>
              </w:rPr>
              <w:t xml:space="preserve">poor metabolizers associated with significantly lower </w:t>
            </w:r>
            <w:proofErr w:type="spellStart"/>
            <w:r w:rsidRPr="001A61C6">
              <w:rPr>
                <w:rFonts w:ascii="Calibri" w:eastAsia="Times New Roman" w:hAnsi="Calibri" w:cs="Calibri"/>
                <w:sz w:val="20"/>
                <w:szCs w:val="20"/>
                <w:lang w:eastAsia="en-GB"/>
              </w:rPr>
              <w:t>endoxifen</w:t>
            </w:r>
            <w:proofErr w:type="spellEnd"/>
            <w:r w:rsidRPr="001A61C6">
              <w:rPr>
                <w:rFonts w:ascii="Calibri" w:eastAsia="Times New Roman" w:hAnsi="Calibri" w:cs="Calibri"/>
                <w:sz w:val="20"/>
                <w:szCs w:val="20"/>
                <w:lang w:eastAsia="en-GB"/>
              </w:rPr>
              <w:t xml:space="preserve"> plasma concentrations and worse progression-free survival.</w:t>
            </w:r>
          </w:p>
        </w:tc>
        <w:tc>
          <w:tcPr>
            <w:tcW w:w="850" w:type="dxa"/>
            <w:shd w:val="clear" w:color="auto" w:fill="D9D9D9" w:themeFill="background1" w:themeFillShade="D9"/>
            <w:vAlign w:val="center"/>
          </w:tcPr>
          <w:p w14:paraId="34630B5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Qcm92aW5jZTwvQXV0aG9yPjxZZWFyPjIwMTQ8L1llYXI+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Qcm92aW5jZTwvQXV0aG9yPjxZZWFyPjIwMTQ8L1llYXI+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62]</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56B7CFF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D9D9D9" w:themeFill="background1" w:themeFillShade="D9"/>
            <w:vAlign w:val="center"/>
          </w:tcPr>
          <w:p w14:paraId="64B2271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D9D9D9" w:themeFill="background1" w:themeFillShade="D9"/>
            <w:vAlign w:val="center"/>
          </w:tcPr>
          <w:p w14:paraId="2193BBC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D9D9D9" w:themeFill="background1" w:themeFillShade="D9"/>
            <w:vAlign w:val="center"/>
          </w:tcPr>
          <w:p w14:paraId="3B97DA9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850" w:type="dxa"/>
            <w:shd w:val="clear" w:color="auto" w:fill="D9D9D9" w:themeFill="background1" w:themeFillShade="D9"/>
            <w:vAlign w:val="center"/>
          </w:tcPr>
          <w:p w14:paraId="4BA9EB7C"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58091FAE" w14:textId="77777777" w:rsidTr="004762F5">
        <w:trPr>
          <w:trHeight w:val="300"/>
        </w:trPr>
        <w:tc>
          <w:tcPr>
            <w:tcW w:w="1140" w:type="dxa"/>
            <w:shd w:val="clear" w:color="auto" w:fill="FFFFFF" w:themeFill="background1"/>
            <w:vAlign w:val="center"/>
          </w:tcPr>
          <w:p w14:paraId="4FD92F02"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CYP3A4</w:t>
            </w:r>
          </w:p>
        </w:tc>
        <w:tc>
          <w:tcPr>
            <w:tcW w:w="1838" w:type="dxa"/>
            <w:shd w:val="clear" w:color="auto" w:fill="FFFFFF" w:themeFill="background1"/>
            <w:noWrap/>
            <w:vAlign w:val="center"/>
          </w:tcPr>
          <w:p w14:paraId="59ED34FE"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Paclitaxel</w:t>
            </w:r>
          </w:p>
        </w:tc>
        <w:tc>
          <w:tcPr>
            <w:tcW w:w="4536" w:type="dxa"/>
            <w:shd w:val="clear" w:color="auto" w:fill="FFFFFF" w:themeFill="background1"/>
            <w:vAlign w:val="center"/>
          </w:tcPr>
          <w:p w14:paraId="7C16E93C"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8*20 and *22 carriers have increased risk of neuropathy </w:t>
            </w:r>
          </w:p>
        </w:tc>
        <w:tc>
          <w:tcPr>
            <w:tcW w:w="4111" w:type="dxa"/>
            <w:shd w:val="clear" w:color="auto" w:fill="FFFFFF" w:themeFill="background1"/>
          </w:tcPr>
          <w:p w14:paraId="15FE9165"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621C871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BcGVsbGFuaXotUnVpejwvQXV0aG9yPjxZZWFyPjIwMTU8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zIyLTg8L3BhZ2VzPjx2b2x1bWU+MjE8L3ZvbHVtZT48bnVtYmVyPjI8L251bWJlcj48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zMxNi0yNDwvcGFnZXM+PHZvbHVtZT4xOTwvdm9sdW1lPjxudW1iZXI+MTI8L251bWJl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BcGVsbGFuaXotUnVpejwvQXV0aG9yPjxZZWFyPjIwMTU8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zIyLTg8L3BhZ2VzPjx2b2x1bWU+MjE8L3ZvbHVtZT48bnVtYmVyPjI8L251bWJlcj48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26, 163]</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7B76539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567" w:type="dxa"/>
            <w:shd w:val="clear" w:color="auto" w:fill="FFFFFF" w:themeFill="background1"/>
            <w:vAlign w:val="center"/>
          </w:tcPr>
          <w:p w14:paraId="0570CAF4"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5326AE0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0DF050D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575AF8D6"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298FAEF5" w14:textId="77777777" w:rsidTr="004762F5">
        <w:trPr>
          <w:trHeight w:val="300"/>
        </w:trPr>
        <w:tc>
          <w:tcPr>
            <w:tcW w:w="1140" w:type="dxa"/>
            <w:shd w:val="clear" w:color="auto" w:fill="D9D9D9" w:themeFill="background1" w:themeFillShade="D9"/>
            <w:vAlign w:val="center"/>
          </w:tcPr>
          <w:p w14:paraId="71112C4D"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CYP3A5</w:t>
            </w:r>
          </w:p>
        </w:tc>
        <w:tc>
          <w:tcPr>
            <w:tcW w:w="1838" w:type="dxa"/>
            <w:shd w:val="clear" w:color="auto" w:fill="D9D9D9" w:themeFill="background1" w:themeFillShade="D9"/>
            <w:noWrap/>
            <w:vAlign w:val="center"/>
          </w:tcPr>
          <w:p w14:paraId="3ADD7ADD"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Paclitaxel</w:t>
            </w:r>
          </w:p>
        </w:tc>
        <w:tc>
          <w:tcPr>
            <w:tcW w:w="4536" w:type="dxa"/>
            <w:shd w:val="clear" w:color="auto" w:fill="D9D9D9" w:themeFill="background1" w:themeFillShade="D9"/>
            <w:vAlign w:val="center"/>
          </w:tcPr>
          <w:p w14:paraId="5DBF318C"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1 allele carriage associated with increased risk of leukopenia / neutropenia and neurotoxicity vs *3.</w:t>
            </w:r>
          </w:p>
        </w:tc>
        <w:tc>
          <w:tcPr>
            <w:tcW w:w="4111" w:type="dxa"/>
            <w:shd w:val="clear" w:color="auto" w:fill="D9D9D9" w:themeFill="background1" w:themeFillShade="D9"/>
          </w:tcPr>
          <w:p w14:paraId="0ADCA9B8"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4E67B3DC"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IdTwvQXV0aG9yPjxZZWFyPjIwMTY8L1llYXI+PFJlY051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IdTwvQXV0aG9yPjxZZWFyPjIwMTY8L1llYXI+PFJlY051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64, 165]</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7B6BEBB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567" w:type="dxa"/>
            <w:shd w:val="clear" w:color="auto" w:fill="D9D9D9" w:themeFill="background1" w:themeFillShade="D9"/>
            <w:vAlign w:val="center"/>
          </w:tcPr>
          <w:p w14:paraId="763EC1CA"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609D5B64"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0FC7F2A8"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04B4DD05"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7395B90D" w14:textId="77777777" w:rsidTr="004762F5">
        <w:trPr>
          <w:trHeight w:val="732"/>
        </w:trPr>
        <w:tc>
          <w:tcPr>
            <w:tcW w:w="1140" w:type="dxa"/>
            <w:shd w:val="clear" w:color="auto" w:fill="FFFFFF" w:themeFill="background1"/>
            <w:vAlign w:val="center"/>
          </w:tcPr>
          <w:p w14:paraId="0837B1F1"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DPYD</w:t>
            </w:r>
          </w:p>
        </w:tc>
        <w:tc>
          <w:tcPr>
            <w:tcW w:w="1838" w:type="dxa"/>
            <w:shd w:val="clear" w:color="auto" w:fill="FFFFFF" w:themeFill="background1"/>
            <w:noWrap/>
            <w:vAlign w:val="center"/>
            <w:hideMark/>
          </w:tcPr>
          <w:p w14:paraId="5BB22239"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Capecitabine/</w:t>
            </w:r>
          </w:p>
          <w:p w14:paraId="5BD7BCF9"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5-fluorouracil</w:t>
            </w:r>
          </w:p>
        </w:tc>
        <w:tc>
          <w:tcPr>
            <w:tcW w:w="4536" w:type="dxa"/>
            <w:shd w:val="clear" w:color="auto" w:fill="FFFFFF" w:themeFill="background1"/>
            <w:vAlign w:val="center"/>
          </w:tcPr>
          <w:p w14:paraId="7E79753E"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Individuals with low or absent DPD activity at increased risk of severe ADRs (including mucositis, diarrhoea, neutropenia, and neurotoxicity)</w:t>
            </w:r>
          </w:p>
        </w:tc>
        <w:tc>
          <w:tcPr>
            <w:tcW w:w="4111" w:type="dxa"/>
            <w:shd w:val="clear" w:color="auto" w:fill="FFFFFF" w:themeFill="background1"/>
          </w:tcPr>
          <w:p w14:paraId="1493D518"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0662C015"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BbXN0dXR6PC9BdXRob3I+PFllYXI+MjAxODwvWWVhcj48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==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BbXN0dXR6PC9BdXRob3I+PFllYXI+MjAxODwvWWVhcj48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==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9, 166]</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156F884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FFFFFF" w:themeFill="background1"/>
            <w:vAlign w:val="center"/>
          </w:tcPr>
          <w:p w14:paraId="72CAAF9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FFFFFF" w:themeFill="background1"/>
            <w:vAlign w:val="center"/>
          </w:tcPr>
          <w:p w14:paraId="64BEA0AC"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FFFFFF" w:themeFill="background1"/>
            <w:vAlign w:val="center"/>
          </w:tcPr>
          <w:p w14:paraId="0026D382"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6C8CE0B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2804AEA5" w14:textId="77777777" w:rsidTr="004762F5">
        <w:trPr>
          <w:trHeight w:val="375"/>
        </w:trPr>
        <w:tc>
          <w:tcPr>
            <w:tcW w:w="1140" w:type="dxa"/>
            <w:vMerge w:val="restart"/>
            <w:shd w:val="clear" w:color="auto" w:fill="D9D9D9" w:themeFill="background1" w:themeFillShade="D9"/>
            <w:vAlign w:val="center"/>
          </w:tcPr>
          <w:p w14:paraId="51E91797"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lastRenderedPageBreak/>
              <w:t>G6PD</w:t>
            </w:r>
          </w:p>
        </w:tc>
        <w:tc>
          <w:tcPr>
            <w:tcW w:w="1838" w:type="dxa"/>
            <w:shd w:val="clear" w:color="auto" w:fill="D9D9D9" w:themeFill="background1" w:themeFillShade="D9"/>
            <w:noWrap/>
            <w:vAlign w:val="center"/>
            <w:hideMark/>
          </w:tcPr>
          <w:p w14:paraId="763ADD09"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Dabrafenib</w:t>
            </w:r>
          </w:p>
        </w:tc>
        <w:tc>
          <w:tcPr>
            <w:tcW w:w="4536" w:type="dxa"/>
            <w:shd w:val="clear" w:color="auto" w:fill="D9D9D9" w:themeFill="background1" w:themeFillShade="D9"/>
            <w:vAlign w:val="center"/>
          </w:tcPr>
          <w:p w14:paraId="4B3E92A9"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Risk of </w:t>
            </w:r>
            <w:proofErr w:type="spellStart"/>
            <w:r w:rsidRPr="001A61C6">
              <w:rPr>
                <w:rFonts w:ascii="Calibri" w:eastAsia="Times New Roman" w:hAnsi="Calibri" w:cs="Calibri"/>
                <w:sz w:val="20"/>
                <w:szCs w:val="20"/>
                <w:lang w:eastAsia="en-GB"/>
              </w:rPr>
              <w:t>hemolysis</w:t>
            </w:r>
            <w:proofErr w:type="spellEnd"/>
            <w:r w:rsidRPr="001A61C6">
              <w:rPr>
                <w:rFonts w:ascii="Calibri" w:eastAsia="Times New Roman" w:hAnsi="Calibri" w:cs="Calibri"/>
                <w:sz w:val="20"/>
                <w:szCs w:val="20"/>
                <w:lang w:eastAsia="en-GB"/>
              </w:rPr>
              <w:t xml:space="preserve"> in G6PD-deficient individuals.</w:t>
            </w:r>
          </w:p>
        </w:tc>
        <w:tc>
          <w:tcPr>
            <w:tcW w:w="4111" w:type="dxa"/>
            <w:shd w:val="clear" w:color="auto" w:fill="D9D9D9" w:themeFill="background1" w:themeFillShade="D9"/>
          </w:tcPr>
          <w:p w14:paraId="3A8D48EB"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59332BF2"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r>
            <w:r w:rsidRPr="001A61C6">
              <w:rPr>
                <w:rFonts w:ascii="Calibri" w:eastAsia="Times New Roman" w:hAnsi="Calibri" w:cs="Calibri"/>
                <w:sz w:val="20"/>
                <w:szCs w:val="20"/>
                <w:lang w:eastAsia="en-GB"/>
              </w:rPr>
              <w:instrText xml:space="preserve"> ADDIN EN.CITE &lt;EndNote&gt;&lt;Cite&gt;&lt;RecNum&gt;443&lt;/RecNum&gt;&lt;DisplayText&gt;[167]&lt;/DisplayText&gt;&lt;record&gt;&lt;rec-number&gt;443&lt;/rec-number&gt;&lt;foreign-keys&gt;&lt;key app="EN" db-id="estrw05vtwaprzeeftl5fdfqztfzftsxftvw" timestamp="1569332670"&gt;443&lt;/key&gt;&lt;/foreign-keys&gt;&lt;ref-type name="Journal Article"&gt;17&lt;/ref-type&gt;&lt;contributors&gt;&lt;/contributors&gt;&lt;titles&gt;&lt;title&gt;Novartis Pharmaceuticals Corporation. Tafinlar (dabrafenib mesylate) [package insert]. U.S. Food and Drug Administration website. https://www.accessdata.fda.gov/drugsatfda_docs/label/2019/202806s013lbl.pdf. Revised [July 2019]. Accessed [Sep 24th 2019].&lt;/title&gt;&lt;/titles&gt;&lt;dates&gt;&lt;/dates&gt;&lt;urls&gt;&lt;/urls&gt;&lt;/record&gt;&lt;/Cite&gt;&lt;/EndNote&gt;</w:instrText>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67]</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1B29D52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D9D9D9" w:themeFill="background1" w:themeFillShade="D9"/>
            <w:vAlign w:val="center"/>
          </w:tcPr>
          <w:p w14:paraId="2EE41FA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009E15C5"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4BB5D57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19CB519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47C2C688" w14:textId="77777777" w:rsidTr="004762F5">
        <w:trPr>
          <w:trHeight w:val="300"/>
        </w:trPr>
        <w:tc>
          <w:tcPr>
            <w:tcW w:w="1140" w:type="dxa"/>
            <w:vMerge/>
            <w:shd w:val="clear" w:color="auto" w:fill="FFFFFF" w:themeFill="background1"/>
            <w:vAlign w:val="center"/>
          </w:tcPr>
          <w:p w14:paraId="56ACC5A9" w14:textId="77777777" w:rsidR="00763639" w:rsidRPr="001A61C6" w:rsidRDefault="00763639" w:rsidP="004762F5">
            <w:pPr>
              <w:spacing w:after="0" w:line="240" w:lineRule="auto"/>
              <w:rPr>
                <w:rFonts w:ascii="Calibri" w:eastAsia="Times New Roman" w:hAnsi="Calibri" w:cs="Calibri"/>
                <w:i/>
                <w:sz w:val="20"/>
                <w:szCs w:val="20"/>
                <w:lang w:eastAsia="en-GB"/>
              </w:rPr>
            </w:pPr>
          </w:p>
        </w:tc>
        <w:tc>
          <w:tcPr>
            <w:tcW w:w="1838" w:type="dxa"/>
            <w:shd w:val="clear" w:color="auto" w:fill="D9D9D9" w:themeFill="background1" w:themeFillShade="D9"/>
            <w:noWrap/>
            <w:vAlign w:val="center"/>
            <w:hideMark/>
          </w:tcPr>
          <w:p w14:paraId="3D27B671"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Flutamide</w:t>
            </w:r>
          </w:p>
        </w:tc>
        <w:tc>
          <w:tcPr>
            <w:tcW w:w="4536" w:type="dxa"/>
            <w:shd w:val="clear" w:color="auto" w:fill="D9D9D9" w:themeFill="background1" w:themeFillShade="D9"/>
            <w:vAlign w:val="center"/>
          </w:tcPr>
          <w:p w14:paraId="378EE2EB"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Risk of </w:t>
            </w:r>
            <w:proofErr w:type="spellStart"/>
            <w:r w:rsidRPr="001A61C6">
              <w:rPr>
                <w:rFonts w:ascii="Calibri" w:eastAsia="Times New Roman" w:hAnsi="Calibri" w:cs="Calibri"/>
                <w:sz w:val="20"/>
                <w:szCs w:val="20"/>
                <w:lang w:eastAsia="en-GB"/>
              </w:rPr>
              <w:t>hemolysis</w:t>
            </w:r>
            <w:proofErr w:type="spellEnd"/>
            <w:r w:rsidRPr="001A61C6">
              <w:rPr>
                <w:rFonts w:ascii="Calibri" w:eastAsia="Times New Roman" w:hAnsi="Calibri" w:cs="Calibri"/>
                <w:sz w:val="20"/>
                <w:szCs w:val="20"/>
                <w:lang w:eastAsia="en-GB"/>
              </w:rPr>
              <w:t xml:space="preserve"> in G6PD-deficient individuals</w:t>
            </w:r>
          </w:p>
        </w:tc>
        <w:tc>
          <w:tcPr>
            <w:tcW w:w="4111" w:type="dxa"/>
            <w:shd w:val="clear" w:color="auto" w:fill="D9D9D9" w:themeFill="background1" w:themeFillShade="D9"/>
          </w:tcPr>
          <w:p w14:paraId="7FA4315A"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59063DA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r>
            <w:r w:rsidRPr="001A61C6">
              <w:rPr>
                <w:rFonts w:ascii="Calibri" w:eastAsia="Times New Roman" w:hAnsi="Calibri" w:cs="Calibri"/>
                <w:sz w:val="20"/>
                <w:szCs w:val="20"/>
                <w:lang w:eastAsia="en-GB"/>
              </w:rPr>
              <w:instrText xml:space="preserve"> ADDIN EN.CITE &lt;EndNote&gt;&lt;Cite&gt;&lt;RecNum&gt;444&lt;/RecNum&gt;&lt;DisplayText&gt;[168]&lt;/DisplayText&gt;&lt;record&gt;&lt;rec-number&gt;444&lt;/rec-number&gt;&lt;foreign-keys&gt;&lt;key app="EN" db-id="estrw05vtwaprzeeftl5fdfqztfzftsxftvw" timestamp="1569333347"&gt;444&lt;/key&gt;&lt;/foreign-keys&gt;&lt;ref-type name="Journal Article"&gt;17&lt;/ref-type&gt;&lt;contributors&gt;&lt;/contributors&gt;&lt;titles&gt;&lt;title&gt;Schering AG. Eulexin (Flutamide) [package insert]. U.S. Food and Drug Administration website. https://www.accessdata.fda.gov/drugsatfda_docs/label/2001/18554s23lbl.pdf Revised [July 2001]. Accessed [Sep 24th 2019].&lt;/title&gt;&lt;/titles&gt;&lt;dates&gt;&lt;/dates&gt;&lt;urls&gt;&lt;/urls&gt;&lt;/record&gt;&lt;/Cite&gt;&lt;/EndNote&gt;</w:instrText>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68]</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5F79434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D9D9D9" w:themeFill="background1" w:themeFillShade="D9"/>
            <w:vAlign w:val="center"/>
          </w:tcPr>
          <w:p w14:paraId="4A17F448"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14034C0B"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5D890C5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6DAAAD2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757CFDAB" w14:textId="77777777" w:rsidTr="004762F5">
        <w:trPr>
          <w:trHeight w:val="317"/>
        </w:trPr>
        <w:tc>
          <w:tcPr>
            <w:tcW w:w="1140" w:type="dxa"/>
            <w:vMerge/>
            <w:shd w:val="clear" w:color="auto" w:fill="FFFFFF" w:themeFill="background1"/>
            <w:vAlign w:val="center"/>
          </w:tcPr>
          <w:p w14:paraId="16471CF6" w14:textId="77777777" w:rsidR="00763639" w:rsidRPr="001A61C6" w:rsidRDefault="00763639" w:rsidP="004762F5">
            <w:pPr>
              <w:spacing w:after="0" w:line="240" w:lineRule="auto"/>
              <w:rPr>
                <w:rFonts w:ascii="Calibri" w:eastAsia="Times New Roman" w:hAnsi="Calibri" w:cs="Calibri"/>
                <w:i/>
                <w:sz w:val="20"/>
                <w:szCs w:val="20"/>
                <w:lang w:eastAsia="en-GB"/>
              </w:rPr>
            </w:pPr>
          </w:p>
        </w:tc>
        <w:tc>
          <w:tcPr>
            <w:tcW w:w="1838" w:type="dxa"/>
            <w:shd w:val="clear" w:color="auto" w:fill="D9D9D9" w:themeFill="background1" w:themeFillShade="D9"/>
            <w:noWrap/>
            <w:vAlign w:val="center"/>
            <w:hideMark/>
          </w:tcPr>
          <w:p w14:paraId="412EBCC5" w14:textId="77777777" w:rsidR="00763639" w:rsidRPr="001A61C6" w:rsidRDefault="00763639" w:rsidP="004762F5">
            <w:pPr>
              <w:spacing w:after="0" w:line="240" w:lineRule="auto"/>
              <w:rPr>
                <w:rFonts w:ascii="Calibri" w:eastAsia="Times New Roman" w:hAnsi="Calibri" w:cs="Calibri"/>
                <w:sz w:val="20"/>
                <w:szCs w:val="20"/>
                <w:lang w:eastAsia="en-GB"/>
              </w:rPr>
            </w:pPr>
            <w:proofErr w:type="spellStart"/>
            <w:r w:rsidRPr="001A61C6">
              <w:rPr>
                <w:rFonts w:ascii="Calibri" w:eastAsia="Times New Roman" w:hAnsi="Calibri" w:cs="Calibri"/>
                <w:sz w:val="20"/>
                <w:szCs w:val="20"/>
                <w:lang w:eastAsia="en-GB"/>
              </w:rPr>
              <w:t>Rasburicase</w:t>
            </w:r>
            <w:proofErr w:type="spellEnd"/>
          </w:p>
        </w:tc>
        <w:tc>
          <w:tcPr>
            <w:tcW w:w="4536" w:type="dxa"/>
            <w:shd w:val="clear" w:color="auto" w:fill="D9D9D9" w:themeFill="background1" w:themeFillShade="D9"/>
            <w:vAlign w:val="center"/>
          </w:tcPr>
          <w:p w14:paraId="390C9C45"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Risk of </w:t>
            </w:r>
            <w:proofErr w:type="spellStart"/>
            <w:r w:rsidRPr="001A61C6">
              <w:rPr>
                <w:rFonts w:ascii="Calibri" w:eastAsia="Times New Roman" w:hAnsi="Calibri" w:cs="Calibri"/>
                <w:sz w:val="20"/>
                <w:szCs w:val="20"/>
                <w:lang w:eastAsia="en-GB"/>
              </w:rPr>
              <w:t>hemolysis</w:t>
            </w:r>
            <w:proofErr w:type="spellEnd"/>
            <w:r w:rsidRPr="001A61C6">
              <w:rPr>
                <w:rFonts w:ascii="Calibri" w:eastAsia="Times New Roman" w:hAnsi="Calibri" w:cs="Calibri"/>
                <w:sz w:val="20"/>
                <w:szCs w:val="20"/>
                <w:lang w:eastAsia="en-GB"/>
              </w:rPr>
              <w:t xml:space="preserve"> in G6PD-deficient individuals.</w:t>
            </w:r>
          </w:p>
        </w:tc>
        <w:tc>
          <w:tcPr>
            <w:tcW w:w="4111" w:type="dxa"/>
            <w:shd w:val="clear" w:color="auto" w:fill="D9D9D9" w:themeFill="background1" w:themeFillShade="D9"/>
          </w:tcPr>
          <w:p w14:paraId="33D3E094"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625B5B9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SZWxsaW5nPC9BdXRob3I+PFllYXI+MjAxNDwvWWVhcj48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dlbmV0aWNzLCBTdGFuZm9yZCBVbml2ZXJzaXR5LCBTdGFuZm9yZCwgQ2FsaWZvcm5pYSwgVVNB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2]</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65D68BAC"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D9D9D9" w:themeFill="background1" w:themeFillShade="D9"/>
            <w:vAlign w:val="center"/>
          </w:tcPr>
          <w:p w14:paraId="72B9261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D9D9D9" w:themeFill="background1" w:themeFillShade="D9"/>
            <w:vAlign w:val="center"/>
          </w:tcPr>
          <w:p w14:paraId="43F6392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57FCA63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1280E27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2916EF99" w14:textId="77777777" w:rsidTr="004762F5">
        <w:trPr>
          <w:trHeight w:val="300"/>
        </w:trPr>
        <w:tc>
          <w:tcPr>
            <w:tcW w:w="1140" w:type="dxa"/>
            <w:vMerge/>
            <w:shd w:val="clear" w:color="auto" w:fill="FFFFFF" w:themeFill="background1"/>
            <w:vAlign w:val="center"/>
          </w:tcPr>
          <w:p w14:paraId="571C6E6C" w14:textId="77777777" w:rsidR="00763639" w:rsidRPr="001A61C6" w:rsidRDefault="00763639" w:rsidP="004762F5">
            <w:pPr>
              <w:spacing w:after="0" w:line="240" w:lineRule="auto"/>
              <w:rPr>
                <w:rFonts w:ascii="Calibri" w:eastAsia="Times New Roman" w:hAnsi="Calibri" w:cs="Calibri"/>
                <w:i/>
                <w:sz w:val="20"/>
                <w:szCs w:val="20"/>
                <w:lang w:eastAsia="en-GB"/>
              </w:rPr>
            </w:pPr>
          </w:p>
        </w:tc>
        <w:tc>
          <w:tcPr>
            <w:tcW w:w="1838" w:type="dxa"/>
            <w:shd w:val="clear" w:color="auto" w:fill="D9D9D9" w:themeFill="background1" w:themeFillShade="D9"/>
            <w:noWrap/>
            <w:vAlign w:val="center"/>
            <w:hideMark/>
          </w:tcPr>
          <w:p w14:paraId="78C51540"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Trametinib </w:t>
            </w:r>
          </w:p>
        </w:tc>
        <w:tc>
          <w:tcPr>
            <w:tcW w:w="4536" w:type="dxa"/>
            <w:shd w:val="clear" w:color="auto" w:fill="D9D9D9" w:themeFill="background1" w:themeFillShade="D9"/>
            <w:vAlign w:val="center"/>
          </w:tcPr>
          <w:p w14:paraId="3BCD274B"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Patients with a known history of G6PD deficiency excluded from some clinical trials.</w:t>
            </w:r>
          </w:p>
        </w:tc>
        <w:tc>
          <w:tcPr>
            <w:tcW w:w="4111" w:type="dxa"/>
            <w:shd w:val="clear" w:color="auto" w:fill="D9D9D9" w:themeFill="background1" w:themeFillShade="D9"/>
          </w:tcPr>
          <w:p w14:paraId="48694994"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0A388ABC"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r>
            <w:r w:rsidRPr="001A61C6">
              <w:rPr>
                <w:rFonts w:ascii="Calibri" w:eastAsia="Times New Roman" w:hAnsi="Calibri" w:cs="Calibri"/>
                <w:sz w:val="20"/>
                <w:szCs w:val="20"/>
                <w:lang w:eastAsia="en-GB"/>
              </w:rPr>
              <w:instrText xml:space="preserve"> ADDIN EN.CITE &lt;EndNote&gt;&lt;Cite&gt;&lt;RecNum&gt;445&lt;/RecNum&gt;&lt;DisplayText&gt;[169]&lt;/DisplayText&gt;&lt;record&gt;&lt;rec-number&gt;445&lt;/rec-number&gt;&lt;foreign-keys&gt;&lt;key app="EN" db-id="estrw05vtwaprzeeftl5fdfqztfzftsxftvw" timestamp="1569333857"&gt;445&lt;/key&gt;&lt;/foreign-keys&gt;&lt;ref-type name="Journal Article"&gt;17&lt;/ref-type&gt;&lt;contributors&gt;&lt;/contributors&gt;&lt;titles&gt;&lt;title&gt;Novartis Pharmaceuticals Corporation. Mekinist (trametinib dimethyl sulfate) [package insert]. U.S. Food and Drug Administration website. https://www.accessdata.fda.gov/drugsatfda_docs/label/2019/204114s013lbl.pdf. Revised [July 2019]. Accessed [Sep 24th 2019].&lt;/title&gt;&lt;/titles&gt;&lt;dates&gt;&lt;/dates&gt;&lt;urls&gt;&lt;/urls&gt;&lt;/record&gt;&lt;/Cite&gt;&lt;/EndNote&gt;</w:instrText>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69]</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362F0B3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D9D9D9" w:themeFill="background1" w:themeFillShade="D9"/>
            <w:vAlign w:val="center"/>
          </w:tcPr>
          <w:p w14:paraId="45CE0A4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0C6E3D9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7C3C6E0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35556BD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39AB2A6A" w14:textId="77777777" w:rsidTr="004762F5">
        <w:trPr>
          <w:trHeight w:val="300"/>
        </w:trPr>
        <w:tc>
          <w:tcPr>
            <w:tcW w:w="1140" w:type="dxa"/>
            <w:shd w:val="clear" w:color="auto" w:fill="FFFFFF" w:themeFill="background1"/>
            <w:vAlign w:val="center"/>
          </w:tcPr>
          <w:p w14:paraId="6FF287E9"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HLA-A</w:t>
            </w:r>
          </w:p>
        </w:tc>
        <w:tc>
          <w:tcPr>
            <w:tcW w:w="1838" w:type="dxa"/>
            <w:shd w:val="clear" w:color="auto" w:fill="FFFFFF" w:themeFill="background1"/>
            <w:noWrap/>
            <w:vAlign w:val="center"/>
            <w:hideMark/>
          </w:tcPr>
          <w:p w14:paraId="4654F2DA"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Ipilimumab</w:t>
            </w:r>
          </w:p>
        </w:tc>
        <w:tc>
          <w:tcPr>
            <w:tcW w:w="4536" w:type="dxa"/>
            <w:shd w:val="clear" w:color="auto" w:fill="FFFFFF" w:themeFill="background1"/>
            <w:vAlign w:val="center"/>
          </w:tcPr>
          <w:p w14:paraId="43F55CC0" w14:textId="77777777" w:rsidR="00763639" w:rsidRPr="001A61C6" w:rsidRDefault="00763639" w:rsidP="004762F5">
            <w:pPr>
              <w:spacing w:after="0" w:line="240" w:lineRule="auto"/>
              <w:rPr>
                <w:rFonts w:ascii="Calibri" w:eastAsia="Times New Roman" w:hAnsi="Calibri" w:cs="Calibri"/>
                <w:sz w:val="20"/>
                <w:szCs w:val="20"/>
                <w:lang w:eastAsia="en-GB"/>
              </w:rPr>
            </w:pPr>
          </w:p>
        </w:tc>
        <w:tc>
          <w:tcPr>
            <w:tcW w:w="4111" w:type="dxa"/>
            <w:shd w:val="clear" w:color="auto" w:fill="FFFFFF" w:themeFill="background1"/>
          </w:tcPr>
          <w:p w14:paraId="36F41D7F"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Trials enrolled only patients with </w:t>
            </w:r>
            <w:r w:rsidRPr="001A61C6">
              <w:rPr>
                <w:rFonts w:ascii="Calibri" w:eastAsia="Times New Roman" w:hAnsi="Calibri" w:cs="Calibri"/>
                <w:i/>
                <w:sz w:val="20"/>
                <w:szCs w:val="20"/>
                <w:lang w:eastAsia="en-GB"/>
              </w:rPr>
              <w:t>HLA-A*0201</w:t>
            </w:r>
            <w:r w:rsidRPr="001A61C6">
              <w:rPr>
                <w:rFonts w:ascii="Calibri" w:eastAsia="Times New Roman" w:hAnsi="Calibri" w:cs="Calibri"/>
                <w:sz w:val="20"/>
                <w:szCs w:val="20"/>
                <w:lang w:eastAsia="en-GB"/>
              </w:rPr>
              <w:t xml:space="preserve"> genotype which facilitates immune presentation of the investigational peptide.</w:t>
            </w:r>
          </w:p>
        </w:tc>
        <w:tc>
          <w:tcPr>
            <w:tcW w:w="850" w:type="dxa"/>
            <w:shd w:val="clear" w:color="auto" w:fill="FFFFFF" w:themeFill="background1"/>
            <w:vAlign w:val="center"/>
          </w:tcPr>
          <w:p w14:paraId="4E1C729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r>
            <w:r w:rsidRPr="001A61C6">
              <w:rPr>
                <w:rFonts w:ascii="Calibri" w:eastAsia="Times New Roman" w:hAnsi="Calibri" w:cs="Calibri"/>
                <w:sz w:val="20"/>
                <w:szCs w:val="20"/>
                <w:lang w:eastAsia="en-GB"/>
              </w:rPr>
              <w:instrText xml:space="preserve"> ADDIN EN.CITE &lt;EndNote&gt;&lt;Cite&gt;&lt;RecNum&gt;447&lt;/RecNum&gt;&lt;DisplayText&gt;[170]&lt;/DisplayText&gt;&lt;record&gt;&lt;rec-number&gt;447&lt;/rec-number&gt;&lt;foreign-keys&gt;&lt;key app="EN" db-id="estrw05vtwaprzeeftl5fdfqztfzftsxftvw" timestamp="1569335244"&gt;447&lt;/key&gt;&lt;/foreign-keys&gt;&lt;ref-type name="Journal Article"&gt;17&lt;/ref-type&gt;&lt;contributors&gt;&lt;/contributors&gt;&lt;titles&gt;&lt;title&gt;Bristol Myers Squibb. Yervoy (ipilimumab) [package insert]. U.S. Food and Drug Administration website. https://www.accessdata.fda.gov/drugsatfda_docs/label/2019/125377s104lbl.pdf. Revised [Sep 2019]. Accessed [Sep 24th 2019].&lt;/title&gt;&lt;/titles&gt;&lt;dates&gt;&lt;/dates&gt;&lt;urls&gt;&lt;/urls&gt;&lt;/record&gt;&lt;/Cite&gt;&lt;/EndNote&gt;</w:instrText>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70]</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3465FD4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FFFFFF" w:themeFill="background1"/>
            <w:vAlign w:val="center"/>
          </w:tcPr>
          <w:p w14:paraId="47B34E0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44C4972A"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44E80A7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14E53EE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5F41FD47" w14:textId="77777777" w:rsidTr="004762F5">
        <w:trPr>
          <w:trHeight w:val="300"/>
        </w:trPr>
        <w:tc>
          <w:tcPr>
            <w:tcW w:w="1140" w:type="dxa"/>
            <w:shd w:val="clear" w:color="auto" w:fill="D9D9D9" w:themeFill="background1" w:themeFillShade="D9"/>
            <w:vAlign w:val="center"/>
          </w:tcPr>
          <w:p w14:paraId="76870011"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HLA-B</w:t>
            </w:r>
          </w:p>
        </w:tc>
        <w:tc>
          <w:tcPr>
            <w:tcW w:w="1838" w:type="dxa"/>
            <w:shd w:val="clear" w:color="auto" w:fill="D9D9D9" w:themeFill="background1" w:themeFillShade="D9"/>
            <w:noWrap/>
            <w:vAlign w:val="center"/>
            <w:hideMark/>
          </w:tcPr>
          <w:p w14:paraId="341A8B08"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Pazopanib</w:t>
            </w:r>
          </w:p>
        </w:tc>
        <w:tc>
          <w:tcPr>
            <w:tcW w:w="4536" w:type="dxa"/>
            <w:shd w:val="clear" w:color="auto" w:fill="D9D9D9" w:themeFill="background1" w:themeFillShade="D9"/>
            <w:vAlign w:val="center"/>
          </w:tcPr>
          <w:p w14:paraId="7954794F"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HLA-B*57:01 carriage associated with hepatotoxicity (alanine transaminase &gt;3xULN)</w:t>
            </w:r>
          </w:p>
        </w:tc>
        <w:tc>
          <w:tcPr>
            <w:tcW w:w="4111" w:type="dxa"/>
            <w:shd w:val="clear" w:color="auto" w:fill="D9D9D9" w:themeFill="background1" w:themeFillShade="D9"/>
          </w:tcPr>
          <w:p w14:paraId="38BECFE0"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0B3987B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YdTwvQXV0aG9yPjxZZWFyPjIwMTY8L1llYXI+PFJlY051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x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YdTwvQXV0aG9yPjxZZWFyPjIwMTY8L1llYXI+PFJlY051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x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71]</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39191C7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D9D9D9" w:themeFill="background1" w:themeFillShade="D9"/>
            <w:vAlign w:val="center"/>
          </w:tcPr>
          <w:p w14:paraId="136549D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2FCF4DD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3EEA37E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3A6F69F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576C4610" w14:textId="77777777" w:rsidTr="004762F5">
        <w:trPr>
          <w:trHeight w:val="300"/>
        </w:trPr>
        <w:tc>
          <w:tcPr>
            <w:tcW w:w="1140" w:type="dxa"/>
            <w:shd w:val="clear" w:color="auto" w:fill="FFFFFF" w:themeFill="background1"/>
            <w:vAlign w:val="center"/>
          </w:tcPr>
          <w:p w14:paraId="019E7BFE"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HLA-DQA1, HLA-DRB1</w:t>
            </w:r>
          </w:p>
        </w:tc>
        <w:tc>
          <w:tcPr>
            <w:tcW w:w="1838" w:type="dxa"/>
            <w:shd w:val="clear" w:color="auto" w:fill="FFFFFF" w:themeFill="background1"/>
            <w:noWrap/>
            <w:vAlign w:val="center"/>
            <w:hideMark/>
          </w:tcPr>
          <w:p w14:paraId="380761AB"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Lapatinib</w:t>
            </w:r>
          </w:p>
        </w:tc>
        <w:tc>
          <w:tcPr>
            <w:tcW w:w="4536" w:type="dxa"/>
            <w:shd w:val="clear" w:color="auto" w:fill="FFFFFF" w:themeFill="background1"/>
            <w:vAlign w:val="center"/>
          </w:tcPr>
          <w:p w14:paraId="0E3A9EEA"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HLA-DQA1*02:01 and DRB1*07:01 carriage associated with hepatotoxicity (alanine transaminase &gt;5xULN)</w:t>
            </w:r>
          </w:p>
        </w:tc>
        <w:tc>
          <w:tcPr>
            <w:tcW w:w="4111" w:type="dxa"/>
            <w:shd w:val="clear" w:color="auto" w:fill="FFFFFF" w:themeFill="background1"/>
          </w:tcPr>
          <w:p w14:paraId="79EF2203"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65F8D755"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TY2hhaWQ8L0F1dGhvcj48WWVhcj4yMDE0PC9ZZWFyPjxS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TY2hhaWQ8L0F1dGhvcj48WWVhcj4yMDE0PC9ZZWFyPjxS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72, 173]</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1669B6AB"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FFFFFF" w:themeFill="background1"/>
            <w:vAlign w:val="center"/>
          </w:tcPr>
          <w:p w14:paraId="709168FA"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15753B2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4D6A21A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7B99D42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00A1265A" w14:textId="77777777" w:rsidTr="004762F5">
        <w:trPr>
          <w:trHeight w:val="300"/>
        </w:trPr>
        <w:tc>
          <w:tcPr>
            <w:tcW w:w="1140" w:type="dxa"/>
            <w:shd w:val="clear" w:color="auto" w:fill="D9D9D9" w:themeFill="background1" w:themeFillShade="D9"/>
            <w:vAlign w:val="center"/>
          </w:tcPr>
          <w:p w14:paraId="6FC8BDAF"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HLA-DRB1</w:t>
            </w:r>
          </w:p>
        </w:tc>
        <w:tc>
          <w:tcPr>
            <w:tcW w:w="1838" w:type="dxa"/>
            <w:shd w:val="clear" w:color="auto" w:fill="D9D9D9" w:themeFill="background1" w:themeFillShade="D9"/>
            <w:noWrap/>
            <w:vAlign w:val="center"/>
          </w:tcPr>
          <w:p w14:paraId="0321D5AB"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Asparaginase</w:t>
            </w:r>
          </w:p>
        </w:tc>
        <w:tc>
          <w:tcPr>
            <w:tcW w:w="4536" w:type="dxa"/>
            <w:shd w:val="clear" w:color="auto" w:fill="D9D9D9" w:themeFill="background1" w:themeFillShade="D9"/>
            <w:vAlign w:val="center"/>
          </w:tcPr>
          <w:p w14:paraId="440EB499"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HLA-DRB1*07:01 associated with increased risk of hypersensitivity</w:t>
            </w:r>
          </w:p>
        </w:tc>
        <w:tc>
          <w:tcPr>
            <w:tcW w:w="4111" w:type="dxa"/>
            <w:shd w:val="clear" w:color="auto" w:fill="D9D9D9" w:themeFill="background1" w:themeFillShade="D9"/>
          </w:tcPr>
          <w:p w14:paraId="03332343"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5BDC650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MaXU8L0F1dGhvcj48WWVhcj4yMDE3PC9ZZWFyPjxSZWNO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MaXU8L0F1dGhvcj48WWVhcj4yMDE3PC9ZZWFyPjxSZWNO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74]</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311BC2E4"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567" w:type="dxa"/>
            <w:shd w:val="clear" w:color="auto" w:fill="D9D9D9" w:themeFill="background1" w:themeFillShade="D9"/>
            <w:vAlign w:val="center"/>
          </w:tcPr>
          <w:p w14:paraId="1110620C"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3C8E2932"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34CF3DE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0D869F7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16D4E147" w14:textId="77777777" w:rsidTr="004762F5">
        <w:trPr>
          <w:trHeight w:val="343"/>
        </w:trPr>
        <w:tc>
          <w:tcPr>
            <w:tcW w:w="1140" w:type="dxa"/>
            <w:vMerge w:val="restart"/>
            <w:shd w:val="clear" w:color="auto" w:fill="FFFFFF" w:themeFill="background1"/>
            <w:vAlign w:val="center"/>
          </w:tcPr>
          <w:p w14:paraId="4148F70E"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NUDT15</w:t>
            </w:r>
          </w:p>
        </w:tc>
        <w:tc>
          <w:tcPr>
            <w:tcW w:w="1838" w:type="dxa"/>
            <w:shd w:val="clear" w:color="auto" w:fill="FFFFFF" w:themeFill="background1"/>
            <w:noWrap/>
            <w:vAlign w:val="center"/>
            <w:hideMark/>
          </w:tcPr>
          <w:p w14:paraId="273A9BF2"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Mercaptopurine</w:t>
            </w:r>
          </w:p>
        </w:tc>
        <w:tc>
          <w:tcPr>
            <w:tcW w:w="4536" w:type="dxa"/>
            <w:shd w:val="clear" w:color="auto" w:fill="FFFFFF" w:themeFill="background1"/>
            <w:vAlign w:val="center"/>
          </w:tcPr>
          <w:p w14:paraId="0E7D5946"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Predisposition to </w:t>
            </w:r>
            <w:proofErr w:type="spellStart"/>
            <w:r w:rsidRPr="001A61C6">
              <w:rPr>
                <w:rFonts w:ascii="Calibri" w:eastAsia="Times New Roman" w:hAnsi="Calibri" w:cs="Calibri"/>
                <w:sz w:val="20"/>
                <w:szCs w:val="20"/>
                <w:lang w:eastAsia="en-GB"/>
              </w:rPr>
              <w:t>myelosupression</w:t>
            </w:r>
            <w:proofErr w:type="spellEnd"/>
            <w:r w:rsidRPr="001A61C6">
              <w:rPr>
                <w:rFonts w:ascii="Calibri" w:eastAsia="Times New Roman" w:hAnsi="Calibri" w:cs="Calibri"/>
                <w:sz w:val="20"/>
                <w:szCs w:val="20"/>
                <w:lang w:eastAsia="en-GB"/>
              </w:rPr>
              <w:t xml:space="preserve"> and substantial dose reduction for individuals with homozygous NUDT15 deficiency.</w:t>
            </w:r>
            <w:r w:rsidRPr="001A61C6">
              <w:t xml:space="preserve"> </w:t>
            </w:r>
            <w:r w:rsidRPr="001A61C6">
              <w:rPr>
                <w:rFonts w:ascii="Calibri" w:eastAsia="Times New Roman" w:hAnsi="Calibri" w:cs="Calibri"/>
                <w:sz w:val="20"/>
                <w:szCs w:val="20"/>
                <w:lang w:eastAsia="en-GB"/>
              </w:rPr>
              <w:t>(Asian/ Hispanic ethnicity)</w:t>
            </w:r>
          </w:p>
        </w:tc>
        <w:tc>
          <w:tcPr>
            <w:tcW w:w="4111" w:type="dxa"/>
            <w:shd w:val="clear" w:color="auto" w:fill="FFFFFF" w:themeFill="background1"/>
          </w:tcPr>
          <w:p w14:paraId="79D69B68"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3914E1D6"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SZWxsaW5nPC9BdXRob3I+PFllYXI+MjAxOTwvWWVhcj48
UmVjTnVtPjQzMDwvUmVjTnVtPjxEaXNwbGF5VGV4dD5bN108L0Rpc3BsYXlUZXh0PjxyZWNvcmQ+
PHJlYy1udW1iZXI+NDMwPC9yZWMtbnVtYmVyPjxmb3JlaWduLWtleXM+PGtleSBhcHA9IkVOIiBk
Yi1pZD0iZXN0cncwNXZ0d2FwcnplZWZ0bDVmZGZxenRmemZ0c3hmdHZ3IiB0aW1lc3RhbXA9IjE1
Njc1MjIxNDIiPjQzMD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SZWxsaW5nPC9BdXRob3I+PFllYXI+MjAxOTwvWWVhcj48
UmVjTnVtPjQzMDwvUmVjTnVtPjxEaXNwbGF5VGV4dD5bN108L0Rpc3BsYXlUZXh0PjxyZWNvcmQ+
PHJlYy1udW1iZXI+NDMwPC9yZWMtbnVtYmVyPjxmb3JlaWduLWtleXM+PGtleSBhcHA9IkVOIiBk
Yi1pZD0iZXN0cncwNXZ0d2FwcnplZWZ0bDVmZGZxenRmemZ0c3hmdHZ3IiB0aW1lc3RhbXA9IjE1
Njc1MjIxNDIiPjQzMD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7]</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7128AEB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FFFFFF" w:themeFill="background1"/>
            <w:vAlign w:val="center"/>
          </w:tcPr>
          <w:p w14:paraId="40C3E332"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FFFFFF" w:themeFill="background1"/>
            <w:vAlign w:val="center"/>
          </w:tcPr>
          <w:p w14:paraId="35EFD5E6"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4CED9F2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52FEDF9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66674652" w14:textId="77777777" w:rsidTr="004762F5">
        <w:trPr>
          <w:trHeight w:val="405"/>
        </w:trPr>
        <w:tc>
          <w:tcPr>
            <w:tcW w:w="1140" w:type="dxa"/>
            <w:vMerge/>
            <w:shd w:val="clear" w:color="auto" w:fill="FFFFFF" w:themeFill="background1"/>
            <w:vAlign w:val="center"/>
          </w:tcPr>
          <w:p w14:paraId="7FD31B75" w14:textId="77777777" w:rsidR="00763639" w:rsidRPr="001A61C6" w:rsidRDefault="00763639" w:rsidP="004762F5">
            <w:pPr>
              <w:spacing w:after="0" w:line="240" w:lineRule="auto"/>
              <w:rPr>
                <w:rFonts w:ascii="Calibri" w:eastAsia="Times New Roman" w:hAnsi="Calibri" w:cs="Calibri"/>
                <w:i/>
                <w:sz w:val="20"/>
                <w:szCs w:val="20"/>
                <w:lang w:eastAsia="en-GB"/>
              </w:rPr>
            </w:pPr>
          </w:p>
        </w:tc>
        <w:tc>
          <w:tcPr>
            <w:tcW w:w="1838" w:type="dxa"/>
            <w:shd w:val="clear" w:color="auto" w:fill="FFFFFF" w:themeFill="background1"/>
            <w:noWrap/>
            <w:vAlign w:val="center"/>
            <w:hideMark/>
          </w:tcPr>
          <w:p w14:paraId="60D16052"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Thioguanine</w:t>
            </w:r>
          </w:p>
        </w:tc>
        <w:tc>
          <w:tcPr>
            <w:tcW w:w="4536" w:type="dxa"/>
            <w:shd w:val="clear" w:color="auto" w:fill="FFFFFF" w:themeFill="background1"/>
            <w:vAlign w:val="center"/>
          </w:tcPr>
          <w:p w14:paraId="5B691DB4"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Predisposition to </w:t>
            </w:r>
            <w:proofErr w:type="spellStart"/>
            <w:r w:rsidRPr="001A61C6">
              <w:rPr>
                <w:rFonts w:ascii="Calibri" w:eastAsia="Times New Roman" w:hAnsi="Calibri" w:cs="Calibri"/>
                <w:sz w:val="20"/>
                <w:szCs w:val="20"/>
                <w:lang w:eastAsia="en-GB"/>
              </w:rPr>
              <w:t>myelosupression</w:t>
            </w:r>
            <w:proofErr w:type="spellEnd"/>
            <w:r w:rsidRPr="001A61C6">
              <w:rPr>
                <w:rFonts w:ascii="Calibri" w:eastAsia="Times New Roman" w:hAnsi="Calibri" w:cs="Calibri"/>
                <w:sz w:val="20"/>
                <w:szCs w:val="20"/>
                <w:lang w:eastAsia="en-GB"/>
              </w:rPr>
              <w:t xml:space="preserve"> and reduce initial dose in individuals with homozygous NUDT15 deficiency.</w:t>
            </w:r>
            <w:r w:rsidRPr="001A61C6">
              <w:t xml:space="preserve"> </w:t>
            </w:r>
            <w:r w:rsidRPr="001A61C6">
              <w:rPr>
                <w:rFonts w:ascii="Calibri" w:eastAsia="Times New Roman" w:hAnsi="Calibri" w:cs="Calibri"/>
                <w:sz w:val="20"/>
                <w:szCs w:val="20"/>
                <w:lang w:eastAsia="en-GB"/>
              </w:rPr>
              <w:t>(Asian/ Hispanic ethnicity)</w:t>
            </w:r>
          </w:p>
        </w:tc>
        <w:tc>
          <w:tcPr>
            <w:tcW w:w="4111" w:type="dxa"/>
            <w:shd w:val="clear" w:color="auto" w:fill="FFFFFF" w:themeFill="background1"/>
          </w:tcPr>
          <w:p w14:paraId="6AA55C27"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64CD353C"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SZWxsaW5nPC9BdXRob3I+PFllYXI+MjAxOTwvWWVhcj48
UmVjTnVtPjQ0OTwvUmVjTnVtPjxEaXNwbGF5VGV4dD5bN108L0Rpc3BsYXlUZXh0PjxyZWNvcmQ+
PHJlYy1udW1iZXI+NDQ5PC9yZWMtbnVtYmVyPjxmb3JlaWduLWtleXM+PGtleSBhcHA9IkVOIiBk
Yi1pZD0iZXN0cncwNXZ0d2FwcnplZWZ0bDVmZGZxenRmemZ0c3hmdHZ3IiB0aW1lc3RhbXA9IjE1
Njk1OTMwMzUiPjQ0OT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SZWxsaW5nPC9BdXRob3I+PFllYXI+MjAxOTwvWWVhcj48
UmVjTnVtPjQ0OTwvUmVjTnVtPjxEaXNwbGF5VGV4dD5bN108L0Rpc3BsYXlUZXh0PjxyZWNvcmQ+
PHJlYy1udW1iZXI+NDQ5PC9yZWMtbnVtYmVyPjxmb3JlaWduLWtleXM+PGtleSBhcHA9IkVOIiBk
Yi1pZD0iZXN0cncwNXZ0d2FwcnplZWZ0bDVmZGZxenRmemZ0c3hmdHZ3IiB0aW1lc3RhbXA9IjE1
Njk1OTMwMzUiPjQ0OT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7]</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2F801C4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FFFFFF" w:themeFill="background1"/>
            <w:vAlign w:val="center"/>
          </w:tcPr>
          <w:p w14:paraId="60CAD08C"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FFFFFF" w:themeFill="background1"/>
            <w:vAlign w:val="center"/>
          </w:tcPr>
          <w:p w14:paraId="5FAF807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6AE168B8"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647B39DA"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704769C1" w14:textId="77777777" w:rsidTr="004762F5">
        <w:trPr>
          <w:trHeight w:val="300"/>
        </w:trPr>
        <w:tc>
          <w:tcPr>
            <w:tcW w:w="1140" w:type="dxa"/>
            <w:shd w:val="clear" w:color="auto" w:fill="D9D9D9" w:themeFill="background1" w:themeFillShade="D9"/>
            <w:vAlign w:val="center"/>
          </w:tcPr>
          <w:p w14:paraId="2301A7BC"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PNPLA3</w:t>
            </w:r>
          </w:p>
        </w:tc>
        <w:tc>
          <w:tcPr>
            <w:tcW w:w="1838" w:type="dxa"/>
            <w:shd w:val="clear" w:color="auto" w:fill="D9D9D9" w:themeFill="background1" w:themeFillShade="D9"/>
            <w:noWrap/>
            <w:vAlign w:val="center"/>
          </w:tcPr>
          <w:p w14:paraId="118C9903"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Asparaginase, cyclophosphamide, daunorubicin, vincristine</w:t>
            </w:r>
          </w:p>
        </w:tc>
        <w:tc>
          <w:tcPr>
            <w:tcW w:w="4536" w:type="dxa"/>
            <w:shd w:val="clear" w:color="auto" w:fill="D9D9D9" w:themeFill="background1" w:themeFillShade="D9"/>
            <w:vAlign w:val="center"/>
          </w:tcPr>
          <w:p w14:paraId="59D6C707"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Increased risk of hepatotoxicity Carriers of rs735409 C-allele in paediatric patients with acute lymphoblastic leukaemia.</w:t>
            </w:r>
          </w:p>
        </w:tc>
        <w:tc>
          <w:tcPr>
            <w:tcW w:w="4111" w:type="dxa"/>
            <w:shd w:val="clear" w:color="auto" w:fill="D9D9D9" w:themeFill="background1" w:themeFillShade="D9"/>
          </w:tcPr>
          <w:p w14:paraId="1F9E4790"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162C27F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MaXU8L0F1dGhvcj48WWVhcj4yMDE3PC9ZZWFyPjxSZWNO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MaXU8L0F1dGhvcj48WWVhcj4yMDE3PC9ZZWFyPjxSZWNO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74]</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37071C75"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567" w:type="dxa"/>
            <w:shd w:val="clear" w:color="auto" w:fill="D9D9D9" w:themeFill="background1" w:themeFillShade="D9"/>
            <w:vAlign w:val="center"/>
          </w:tcPr>
          <w:p w14:paraId="26DB7E8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4D9212E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77ED010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5A4DA88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5D788EA2" w14:textId="77777777" w:rsidTr="004762F5">
        <w:trPr>
          <w:trHeight w:val="300"/>
        </w:trPr>
        <w:tc>
          <w:tcPr>
            <w:tcW w:w="1140" w:type="dxa"/>
            <w:shd w:val="clear" w:color="auto" w:fill="FFFFFF" w:themeFill="background1"/>
            <w:vAlign w:val="center"/>
          </w:tcPr>
          <w:p w14:paraId="7EB11715"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RARG</w:t>
            </w:r>
          </w:p>
        </w:tc>
        <w:tc>
          <w:tcPr>
            <w:tcW w:w="1838" w:type="dxa"/>
            <w:shd w:val="clear" w:color="auto" w:fill="FFFFFF" w:themeFill="background1"/>
            <w:noWrap/>
            <w:vAlign w:val="center"/>
          </w:tcPr>
          <w:p w14:paraId="6ACF7823"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Doxorubicin/</w:t>
            </w:r>
          </w:p>
          <w:p w14:paraId="3440CC21"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daunorubicin</w:t>
            </w:r>
          </w:p>
        </w:tc>
        <w:tc>
          <w:tcPr>
            <w:tcW w:w="4536" w:type="dxa"/>
            <w:shd w:val="clear" w:color="auto" w:fill="FFFFFF" w:themeFill="background1"/>
            <w:vAlign w:val="center"/>
          </w:tcPr>
          <w:p w14:paraId="34E3D9BE"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rs2229774 A-allele associated with increased risk of cardiotoxicity</w:t>
            </w:r>
          </w:p>
        </w:tc>
        <w:tc>
          <w:tcPr>
            <w:tcW w:w="4111" w:type="dxa"/>
            <w:shd w:val="clear" w:color="auto" w:fill="FFFFFF" w:themeFill="background1"/>
          </w:tcPr>
          <w:p w14:paraId="24251A01"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3E6352E2"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BbWlua2VuZzwvQXV0aG9yPjxZZWFyPjIwMTY8L1llYXI+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BbWlua2VuZzwvQXV0aG9yPjxZZWFyPjIwMTY8L1llYXI+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77]</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036F7CA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567" w:type="dxa"/>
            <w:shd w:val="clear" w:color="auto" w:fill="FFFFFF" w:themeFill="background1"/>
            <w:vAlign w:val="center"/>
          </w:tcPr>
          <w:p w14:paraId="670CB56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6D9821DB"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0057CEEA"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850" w:type="dxa"/>
            <w:shd w:val="clear" w:color="auto" w:fill="FFFFFF" w:themeFill="background1"/>
            <w:vAlign w:val="center"/>
          </w:tcPr>
          <w:p w14:paraId="43A9A054"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47730EAC" w14:textId="77777777" w:rsidTr="004762F5">
        <w:trPr>
          <w:trHeight w:val="300"/>
        </w:trPr>
        <w:tc>
          <w:tcPr>
            <w:tcW w:w="1140" w:type="dxa"/>
            <w:shd w:val="clear" w:color="auto" w:fill="D9D9D9" w:themeFill="background1" w:themeFillShade="D9"/>
            <w:vAlign w:val="center"/>
          </w:tcPr>
          <w:p w14:paraId="7504B617"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SLC28A3</w:t>
            </w:r>
          </w:p>
        </w:tc>
        <w:tc>
          <w:tcPr>
            <w:tcW w:w="1838" w:type="dxa"/>
            <w:shd w:val="clear" w:color="auto" w:fill="D9D9D9" w:themeFill="background1" w:themeFillShade="D9"/>
            <w:noWrap/>
            <w:vAlign w:val="center"/>
          </w:tcPr>
          <w:p w14:paraId="50CA7702"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Doxorubicin/</w:t>
            </w:r>
          </w:p>
          <w:p w14:paraId="02445BE0"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daunorubicin</w:t>
            </w:r>
          </w:p>
        </w:tc>
        <w:tc>
          <w:tcPr>
            <w:tcW w:w="4536" w:type="dxa"/>
            <w:shd w:val="clear" w:color="auto" w:fill="D9D9D9" w:themeFill="background1" w:themeFillShade="D9"/>
            <w:vAlign w:val="center"/>
          </w:tcPr>
          <w:p w14:paraId="1385532E"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rs7853758 A-allele associated with decreased risk of cardiotoxicity</w:t>
            </w:r>
          </w:p>
        </w:tc>
        <w:tc>
          <w:tcPr>
            <w:tcW w:w="4111" w:type="dxa"/>
            <w:shd w:val="clear" w:color="auto" w:fill="D9D9D9" w:themeFill="background1" w:themeFillShade="D9"/>
          </w:tcPr>
          <w:p w14:paraId="7CD4C508"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0997B30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BbWlua2VuZzwvQXV0aG9yPjxZZWFyPjIwMTY8L1llYXI+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BbWlua2VuZzwvQXV0aG9yPjxZZWFyPjIwMTY8L1llYXI+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77]</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1BBBD568"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567" w:type="dxa"/>
            <w:shd w:val="clear" w:color="auto" w:fill="D9D9D9" w:themeFill="background1" w:themeFillShade="D9"/>
            <w:vAlign w:val="center"/>
          </w:tcPr>
          <w:p w14:paraId="0FF6C3A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08BCEBD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52AF2DA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850" w:type="dxa"/>
            <w:shd w:val="clear" w:color="auto" w:fill="D9D9D9" w:themeFill="background1" w:themeFillShade="D9"/>
            <w:vAlign w:val="center"/>
          </w:tcPr>
          <w:p w14:paraId="257653A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27B40698" w14:textId="77777777" w:rsidTr="004762F5">
        <w:trPr>
          <w:trHeight w:val="300"/>
        </w:trPr>
        <w:tc>
          <w:tcPr>
            <w:tcW w:w="1140" w:type="dxa"/>
            <w:shd w:val="clear" w:color="auto" w:fill="FFFFFF" w:themeFill="background1"/>
            <w:vAlign w:val="center"/>
          </w:tcPr>
          <w:p w14:paraId="2406A564"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SLCO1B1</w:t>
            </w:r>
          </w:p>
        </w:tc>
        <w:tc>
          <w:tcPr>
            <w:tcW w:w="1838" w:type="dxa"/>
            <w:shd w:val="clear" w:color="auto" w:fill="FFFFFF" w:themeFill="background1"/>
            <w:noWrap/>
            <w:vAlign w:val="center"/>
          </w:tcPr>
          <w:p w14:paraId="2E03BD0E"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Methotrexate</w:t>
            </w:r>
          </w:p>
        </w:tc>
        <w:tc>
          <w:tcPr>
            <w:tcW w:w="4536" w:type="dxa"/>
            <w:shd w:val="clear" w:color="auto" w:fill="FFFFFF" w:themeFill="background1"/>
            <w:vAlign w:val="center"/>
          </w:tcPr>
          <w:p w14:paraId="60787FC0"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rs4149056 C-allele associated with decreased clearance in</w:t>
            </w:r>
            <w:r w:rsidRPr="001A61C6">
              <w:t xml:space="preserve"> c</w:t>
            </w:r>
            <w:r w:rsidRPr="001A61C6">
              <w:rPr>
                <w:rFonts w:ascii="Calibri" w:eastAsia="Times New Roman" w:hAnsi="Calibri" w:cs="Calibri"/>
                <w:sz w:val="20"/>
                <w:szCs w:val="20"/>
                <w:lang w:eastAsia="en-GB"/>
              </w:rPr>
              <w:t>hildren with Precursor Cell Lymphoblastic Leukaemia-Lymphoma</w:t>
            </w:r>
          </w:p>
          <w:p w14:paraId="09C9D566"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Decreased risk of nephrotoxicity in rs4149056 (*5) CC carriers vs CT+TT.</w:t>
            </w:r>
          </w:p>
        </w:tc>
        <w:tc>
          <w:tcPr>
            <w:tcW w:w="4111" w:type="dxa"/>
            <w:shd w:val="clear" w:color="auto" w:fill="FFFFFF" w:themeFill="background1"/>
          </w:tcPr>
          <w:p w14:paraId="1F0C6C12"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3A9AA2F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SYW1zZXk8L0F1dGhvcj48WWVhcj4yMDEzPC9ZZWFyPjxS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SYW1zZXk8L0F1dGhvcj48WWVhcj4yMDEzPC9ZZWFyPjxS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96]</w:t>
            </w:r>
            <w:r w:rsidRPr="001A61C6">
              <w:rPr>
                <w:rFonts w:ascii="Calibri" w:eastAsia="Times New Roman" w:hAnsi="Calibri" w:cs="Calibri"/>
                <w:sz w:val="20"/>
                <w:szCs w:val="20"/>
                <w:lang w:eastAsia="en-GB"/>
              </w:rPr>
              <w:fldChar w:fldCharType="end"/>
            </w:r>
          </w:p>
          <w:p w14:paraId="596BA37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p w14:paraId="116A169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NYXJ0aW5lejwvQXV0aG9yPjxZZWFyPjIwMTg8L1llYXI+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NYXJ0aW5lejwvQXV0aG9yPjxZZWFyPjIwMTg8L1llYXI+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00]</w:t>
            </w:r>
            <w:r w:rsidRPr="001A61C6">
              <w:rPr>
                <w:rFonts w:ascii="Calibri" w:eastAsia="Times New Roman" w:hAnsi="Calibri" w:cs="Calibri"/>
                <w:sz w:val="20"/>
                <w:szCs w:val="20"/>
                <w:lang w:eastAsia="en-GB"/>
              </w:rPr>
              <w:fldChar w:fldCharType="end"/>
            </w:r>
          </w:p>
          <w:p w14:paraId="2DF19851" w14:textId="77777777" w:rsidR="00763639" w:rsidRPr="001A61C6" w:rsidRDefault="00763639" w:rsidP="004762F5">
            <w:pPr>
              <w:spacing w:after="0" w:line="240" w:lineRule="auto"/>
              <w:rPr>
                <w:rFonts w:ascii="Calibri" w:eastAsia="Times New Roman" w:hAnsi="Calibri" w:cs="Calibri"/>
                <w:sz w:val="20"/>
                <w:szCs w:val="20"/>
                <w:lang w:eastAsia="en-GB"/>
              </w:rPr>
            </w:pPr>
          </w:p>
        </w:tc>
        <w:tc>
          <w:tcPr>
            <w:tcW w:w="992" w:type="dxa"/>
            <w:shd w:val="clear" w:color="auto" w:fill="FFFFFF" w:themeFill="background1"/>
            <w:vAlign w:val="center"/>
          </w:tcPr>
          <w:p w14:paraId="286D1FC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567" w:type="dxa"/>
            <w:shd w:val="clear" w:color="auto" w:fill="FFFFFF" w:themeFill="background1"/>
            <w:vAlign w:val="center"/>
          </w:tcPr>
          <w:p w14:paraId="7D68487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24B1DCA5"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566A7BE2"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4E1F740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0F6D327D" w14:textId="77777777" w:rsidTr="004762F5">
        <w:trPr>
          <w:trHeight w:val="300"/>
        </w:trPr>
        <w:tc>
          <w:tcPr>
            <w:tcW w:w="1140" w:type="dxa"/>
            <w:vMerge w:val="restart"/>
            <w:shd w:val="clear" w:color="auto" w:fill="D9D9D9" w:themeFill="background1" w:themeFillShade="D9"/>
            <w:vAlign w:val="center"/>
          </w:tcPr>
          <w:p w14:paraId="406DAFF6"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TPMT</w:t>
            </w:r>
          </w:p>
          <w:p w14:paraId="4B0459CA" w14:textId="77777777" w:rsidR="00763639" w:rsidRPr="001A61C6" w:rsidRDefault="00763639" w:rsidP="004762F5">
            <w:pPr>
              <w:spacing w:after="0" w:line="240" w:lineRule="auto"/>
              <w:rPr>
                <w:rFonts w:ascii="Calibri" w:eastAsia="Times New Roman" w:hAnsi="Calibri" w:cs="Calibri"/>
                <w:i/>
                <w:sz w:val="20"/>
                <w:szCs w:val="20"/>
                <w:lang w:eastAsia="en-GB"/>
              </w:rPr>
            </w:pPr>
          </w:p>
        </w:tc>
        <w:tc>
          <w:tcPr>
            <w:tcW w:w="1838" w:type="dxa"/>
            <w:shd w:val="clear" w:color="auto" w:fill="D9D9D9" w:themeFill="background1" w:themeFillShade="D9"/>
            <w:noWrap/>
            <w:vAlign w:val="center"/>
            <w:hideMark/>
          </w:tcPr>
          <w:p w14:paraId="00F58A08"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lastRenderedPageBreak/>
              <w:t>Cisplatin</w:t>
            </w:r>
          </w:p>
        </w:tc>
        <w:tc>
          <w:tcPr>
            <w:tcW w:w="4536" w:type="dxa"/>
            <w:shd w:val="clear" w:color="auto" w:fill="D9D9D9" w:themeFill="background1" w:themeFillShade="D9"/>
            <w:vAlign w:val="center"/>
          </w:tcPr>
          <w:p w14:paraId="66BCFABE"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Increased risk of ototoxicity</w:t>
            </w:r>
          </w:p>
        </w:tc>
        <w:tc>
          <w:tcPr>
            <w:tcW w:w="4111" w:type="dxa"/>
            <w:shd w:val="clear" w:color="auto" w:fill="D9D9D9" w:themeFill="background1" w:themeFillShade="D9"/>
          </w:tcPr>
          <w:p w14:paraId="7AEC40CF"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547F3F2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Sb3NzPC9BdXRob3I+PFllYXI+MjAwOTwvWWVhcj48UmVj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==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Sb3NzPC9BdXRob3I+PFllYXI+MjAwOTwvWWVhcj48UmVj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==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75]</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30A7BCD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D9D9D9" w:themeFill="background1" w:themeFillShade="D9"/>
            <w:vAlign w:val="center"/>
          </w:tcPr>
          <w:p w14:paraId="2E03C0D2"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61090DC8"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3362952A"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6801282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1EEC15CA" w14:textId="77777777" w:rsidTr="004762F5">
        <w:trPr>
          <w:trHeight w:val="415"/>
        </w:trPr>
        <w:tc>
          <w:tcPr>
            <w:tcW w:w="1140" w:type="dxa"/>
            <w:vMerge/>
            <w:shd w:val="clear" w:color="auto" w:fill="FFFFFF" w:themeFill="background1"/>
            <w:vAlign w:val="center"/>
          </w:tcPr>
          <w:p w14:paraId="6B36973C" w14:textId="77777777" w:rsidR="00763639" w:rsidRPr="001A61C6" w:rsidRDefault="00763639" w:rsidP="004762F5">
            <w:pPr>
              <w:spacing w:after="0" w:line="240" w:lineRule="auto"/>
              <w:rPr>
                <w:rFonts w:ascii="Calibri" w:eastAsia="Times New Roman" w:hAnsi="Calibri" w:cs="Calibri"/>
                <w:i/>
                <w:sz w:val="20"/>
                <w:szCs w:val="20"/>
                <w:lang w:eastAsia="en-GB"/>
              </w:rPr>
            </w:pPr>
          </w:p>
        </w:tc>
        <w:tc>
          <w:tcPr>
            <w:tcW w:w="1838" w:type="dxa"/>
            <w:shd w:val="clear" w:color="auto" w:fill="D9D9D9" w:themeFill="background1" w:themeFillShade="D9"/>
            <w:noWrap/>
            <w:vAlign w:val="center"/>
            <w:hideMark/>
          </w:tcPr>
          <w:p w14:paraId="2854D0FC"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Mercaptopurine</w:t>
            </w:r>
          </w:p>
        </w:tc>
        <w:tc>
          <w:tcPr>
            <w:tcW w:w="4536" w:type="dxa"/>
            <w:shd w:val="clear" w:color="auto" w:fill="D9D9D9" w:themeFill="background1" w:themeFillShade="D9"/>
          </w:tcPr>
          <w:p w14:paraId="58E21482"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sz w:val="20"/>
                <w:szCs w:val="20"/>
              </w:rPr>
              <w:t xml:space="preserve">Predisposition to </w:t>
            </w:r>
            <w:proofErr w:type="spellStart"/>
            <w:r w:rsidRPr="001A61C6">
              <w:rPr>
                <w:sz w:val="20"/>
                <w:szCs w:val="20"/>
              </w:rPr>
              <w:t>myelosupression</w:t>
            </w:r>
            <w:proofErr w:type="spellEnd"/>
            <w:r w:rsidRPr="001A61C6">
              <w:rPr>
                <w:sz w:val="20"/>
                <w:szCs w:val="20"/>
              </w:rPr>
              <w:t xml:space="preserve"> and substantial dose reduction for individuals with homozygous TPMT deficiency. </w:t>
            </w:r>
          </w:p>
        </w:tc>
        <w:tc>
          <w:tcPr>
            <w:tcW w:w="4111" w:type="dxa"/>
            <w:shd w:val="clear" w:color="auto" w:fill="D9D9D9" w:themeFill="background1" w:themeFillShade="D9"/>
          </w:tcPr>
          <w:p w14:paraId="7439AB92"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6377F2E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SZWxsaW5nPC9BdXRob3I+PFllYXI+MjAxOTwvWWVhcj48
UmVjTnVtPjQzMDwvUmVjTnVtPjxEaXNwbGF5VGV4dD5bN108L0Rpc3BsYXlUZXh0PjxyZWNvcmQ+
PHJlYy1udW1iZXI+NDMwPC9yZWMtbnVtYmVyPjxmb3JlaWduLWtleXM+PGtleSBhcHA9IkVOIiBk
Yi1pZD0iZXN0cncwNXZ0d2FwcnplZWZ0bDVmZGZxenRmemZ0c3hmdHZ3IiB0aW1lc3RhbXA9IjE1
Njc1MjIxNDIiPjQzMD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SZWxsaW5nPC9BdXRob3I+PFllYXI+MjAxOTwvWWVhcj48
UmVjTnVtPjQzMDwvUmVjTnVtPjxEaXNwbGF5VGV4dD5bN108L0Rpc3BsYXlUZXh0PjxyZWNvcmQ+
PHJlYy1udW1iZXI+NDMwPC9yZWMtbnVtYmVyPjxmb3JlaWduLWtleXM+PGtleSBhcHA9IkVOIiBk
Yi1pZD0iZXN0cncwNXZ0d2FwcnplZWZ0bDVmZGZxenRmemZ0c3hmdHZ3IiB0aW1lc3RhbXA9IjE1
Njc1MjIxNDIiPjQzMD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7]</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0BAE734B"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D9D9D9" w:themeFill="background1" w:themeFillShade="D9"/>
            <w:vAlign w:val="center"/>
          </w:tcPr>
          <w:p w14:paraId="3E89C2E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D9D9D9" w:themeFill="background1" w:themeFillShade="D9"/>
            <w:vAlign w:val="center"/>
          </w:tcPr>
          <w:p w14:paraId="4606529C"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D9D9D9" w:themeFill="background1" w:themeFillShade="D9"/>
            <w:vAlign w:val="center"/>
          </w:tcPr>
          <w:p w14:paraId="7B9C03D5"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2B4C086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1AFC7374" w14:textId="77777777" w:rsidTr="004762F5">
        <w:trPr>
          <w:trHeight w:val="267"/>
        </w:trPr>
        <w:tc>
          <w:tcPr>
            <w:tcW w:w="1140" w:type="dxa"/>
            <w:vMerge/>
            <w:shd w:val="clear" w:color="auto" w:fill="FFFFFF" w:themeFill="background1"/>
            <w:vAlign w:val="bottom"/>
          </w:tcPr>
          <w:p w14:paraId="620CB834" w14:textId="77777777" w:rsidR="00763639" w:rsidRPr="001A61C6" w:rsidRDefault="00763639" w:rsidP="004762F5">
            <w:pPr>
              <w:spacing w:after="0" w:line="240" w:lineRule="auto"/>
              <w:rPr>
                <w:rFonts w:ascii="Calibri" w:eastAsia="Times New Roman" w:hAnsi="Calibri" w:cs="Calibri"/>
                <w:i/>
                <w:sz w:val="20"/>
                <w:szCs w:val="20"/>
                <w:lang w:eastAsia="en-GB"/>
              </w:rPr>
            </w:pPr>
          </w:p>
        </w:tc>
        <w:tc>
          <w:tcPr>
            <w:tcW w:w="1838" w:type="dxa"/>
            <w:shd w:val="clear" w:color="auto" w:fill="D9D9D9" w:themeFill="background1" w:themeFillShade="D9"/>
            <w:noWrap/>
            <w:vAlign w:val="center"/>
            <w:hideMark/>
          </w:tcPr>
          <w:p w14:paraId="1D038A38"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Thioguanine</w:t>
            </w:r>
          </w:p>
        </w:tc>
        <w:tc>
          <w:tcPr>
            <w:tcW w:w="4536" w:type="dxa"/>
            <w:shd w:val="clear" w:color="auto" w:fill="D9D9D9" w:themeFill="background1" w:themeFillShade="D9"/>
          </w:tcPr>
          <w:p w14:paraId="2BDA4C54"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sz w:val="20"/>
                <w:szCs w:val="20"/>
              </w:rPr>
              <w:t xml:space="preserve">Predisposition to </w:t>
            </w:r>
            <w:proofErr w:type="spellStart"/>
            <w:r w:rsidRPr="001A61C6">
              <w:rPr>
                <w:sz w:val="20"/>
                <w:szCs w:val="20"/>
              </w:rPr>
              <w:t>myelosupression</w:t>
            </w:r>
            <w:proofErr w:type="spellEnd"/>
            <w:r w:rsidRPr="001A61C6">
              <w:rPr>
                <w:sz w:val="20"/>
                <w:szCs w:val="20"/>
              </w:rPr>
              <w:t xml:space="preserve"> and reduce initial dose in individuals with homozygous TPMT deficiency.</w:t>
            </w:r>
          </w:p>
        </w:tc>
        <w:tc>
          <w:tcPr>
            <w:tcW w:w="4111" w:type="dxa"/>
            <w:shd w:val="clear" w:color="auto" w:fill="D9D9D9" w:themeFill="background1" w:themeFillShade="D9"/>
          </w:tcPr>
          <w:p w14:paraId="70AEFF04"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047A27C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SZWxsaW5nPC9BdXRob3I+PFllYXI+MjAxOTwvWWVhcj48
UmVjTnVtPjQ0OTwvUmVjTnVtPjxEaXNwbGF5VGV4dD5bN108L0Rpc3BsYXlUZXh0PjxyZWNvcmQ+
PHJlYy1udW1iZXI+NDQ5PC9yZWMtbnVtYmVyPjxmb3JlaWduLWtleXM+PGtleSBhcHA9IkVOIiBk
Yi1pZD0iZXN0cncwNXZ0d2FwcnplZWZ0bDVmZGZxenRmemZ0c3hmdHZ3IiB0aW1lc3RhbXA9IjE1
Njk1OTMwMzUiPjQ0OT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SZWxsaW5nPC9BdXRob3I+PFllYXI+MjAxOTwvWWVhcj48
UmVjTnVtPjQ0OTwvUmVjTnVtPjxEaXNwbGF5VGV4dD5bN108L0Rpc3BsYXlUZXh0PjxyZWNvcmQ+
PHJlYy1udW1iZXI+NDQ5PC9yZWMtbnVtYmVyPjxmb3JlaWduLWtleXM+PGtleSBhcHA9IkVOIiBk
Yi1pZD0iZXN0cncwNXZ0d2FwcnplZWZ0bDVmZGZxenRmemZ0c3hmdHZ3IiB0aW1lc3RhbXA9IjE1
Njk1OTMwMzUiPjQ0OT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7]</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vAlign w:val="center"/>
          </w:tcPr>
          <w:p w14:paraId="5D53CEC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D9D9D9" w:themeFill="background1" w:themeFillShade="D9"/>
            <w:vAlign w:val="center"/>
          </w:tcPr>
          <w:p w14:paraId="7330CD48"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D9D9D9" w:themeFill="background1" w:themeFillShade="D9"/>
            <w:vAlign w:val="center"/>
          </w:tcPr>
          <w:p w14:paraId="3240425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D9D9D9" w:themeFill="background1" w:themeFillShade="D9"/>
            <w:vAlign w:val="center"/>
          </w:tcPr>
          <w:p w14:paraId="663CB3FA"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D9D9D9" w:themeFill="background1" w:themeFillShade="D9"/>
            <w:vAlign w:val="center"/>
          </w:tcPr>
          <w:p w14:paraId="41D1718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79B8E469" w14:textId="77777777" w:rsidTr="004762F5">
        <w:trPr>
          <w:trHeight w:val="300"/>
        </w:trPr>
        <w:tc>
          <w:tcPr>
            <w:tcW w:w="1140" w:type="dxa"/>
            <w:vMerge w:val="restart"/>
            <w:shd w:val="clear" w:color="auto" w:fill="FFFFFF" w:themeFill="background1"/>
            <w:vAlign w:val="center"/>
          </w:tcPr>
          <w:p w14:paraId="61E5D9D8"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UGT1A1</w:t>
            </w:r>
          </w:p>
        </w:tc>
        <w:tc>
          <w:tcPr>
            <w:tcW w:w="1838" w:type="dxa"/>
            <w:shd w:val="clear" w:color="auto" w:fill="FFFFFF" w:themeFill="background1"/>
            <w:noWrap/>
            <w:vAlign w:val="center"/>
            <w:hideMark/>
          </w:tcPr>
          <w:p w14:paraId="49E30FDB" w14:textId="77777777" w:rsidR="00763639" w:rsidRPr="001A61C6" w:rsidRDefault="00763639" w:rsidP="004762F5">
            <w:pPr>
              <w:spacing w:after="0" w:line="240" w:lineRule="auto"/>
              <w:rPr>
                <w:rFonts w:ascii="Calibri" w:eastAsia="Times New Roman" w:hAnsi="Calibri" w:cs="Calibri"/>
                <w:sz w:val="20"/>
                <w:szCs w:val="20"/>
                <w:lang w:eastAsia="en-GB"/>
              </w:rPr>
            </w:pPr>
            <w:proofErr w:type="spellStart"/>
            <w:r w:rsidRPr="001A61C6">
              <w:rPr>
                <w:rFonts w:ascii="Calibri" w:eastAsia="Times New Roman" w:hAnsi="Calibri" w:cs="Calibri"/>
                <w:sz w:val="20"/>
                <w:szCs w:val="20"/>
                <w:lang w:eastAsia="en-GB"/>
              </w:rPr>
              <w:t>Belinostat</w:t>
            </w:r>
            <w:proofErr w:type="spellEnd"/>
          </w:p>
        </w:tc>
        <w:tc>
          <w:tcPr>
            <w:tcW w:w="4536" w:type="dxa"/>
            <w:shd w:val="clear" w:color="auto" w:fill="FFFFFF" w:themeFill="background1"/>
            <w:vAlign w:val="center"/>
          </w:tcPr>
          <w:p w14:paraId="26E41CFA"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Decreased clearance in *28/*28 individuals increase risk of dose-limiting toxicity</w:t>
            </w:r>
          </w:p>
        </w:tc>
        <w:tc>
          <w:tcPr>
            <w:tcW w:w="4111" w:type="dxa"/>
            <w:shd w:val="clear" w:color="auto" w:fill="FFFFFF" w:themeFill="background1"/>
          </w:tcPr>
          <w:p w14:paraId="18386330"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4641DD0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Hb2V5PC9BdXRob3I+PFllYXI+MjAxNjwvWWVhcj48UmVj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Hb2V5PC9BdXRob3I+PFllYXI+MjAxNjwvWWVhcj48UmVj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76]</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67C98FB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FFFFFF" w:themeFill="background1"/>
            <w:vAlign w:val="center"/>
          </w:tcPr>
          <w:p w14:paraId="3A9C2DF6"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149C0A3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41409D46"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66DE503B"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3C2C04A2" w14:textId="77777777" w:rsidTr="004762F5">
        <w:trPr>
          <w:trHeight w:val="300"/>
        </w:trPr>
        <w:tc>
          <w:tcPr>
            <w:tcW w:w="1140" w:type="dxa"/>
            <w:vMerge/>
            <w:shd w:val="clear" w:color="auto" w:fill="FFFFFF" w:themeFill="background1"/>
            <w:vAlign w:val="bottom"/>
          </w:tcPr>
          <w:p w14:paraId="451F8F73" w14:textId="77777777" w:rsidR="00763639" w:rsidRPr="001A61C6" w:rsidRDefault="00763639" w:rsidP="004762F5">
            <w:pPr>
              <w:spacing w:after="0" w:line="240" w:lineRule="auto"/>
              <w:rPr>
                <w:rFonts w:ascii="Calibri" w:eastAsia="Times New Roman" w:hAnsi="Calibri" w:cs="Calibri"/>
                <w:sz w:val="20"/>
                <w:szCs w:val="20"/>
                <w:lang w:eastAsia="en-GB"/>
              </w:rPr>
            </w:pPr>
          </w:p>
        </w:tc>
        <w:tc>
          <w:tcPr>
            <w:tcW w:w="1838" w:type="dxa"/>
            <w:shd w:val="clear" w:color="auto" w:fill="FFFFFF" w:themeFill="background1"/>
            <w:noWrap/>
            <w:vAlign w:val="center"/>
            <w:hideMark/>
          </w:tcPr>
          <w:p w14:paraId="66CEF9A1" w14:textId="77777777" w:rsidR="00763639" w:rsidRPr="001A61C6" w:rsidRDefault="00763639" w:rsidP="004762F5">
            <w:pPr>
              <w:spacing w:after="0" w:line="240" w:lineRule="auto"/>
              <w:rPr>
                <w:rFonts w:ascii="Calibri" w:eastAsia="Times New Roman" w:hAnsi="Calibri" w:cs="Calibri"/>
                <w:sz w:val="20"/>
                <w:szCs w:val="20"/>
                <w:lang w:eastAsia="en-GB"/>
              </w:rPr>
            </w:pPr>
            <w:proofErr w:type="spellStart"/>
            <w:r w:rsidRPr="001A61C6">
              <w:rPr>
                <w:rFonts w:ascii="Calibri" w:eastAsia="Times New Roman" w:hAnsi="Calibri" w:cs="Calibri"/>
                <w:sz w:val="20"/>
                <w:szCs w:val="20"/>
                <w:lang w:eastAsia="en-GB"/>
              </w:rPr>
              <w:t>Binimetinib</w:t>
            </w:r>
            <w:proofErr w:type="spellEnd"/>
          </w:p>
        </w:tc>
        <w:tc>
          <w:tcPr>
            <w:tcW w:w="4536" w:type="dxa"/>
            <w:shd w:val="clear" w:color="auto" w:fill="FFFFFF" w:themeFill="background1"/>
            <w:vAlign w:val="center"/>
          </w:tcPr>
          <w:p w14:paraId="2D4B80F0"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i/>
                <w:sz w:val="20"/>
                <w:szCs w:val="20"/>
                <w:lang w:eastAsia="en-GB"/>
              </w:rPr>
              <w:t>UGT1A1</w:t>
            </w:r>
            <w:r w:rsidRPr="001A61C6">
              <w:rPr>
                <w:rFonts w:ascii="Calibri" w:eastAsia="Times New Roman" w:hAnsi="Calibri" w:cs="Calibri"/>
                <w:sz w:val="20"/>
                <w:szCs w:val="20"/>
                <w:lang w:eastAsia="en-GB"/>
              </w:rPr>
              <w:t xml:space="preserve"> genotype does not have a clinically important effect on </w:t>
            </w:r>
            <w:proofErr w:type="spellStart"/>
            <w:r w:rsidRPr="001A61C6">
              <w:rPr>
                <w:rFonts w:ascii="Calibri" w:eastAsia="Times New Roman" w:hAnsi="Calibri" w:cs="Calibri"/>
                <w:sz w:val="20"/>
                <w:szCs w:val="20"/>
                <w:lang w:eastAsia="en-GB"/>
              </w:rPr>
              <w:t>binimetinib</w:t>
            </w:r>
            <w:proofErr w:type="spellEnd"/>
            <w:r w:rsidRPr="001A61C6">
              <w:rPr>
                <w:rFonts w:ascii="Calibri" w:eastAsia="Times New Roman" w:hAnsi="Calibri" w:cs="Calibri"/>
                <w:sz w:val="20"/>
                <w:szCs w:val="20"/>
                <w:lang w:eastAsia="en-GB"/>
              </w:rPr>
              <w:t xml:space="preserve"> exposure.</w:t>
            </w:r>
          </w:p>
        </w:tc>
        <w:tc>
          <w:tcPr>
            <w:tcW w:w="4111" w:type="dxa"/>
            <w:shd w:val="clear" w:color="auto" w:fill="FFFFFF" w:themeFill="background1"/>
          </w:tcPr>
          <w:p w14:paraId="449E3CCC"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058F2E2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r>
            <w:r w:rsidRPr="001A61C6">
              <w:rPr>
                <w:rFonts w:ascii="Calibri" w:eastAsia="Times New Roman" w:hAnsi="Calibri" w:cs="Calibri"/>
                <w:sz w:val="20"/>
                <w:szCs w:val="20"/>
                <w:lang w:eastAsia="en-GB"/>
              </w:rPr>
              <w:instrText xml:space="preserve"> ADDIN EN.CITE &lt;EndNote&gt;&lt;Cite&gt;&lt;RecNum&gt;446&lt;/RecNum&gt;&lt;DisplayText&gt;[177]&lt;/DisplayText&gt;&lt;record&gt;&lt;rec-number&gt;446&lt;/rec-number&gt;&lt;foreign-keys&gt;&lt;key app="EN" db-id="estrw05vtwaprzeeftl5fdfqztfzftsxftvw" timestamp="1569334959"&gt;446&lt;/key&gt;&lt;/foreign-keys&gt;&lt;ref-type name="Journal Article"&gt;17&lt;/ref-type&gt;&lt;contributors&gt;&lt;/contributors&gt;&lt;titles&gt;&lt;title&gt;Array BioPharm Inc. Mektovi (binimetinib) [package insert]. U.S. Food and Drug Administration website. https://www.accessdata.fda.gov/drugsatfda_docs/label/2019/210498s001lbl.pdf. Revised [June 2019]. Accessed [Sep 24th 2019].&lt;/title&gt;&lt;/titles&gt;&lt;dates&gt;&lt;/dates&gt;&lt;urls&gt;&lt;/urls&gt;&lt;/record&gt;&lt;/Cite&gt;&lt;/EndNote&gt;</w:instrText>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77]</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60E9A7E4"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FFFFFF" w:themeFill="background1"/>
            <w:vAlign w:val="center"/>
          </w:tcPr>
          <w:p w14:paraId="7EDAB1F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26EB20C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25558BD3"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5DE1D818"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64F61A21" w14:textId="77777777" w:rsidTr="004762F5">
        <w:trPr>
          <w:trHeight w:val="307"/>
        </w:trPr>
        <w:tc>
          <w:tcPr>
            <w:tcW w:w="1140" w:type="dxa"/>
            <w:vMerge/>
            <w:shd w:val="clear" w:color="auto" w:fill="FFFFFF" w:themeFill="background1"/>
            <w:vAlign w:val="bottom"/>
          </w:tcPr>
          <w:p w14:paraId="7FBA949D" w14:textId="77777777" w:rsidR="00763639" w:rsidRPr="001A61C6" w:rsidRDefault="00763639" w:rsidP="004762F5">
            <w:pPr>
              <w:spacing w:after="0" w:line="240" w:lineRule="auto"/>
              <w:rPr>
                <w:rFonts w:ascii="Calibri" w:eastAsia="Times New Roman" w:hAnsi="Calibri" w:cs="Calibri"/>
                <w:sz w:val="20"/>
                <w:szCs w:val="20"/>
                <w:lang w:eastAsia="en-GB"/>
              </w:rPr>
            </w:pPr>
          </w:p>
        </w:tc>
        <w:tc>
          <w:tcPr>
            <w:tcW w:w="1838" w:type="dxa"/>
            <w:shd w:val="clear" w:color="auto" w:fill="FFFFFF" w:themeFill="background1"/>
            <w:noWrap/>
            <w:vAlign w:val="center"/>
            <w:hideMark/>
          </w:tcPr>
          <w:p w14:paraId="33E43C1A"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Irinotecan</w:t>
            </w:r>
          </w:p>
        </w:tc>
        <w:tc>
          <w:tcPr>
            <w:tcW w:w="4536" w:type="dxa"/>
            <w:shd w:val="clear" w:color="auto" w:fill="FFFFFF" w:themeFill="background1"/>
            <w:vAlign w:val="center"/>
          </w:tcPr>
          <w:p w14:paraId="55E28F08"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28 allele carriage associated with increased risk of Grade 3/4 diarrhoea and neutropenia.</w:t>
            </w:r>
          </w:p>
        </w:tc>
        <w:tc>
          <w:tcPr>
            <w:tcW w:w="4111" w:type="dxa"/>
            <w:shd w:val="clear" w:color="auto" w:fill="FFFFFF" w:themeFill="background1"/>
          </w:tcPr>
          <w:p w14:paraId="6F95FAB9"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67C07CB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JeWVyPC9BdXRob3I+PFllYXI+MjAwMjwvWWVhcj48UmVj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JeWVyPC9BdXRob3I+PFllYXI+MjAwMjwvWWVhcj48UmVj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58, 178]</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5E7DA63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FFFFFF" w:themeFill="background1"/>
            <w:vAlign w:val="center"/>
          </w:tcPr>
          <w:p w14:paraId="155F549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053DFEC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709" w:type="dxa"/>
            <w:shd w:val="clear" w:color="auto" w:fill="FFFFFF" w:themeFill="background1"/>
            <w:vAlign w:val="center"/>
          </w:tcPr>
          <w:p w14:paraId="3664CA4D"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53B1BEEB"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r>
      <w:tr w:rsidR="00763639" w:rsidRPr="001A61C6" w14:paraId="11AEA075" w14:textId="77777777" w:rsidTr="004762F5">
        <w:trPr>
          <w:trHeight w:val="300"/>
        </w:trPr>
        <w:tc>
          <w:tcPr>
            <w:tcW w:w="1140" w:type="dxa"/>
            <w:vMerge/>
            <w:shd w:val="clear" w:color="auto" w:fill="FFFFFF" w:themeFill="background1"/>
            <w:vAlign w:val="bottom"/>
          </w:tcPr>
          <w:p w14:paraId="50555F3F" w14:textId="77777777" w:rsidR="00763639" w:rsidRPr="001A61C6" w:rsidRDefault="00763639" w:rsidP="004762F5">
            <w:pPr>
              <w:spacing w:after="0" w:line="240" w:lineRule="auto"/>
              <w:rPr>
                <w:rFonts w:ascii="Calibri" w:eastAsia="Times New Roman" w:hAnsi="Calibri" w:cs="Calibri"/>
                <w:sz w:val="20"/>
                <w:szCs w:val="20"/>
                <w:lang w:eastAsia="en-GB"/>
              </w:rPr>
            </w:pPr>
          </w:p>
        </w:tc>
        <w:tc>
          <w:tcPr>
            <w:tcW w:w="1838" w:type="dxa"/>
            <w:shd w:val="clear" w:color="auto" w:fill="FFFFFF" w:themeFill="background1"/>
            <w:noWrap/>
            <w:vAlign w:val="center"/>
            <w:hideMark/>
          </w:tcPr>
          <w:p w14:paraId="7633C601"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Nilotinib </w:t>
            </w:r>
          </w:p>
        </w:tc>
        <w:tc>
          <w:tcPr>
            <w:tcW w:w="4536" w:type="dxa"/>
            <w:shd w:val="clear" w:color="auto" w:fill="FFFFFF" w:themeFill="background1"/>
            <w:vAlign w:val="center"/>
          </w:tcPr>
          <w:p w14:paraId="3B401790"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28 homozygosity associated with increased risk of hyperbilirubinemia </w:t>
            </w:r>
          </w:p>
        </w:tc>
        <w:tc>
          <w:tcPr>
            <w:tcW w:w="4111" w:type="dxa"/>
            <w:shd w:val="clear" w:color="auto" w:fill="FFFFFF" w:themeFill="background1"/>
          </w:tcPr>
          <w:p w14:paraId="24D4CB40"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12862B39"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TaW5nZXI8L0F1dGhvcj48WWVhcj4yMDA3PC9ZZWFyPjxS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TaW5nZXI8L0F1dGhvcj48WWVhcj4yMDA3PC9ZZWFyPjxS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79]</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4034DC6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FFFFFF" w:themeFill="background1"/>
            <w:vAlign w:val="center"/>
          </w:tcPr>
          <w:p w14:paraId="46F9670A"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68F2C6D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44C4237E"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33926161"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3D1AB3B5" w14:textId="77777777" w:rsidTr="004762F5">
        <w:trPr>
          <w:trHeight w:val="300"/>
        </w:trPr>
        <w:tc>
          <w:tcPr>
            <w:tcW w:w="1140" w:type="dxa"/>
            <w:vMerge/>
            <w:shd w:val="clear" w:color="auto" w:fill="FFFFFF" w:themeFill="background1"/>
            <w:vAlign w:val="bottom"/>
          </w:tcPr>
          <w:p w14:paraId="734E504A" w14:textId="77777777" w:rsidR="00763639" w:rsidRPr="001A61C6" w:rsidRDefault="00763639" w:rsidP="004762F5">
            <w:pPr>
              <w:spacing w:after="0" w:line="240" w:lineRule="auto"/>
              <w:rPr>
                <w:rFonts w:ascii="Calibri" w:eastAsia="Times New Roman" w:hAnsi="Calibri" w:cs="Calibri"/>
                <w:sz w:val="20"/>
                <w:szCs w:val="20"/>
                <w:lang w:eastAsia="en-GB"/>
              </w:rPr>
            </w:pPr>
          </w:p>
        </w:tc>
        <w:tc>
          <w:tcPr>
            <w:tcW w:w="1838" w:type="dxa"/>
            <w:shd w:val="clear" w:color="auto" w:fill="FFFFFF" w:themeFill="background1"/>
            <w:noWrap/>
            <w:vAlign w:val="center"/>
            <w:hideMark/>
          </w:tcPr>
          <w:p w14:paraId="1E6B1208"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Pazopanib</w:t>
            </w:r>
          </w:p>
        </w:tc>
        <w:tc>
          <w:tcPr>
            <w:tcW w:w="4536" w:type="dxa"/>
            <w:shd w:val="clear" w:color="auto" w:fill="FFFFFF" w:themeFill="background1"/>
            <w:vAlign w:val="center"/>
          </w:tcPr>
          <w:p w14:paraId="0C9F8D28"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 xml:space="preserve">*28 homozygosity associated with increased risk of hyperbilirubinemia </w:t>
            </w:r>
          </w:p>
        </w:tc>
        <w:tc>
          <w:tcPr>
            <w:tcW w:w="4111" w:type="dxa"/>
            <w:shd w:val="clear" w:color="auto" w:fill="FFFFFF" w:themeFill="background1"/>
          </w:tcPr>
          <w:p w14:paraId="5FF6FF9C"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FFFFFF" w:themeFill="background1"/>
            <w:vAlign w:val="center"/>
          </w:tcPr>
          <w:p w14:paraId="21B8F9D6"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YdTwvQXV0aG9yPjxZZWFyPjIwMTA8L1llYXI+PFJlY051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YdTwvQXV0aG9yPjxZZWFyPjIwMTA8L1llYXI+PFJlY051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180]</w:t>
            </w:r>
            <w:r w:rsidRPr="001A61C6">
              <w:rPr>
                <w:rFonts w:ascii="Calibri" w:eastAsia="Times New Roman" w:hAnsi="Calibri" w:cs="Calibri"/>
                <w:sz w:val="20"/>
                <w:szCs w:val="20"/>
                <w:lang w:eastAsia="en-GB"/>
              </w:rPr>
              <w:fldChar w:fldCharType="end"/>
            </w:r>
          </w:p>
        </w:tc>
        <w:tc>
          <w:tcPr>
            <w:tcW w:w="992" w:type="dxa"/>
            <w:shd w:val="clear" w:color="auto" w:fill="FFFFFF" w:themeFill="background1"/>
            <w:vAlign w:val="center"/>
          </w:tcPr>
          <w:p w14:paraId="50554B60"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567" w:type="dxa"/>
            <w:shd w:val="clear" w:color="auto" w:fill="FFFFFF" w:themeFill="background1"/>
            <w:vAlign w:val="center"/>
          </w:tcPr>
          <w:p w14:paraId="73398A66"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017F53CF"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709" w:type="dxa"/>
            <w:shd w:val="clear" w:color="auto" w:fill="FFFFFF" w:themeFill="background1"/>
            <w:vAlign w:val="center"/>
          </w:tcPr>
          <w:p w14:paraId="0CBEDD48"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850" w:type="dxa"/>
            <w:shd w:val="clear" w:color="auto" w:fill="FFFFFF" w:themeFill="background1"/>
            <w:vAlign w:val="center"/>
          </w:tcPr>
          <w:p w14:paraId="113BC5AA"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r>
      <w:tr w:rsidR="00763639" w:rsidRPr="001A61C6" w14:paraId="155C7825" w14:textId="77777777" w:rsidTr="004762F5">
        <w:trPr>
          <w:trHeight w:val="558"/>
        </w:trPr>
        <w:tc>
          <w:tcPr>
            <w:tcW w:w="1140" w:type="dxa"/>
            <w:shd w:val="clear" w:color="auto" w:fill="D9D9D9" w:themeFill="background1" w:themeFillShade="D9"/>
            <w:vAlign w:val="center"/>
          </w:tcPr>
          <w:p w14:paraId="446CF7A4" w14:textId="77777777" w:rsidR="00763639" w:rsidRPr="001A61C6" w:rsidRDefault="00763639" w:rsidP="004762F5">
            <w:pPr>
              <w:spacing w:after="0" w:line="240" w:lineRule="auto"/>
              <w:rPr>
                <w:rFonts w:ascii="Calibri" w:eastAsia="Times New Roman" w:hAnsi="Calibri" w:cs="Calibri"/>
                <w:i/>
                <w:sz w:val="20"/>
                <w:szCs w:val="20"/>
                <w:lang w:eastAsia="en-GB"/>
              </w:rPr>
            </w:pPr>
            <w:r w:rsidRPr="001A61C6">
              <w:rPr>
                <w:rFonts w:ascii="Calibri" w:eastAsia="Times New Roman" w:hAnsi="Calibri" w:cs="Calibri"/>
                <w:i/>
                <w:sz w:val="20"/>
                <w:szCs w:val="20"/>
                <w:lang w:eastAsia="en-GB"/>
              </w:rPr>
              <w:t>UGT1A6</w:t>
            </w:r>
          </w:p>
        </w:tc>
        <w:tc>
          <w:tcPr>
            <w:tcW w:w="1838" w:type="dxa"/>
            <w:shd w:val="clear" w:color="auto" w:fill="D9D9D9" w:themeFill="background1" w:themeFillShade="D9"/>
            <w:noWrap/>
            <w:vAlign w:val="center"/>
          </w:tcPr>
          <w:p w14:paraId="2365184F"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Doxorubicin/</w:t>
            </w:r>
          </w:p>
          <w:p w14:paraId="78625E58"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daunorubicin</w:t>
            </w:r>
          </w:p>
        </w:tc>
        <w:tc>
          <w:tcPr>
            <w:tcW w:w="4536" w:type="dxa"/>
            <w:shd w:val="clear" w:color="auto" w:fill="D9D9D9" w:themeFill="background1" w:themeFillShade="D9"/>
            <w:vAlign w:val="center"/>
          </w:tcPr>
          <w:p w14:paraId="70CA5964" w14:textId="77777777" w:rsidR="00763639" w:rsidRPr="001A61C6" w:rsidRDefault="00763639" w:rsidP="004762F5">
            <w:pPr>
              <w:spacing w:after="0" w:line="240" w:lineRule="auto"/>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UGT1A6*4 *rs17863783 T-allele associated with increased risk of cardiotoxicity</w:t>
            </w:r>
          </w:p>
        </w:tc>
        <w:tc>
          <w:tcPr>
            <w:tcW w:w="4111" w:type="dxa"/>
            <w:shd w:val="clear" w:color="auto" w:fill="D9D9D9" w:themeFill="background1" w:themeFillShade="D9"/>
          </w:tcPr>
          <w:p w14:paraId="1DD4423F" w14:textId="77777777" w:rsidR="00763639" w:rsidRPr="001A61C6" w:rsidRDefault="00763639" w:rsidP="004762F5">
            <w:pPr>
              <w:tabs>
                <w:tab w:val="left" w:pos="3870"/>
              </w:tabs>
              <w:spacing w:after="0" w:line="240" w:lineRule="auto"/>
              <w:rPr>
                <w:rFonts w:ascii="Calibri" w:eastAsia="Times New Roman" w:hAnsi="Calibri" w:cs="Calibri"/>
                <w:sz w:val="20"/>
                <w:szCs w:val="20"/>
                <w:lang w:eastAsia="en-GB"/>
              </w:rPr>
            </w:pPr>
          </w:p>
        </w:tc>
        <w:tc>
          <w:tcPr>
            <w:tcW w:w="850" w:type="dxa"/>
            <w:shd w:val="clear" w:color="auto" w:fill="D9D9D9" w:themeFill="background1" w:themeFillShade="D9"/>
          </w:tcPr>
          <w:p w14:paraId="72FE3A88"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fldChar w:fldCharType="begin">
                <w:fldData xml:space="preserve">PEVuZE5vdGU+PENpdGU+PEF1dGhvcj5BbWlua2VuZzwvQXV0aG9yPjxZZWFyPjIwMTY8L1llYXI+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</w:fldData>
              </w:fldChar>
            </w:r>
            <w:r w:rsidRPr="001A61C6">
              <w:rPr>
                <w:rFonts w:ascii="Calibri" w:eastAsia="Times New Roman" w:hAnsi="Calibri" w:cs="Calibri"/>
                <w:sz w:val="20"/>
                <w:szCs w:val="20"/>
                <w:lang w:eastAsia="en-GB"/>
              </w:rPr>
              <w:instrText xml:space="preserve"> ADDIN EN.CITE </w:instrText>
            </w:r>
            <w:r w:rsidRPr="001A61C6">
              <w:rPr>
                <w:rFonts w:ascii="Calibri" w:eastAsia="Times New Roman" w:hAnsi="Calibri" w:cs="Calibri"/>
                <w:sz w:val="20"/>
                <w:szCs w:val="20"/>
                <w:lang w:eastAsia="en-GB"/>
              </w:rPr>
              <w:fldChar w:fldCharType="begin">
                <w:fldData xml:space="preserve">PEVuZE5vdGU+PENpdGU+PEF1dGhvcj5BbWlua2VuZzwvQXV0aG9yPjxZZWFyPjIwMTY8L1llYXI+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</w:fldData>
              </w:fldChar>
            </w:r>
            <w:r w:rsidRPr="001A61C6">
              <w:rPr>
                <w:rFonts w:ascii="Calibri" w:eastAsia="Times New Roman" w:hAnsi="Calibri" w:cs="Calibri"/>
                <w:sz w:val="20"/>
                <w:szCs w:val="20"/>
                <w:lang w:eastAsia="en-GB"/>
              </w:rPr>
              <w:instrText xml:space="preserve"> ADDIN EN.CITE.DATA </w:instrText>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end"/>
            </w:r>
            <w:r w:rsidRPr="001A61C6">
              <w:rPr>
                <w:rFonts w:ascii="Calibri" w:eastAsia="Times New Roman" w:hAnsi="Calibri" w:cs="Calibri"/>
                <w:sz w:val="20"/>
                <w:szCs w:val="20"/>
                <w:lang w:eastAsia="en-GB"/>
              </w:rPr>
            </w:r>
            <w:r w:rsidRPr="001A61C6">
              <w:rPr>
                <w:rFonts w:ascii="Calibri" w:eastAsia="Times New Roman" w:hAnsi="Calibri" w:cs="Calibri"/>
                <w:sz w:val="20"/>
                <w:szCs w:val="20"/>
                <w:lang w:eastAsia="en-GB"/>
              </w:rPr>
              <w:fldChar w:fldCharType="separate"/>
            </w:r>
            <w:r w:rsidRPr="001A61C6">
              <w:rPr>
                <w:rFonts w:ascii="Calibri" w:eastAsia="Times New Roman" w:hAnsi="Calibri" w:cs="Calibri"/>
                <w:noProof/>
                <w:sz w:val="20"/>
                <w:szCs w:val="20"/>
                <w:lang w:eastAsia="en-GB"/>
              </w:rPr>
              <w:t>[77]</w:t>
            </w:r>
            <w:r w:rsidRPr="001A61C6">
              <w:rPr>
                <w:rFonts w:ascii="Calibri" w:eastAsia="Times New Roman" w:hAnsi="Calibri" w:cs="Calibri"/>
                <w:sz w:val="20"/>
                <w:szCs w:val="20"/>
                <w:lang w:eastAsia="en-GB"/>
              </w:rPr>
              <w:fldChar w:fldCharType="end"/>
            </w:r>
          </w:p>
        </w:tc>
        <w:tc>
          <w:tcPr>
            <w:tcW w:w="992" w:type="dxa"/>
            <w:shd w:val="clear" w:color="auto" w:fill="D9D9D9" w:themeFill="background1" w:themeFillShade="D9"/>
          </w:tcPr>
          <w:p w14:paraId="1E1876D5"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p>
        </w:tc>
        <w:tc>
          <w:tcPr>
            <w:tcW w:w="567" w:type="dxa"/>
            <w:shd w:val="clear" w:color="auto" w:fill="D9D9D9" w:themeFill="background1" w:themeFillShade="D9"/>
          </w:tcPr>
          <w:p w14:paraId="2B9393EF" w14:textId="77777777" w:rsidR="00763639" w:rsidRPr="001A61C6" w:rsidRDefault="00763639" w:rsidP="004762F5">
            <w:pPr>
              <w:spacing w:after="0" w:line="240" w:lineRule="auto"/>
              <w:rPr>
                <w:rFonts w:ascii="Calibri" w:eastAsia="Times New Roman" w:hAnsi="Calibri" w:cs="Calibri"/>
                <w:sz w:val="20"/>
                <w:szCs w:val="20"/>
                <w:lang w:eastAsia="en-GB"/>
              </w:rPr>
            </w:pPr>
          </w:p>
        </w:tc>
        <w:tc>
          <w:tcPr>
            <w:tcW w:w="709" w:type="dxa"/>
            <w:shd w:val="clear" w:color="auto" w:fill="D9D9D9" w:themeFill="background1" w:themeFillShade="D9"/>
          </w:tcPr>
          <w:p w14:paraId="579F0766" w14:textId="77777777" w:rsidR="00763639" w:rsidRPr="001A61C6" w:rsidRDefault="00763639" w:rsidP="004762F5">
            <w:pPr>
              <w:spacing w:after="0" w:line="240" w:lineRule="auto"/>
              <w:rPr>
                <w:rFonts w:ascii="Calibri" w:eastAsia="Times New Roman" w:hAnsi="Calibri" w:cs="Calibri"/>
                <w:sz w:val="20"/>
                <w:szCs w:val="20"/>
                <w:lang w:eastAsia="en-GB"/>
              </w:rPr>
            </w:pPr>
          </w:p>
        </w:tc>
        <w:tc>
          <w:tcPr>
            <w:tcW w:w="709" w:type="dxa"/>
            <w:shd w:val="clear" w:color="auto" w:fill="D9D9D9" w:themeFill="background1" w:themeFillShade="D9"/>
            <w:vAlign w:val="center"/>
          </w:tcPr>
          <w:p w14:paraId="0AEBAA27" w14:textId="77777777" w:rsidR="00763639" w:rsidRPr="001A61C6" w:rsidRDefault="00763639" w:rsidP="004762F5">
            <w:pPr>
              <w:spacing w:after="0" w:line="240" w:lineRule="auto"/>
              <w:jc w:val="center"/>
              <w:rPr>
                <w:rFonts w:ascii="Calibri" w:eastAsia="Times New Roman" w:hAnsi="Calibri" w:cs="Calibri"/>
                <w:sz w:val="20"/>
                <w:szCs w:val="20"/>
                <w:lang w:eastAsia="en-GB"/>
              </w:rPr>
            </w:pPr>
            <w:r w:rsidRPr="001A61C6">
              <w:rPr>
                <w:rFonts w:ascii="Calibri" w:eastAsia="Times New Roman" w:hAnsi="Calibri" w:cs="Calibri"/>
                <w:sz w:val="20"/>
                <w:szCs w:val="20"/>
                <w:lang w:eastAsia="en-GB"/>
              </w:rPr>
              <w:t>Y</w:t>
            </w:r>
          </w:p>
        </w:tc>
        <w:tc>
          <w:tcPr>
            <w:tcW w:w="850" w:type="dxa"/>
            <w:shd w:val="clear" w:color="auto" w:fill="D9D9D9" w:themeFill="background1" w:themeFillShade="D9"/>
          </w:tcPr>
          <w:p w14:paraId="0DEB4255" w14:textId="77777777" w:rsidR="00763639" w:rsidRPr="001A61C6" w:rsidRDefault="00763639" w:rsidP="004762F5">
            <w:pPr>
              <w:spacing w:after="0" w:line="240" w:lineRule="auto"/>
              <w:rPr>
                <w:rFonts w:ascii="Calibri" w:eastAsia="Times New Roman" w:hAnsi="Calibri" w:cs="Calibri"/>
                <w:sz w:val="20"/>
                <w:szCs w:val="20"/>
                <w:lang w:eastAsia="en-GB"/>
              </w:rPr>
            </w:pPr>
          </w:p>
        </w:tc>
      </w:tr>
    </w:tbl>
    <w:p w14:paraId="1779DEF0" w14:textId="77777777" w:rsidR="00763639" w:rsidRPr="001A61C6" w:rsidRDefault="00763639" w:rsidP="00763639">
      <w:pPr>
        <w:rPr>
          <w:b/>
          <w:u w:val="single"/>
        </w:rPr>
      </w:pPr>
    </w:p>
    <w:p w14:paraId="396A5935" w14:textId="77777777" w:rsidR="00763639" w:rsidRPr="001A61C6" w:rsidRDefault="00763639" w:rsidP="00763639">
      <w:pPr>
        <w:rPr>
          <w:b/>
          <w:u w:val="single"/>
        </w:rPr>
      </w:pPr>
    </w:p>
    <w:p w14:paraId="3FED0CB0" w14:textId="77777777" w:rsidR="00763639" w:rsidRPr="001A61C6" w:rsidRDefault="00763639" w:rsidP="00763639">
      <w:pPr>
        <w:rPr>
          <w:b/>
          <w:u w:val="single"/>
        </w:rPr>
      </w:pPr>
    </w:p>
    <w:p w14:paraId="040C8BE4" w14:textId="77777777" w:rsidR="00763639" w:rsidRPr="001A61C6" w:rsidRDefault="00763639" w:rsidP="00763639">
      <w:pPr>
        <w:rPr>
          <w:b/>
          <w:u w:val="single"/>
        </w:rPr>
      </w:pPr>
    </w:p>
    <w:p w14:paraId="705F5608" w14:textId="77777777" w:rsidR="00763639" w:rsidRPr="001A61C6" w:rsidRDefault="00763639" w:rsidP="00763639">
      <w:pPr>
        <w:jc w:val="both"/>
        <w:rPr>
          <w:b/>
          <w:u w:val="single"/>
        </w:rPr>
      </w:pPr>
    </w:p>
    <w:p w14:paraId="1474778E" w14:textId="77777777" w:rsidR="00763639" w:rsidRPr="001A61C6" w:rsidRDefault="00763639" w:rsidP="00763639">
      <w:pPr>
        <w:jc w:val="both"/>
        <w:rPr>
          <w:b/>
          <w:u w:val="single"/>
        </w:rPr>
      </w:pPr>
    </w:p>
    <w:p w14:paraId="531B45CC" w14:textId="77777777" w:rsidR="00763639" w:rsidRPr="001A61C6" w:rsidRDefault="00763639" w:rsidP="00763639">
      <w:pPr>
        <w:jc w:val="both"/>
        <w:rPr>
          <w:b/>
          <w:u w:val="single"/>
        </w:rPr>
      </w:pPr>
    </w:p>
    <w:p w14:paraId="58517A53" w14:textId="77777777" w:rsidR="00763639" w:rsidRPr="001A61C6" w:rsidRDefault="00763639" w:rsidP="00763639">
      <w:pPr>
        <w:jc w:val="both"/>
        <w:rPr>
          <w:b/>
          <w:u w:val="single"/>
        </w:rPr>
      </w:pPr>
    </w:p>
    <w:p w14:paraId="48CEAC7A" w14:textId="77777777" w:rsidR="00763639" w:rsidRPr="001A61C6" w:rsidRDefault="00763639" w:rsidP="00763639">
      <w:pPr>
        <w:jc w:val="both"/>
        <w:rPr>
          <w:b/>
          <w:u w:val="single"/>
        </w:rPr>
      </w:pPr>
    </w:p>
    <w:p w14:paraId="3BBB947F" w14:textId="77777777" w:rsidR="00763639" w:rsidRPr="001A61C6" w:rsidRDefault="00763639" w:rsidP="00763639">
      <w:pPr>
        <w:jc w:val="both"/>
        <w:rPr>
          <w:b/>
          <w:u w:val="single"/>
        </w:rPr>
      </w:pPr>
    </w:p>
    <w:p w14:paraId="263C8D40" w14:textId="77777777" w:rsidR="00763639" w:rsidRPr="001A61C6" w:rsidRDefault="00763639" w:rsidP="00763639">
      <w:pPr>
        <w:jc w:val="both"/>
        <w:rPr>
          <w:b/>
          <w:u w:val="single"/>
        </w:rPr>
      </w:pPr>
      <w:r w:rsidRPr="001A61C6">
        <w:rPr>
          <w:b/>
          <w:u w:val="single"/>
        </w:rPr>
        <w:lastRenderedPageBreak/>
        <w:t>Table 2</w:t>
      </w:r>
    </w:p>
    <w:p w14:paraId="7C03A42B" w14:textId="77777777" w:rsidR="00763639" w:rsidRPr="001A61C6" w:rsidRDefault="00763639" w:rsidP="00763639">
      <w:pPr>
        <w:jc w:val="both"/>
      </w:pPr>
      <w:r w:rsidRPr="001A61C6">
        <w:t xml:space="preserve">Studies reporting frequencies of actionable pharmacogenomic variants relevant to oncology drugs. </w:t>
      </w:r>
    </w:p>
    <w:tbl>
      <w:tblPr>
        <w:tblStyle w:val="TableGrid"/>
        <w:tblW w:w="12475"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6"/>
        <w:gridCol w:w="1271"/>
        <w:gridCol w:w="1268"/>
        <w:gridCol w:w="1573"/>
        <w:gridCol w:w="1841"/>
        <w:gridCol w:w="1416"/>
        <w:gridCol w:w="1840"/>
      </w:tblGrid>
      <w:tr w:rsidR="00763639" w:rsidRPr="001A61C6" w14:paraId="31C56037" w14:textId="77777777" w:rsidTr="004762F5">
        <w:tc>
          <w:tcPr>
            <w:tcW w:w="3266" w:type="dxa"/>
            <w:shd w:val="clear" w:color="auto" w:fill="FFFFFF" w:themeFill="background1"/>
          </w:tcPr>
          <w:p w14:paraId="32BDF03F" w14:textId="77777777" w:rsidR="00763639" w:rsidRPr="001A61C6" w:rsidRDefault="00763639" w:rsidP="004762F5">
            <w:pPr>
              <w:jc w:val="both"/>
              <w:rPr>
                <w:rFonts w:cstheme="minorHAnsi"/>
                <w:sz w:val="20"/>
                <w:szCs w:val="20"/>
              </w:rPr>
            </w:pPr>
          </w:p>
        </w:tc>
        <w:tc>
          <w:tcPr>
            <w:tcW w:w="1271" w:type="dxa"/>
            <w:shd w:val="clear" w:color="auto" w:fill="D9D9D9" w:themeFill="background1" w:themeFillShade="D9"/>
          </w:tcPr>
          <w:p w14:paraId="3BB666A5" w14:textId="77777777" w:rsidR="00763639" w:rsidRPr="001A61C6" w:rsidRDefault="00763639" w:rsidP="004762F5">
            <w:pPr>
              <w:jc w:val="both"/>
              <w:rPr>
                <w:rFonts w:cstheme="minorHAnsi"/>
                <w:sz w:val="20"/>
                <w:szCs w:val="20"/>
              </w:rPr>
            </w:pPr>
          </w:p>
        </w:tc>
        <w:tc>
          <w:tcPr>
            <w:tcW w:w="7938" w:type="dxa"/>
            <w:gridSpan w:val="5"/>
            <w:shd w:val="clear" w:color="auto" w:fill="D9D9D9" w:themeFill="background1" w:themeFillShade="D9"/>
          </w:tcPr>
          <w:p w14:paraId="5F8CA5E6"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 population with actionable PGX variant</w:t>
            </w:r>
          </w:p>
        </w:tc>
      </w:tr>
      <w:tr w:rsidR="00763639" w:rsidRPr="001A61C6" w14:paraId="51A2EA3D" w14:textId="77777777" w:rsidTr="004762F5">
        <w:tc>
          <w:tcPr>
            <w:tcW w:w="3266" w:type="dxa"/>
            <w:shd w:val="clear" w:color="auto" w:fill="FFFFFF" w:themeFill="background1"/>
          </w:tcPr>
          <w:p w14:paraId="7C08FAE3" w14:textId="77777777" w:rsidR="00763639" w:rsidRPr="001A61C6" w:rsidRDefault="00763639" w:rsidP="004762F5">
            <w:pPr>
              <w:jc w:val="both"/>
              <w:rPr>
                <w:rFonts w:cstheme="minorHAnsi"/>
                <w:sz w:val="20"/>
                <w:szCs w:val="20"/>
              </w:rPr>
            </w:pPr>
          </w:p>
        </w:tc>
        <w:tc>
          <w:tcPr>
            <w:tcW w:w="1271" w:type="dxa"/>
            <w:shd w:val="clear" w:color="auto" w:fill="D9D9D9" w:themeFill="background1" w:themeFillShade="D9"/>
            <w:vAlign w:val="bottom"/>
          </w:tcPr>
          <w:p w14:paraId="7F8DDFA8"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n)</w:t>
            </w:r>
          </w:p>
        </w:tc>
        <w:tc>
          <w:tcPr>
            <w:tcW w:w="1268" w:type="dxa"/>
            <w:shd w:val="clear" w:color="auto" w:fill="D9D9D9" w:themeFill="background1" w:themeFillShade="D9"/>
            <w:vAlign w:val="bottom"/>
          </w:tcPr>
          <w:p w14:paraId="00CA205A"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UGT1A1 (PM)</w:t>
            </w:r>
          </w:p>
        </w:tc>
        <w:tc>
          <w:tcPr>
            <w:tcW w:w="1573" w:type="dxa"/>
            <w:shd w:val="clear" w:color="auto" w:fill="D9D9D9" w:themeFill="background1" w:themeFillShade="D9"/>
            <w:vAlign w:val="bottom"/>
          </w:tcPr>
          <w:p w14:paraId="6547DAF5"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 xml:space="preserve">TPMT </w:t>
            </w:r>
          </w:p>
          <w:p w14:paraId="10A7E70A"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PM/IM)</w:t>
            </w:r>
          </w:p>
        </w:tc>
        <w:tc>
          <w:tcPr>
            <w:tcW w:w="1841" w:type="dxa"/>
            <w:shd w:val="clear" w:color="auto" w:fill="D9D9D9" w:themeFill="background1" w:themeFillShade="D9"/>
            <w:vAlign w:val="bottom"/>
          </w:tcPr>
          <w:p w14:paraId="14571725"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 xml:space="preserve">DPYD </w:t>
            </w:r>
          </w:p>
          <w:p w14:paraId="6C1F95DE"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PM/IM)</w:t>
            </w:r>
          </w:p>
        </w:tc>
        <w:tc>
          <w:tcPr>
            <w:tcW w:w="1416" w:type="dxa"/>
            <w:shd w:val="clear" w:color="auto" w:fill="D9D9D9" w:themeFill="background1" w:themeFillShade="D9"/>
            <w:vAlign w:val="bottom"/>
          </w:tcPr>
          <w:p w14:paraId="12C56508"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G6PD deficiency</w:t>
            </w:r>
          </w:p>
        </w:tc>
        <w:tc>
          <w:tcPr>
            <w:tcW w:w="1840" w:type="dxa"/>
            <w:shd w:val="clear" w:color="auto" w:fill="D9D9D9" w:themeFill="background1" w:themeFillShade="D9"/>
            <w:vAlign w:val="bottom"/>
          </w:tcPr>
          <w:p w14:paraId="39C18F4A"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CYP2D6 (PM)</w:t>
            </w:r>
          </w:p>
        </w:tc>
      </w:tr>
      <w:tr w:rsidR="00763639" w:rsidRPr="001A61C6" w14:paraId="0F832C30" w14:textId="77777777" w:rsidTr="004762F5">
        <w:tc>
          <w:tcPr>
            <w:tcW w:w="3266" w:type="dxa"/>
            <w:shd w:val="clear" w:color="auto" w:fill="FFFFFF" w:themeFill="background1"/>
          </w:tcPr>
          <w:p w14:paraId="720116A0" w14:textId="77777777" w:rsidR="00763639" w:rsidRPr="001A61C6" w:rsidRDefault="00763639" w:rsidP="004762F5">
            <w:pPr>
              <w:jc w:val="both"/>
              <w:rPr>
                <w:rFonts w:cstheme="minorHAnsi"/>
                <w:sz w:val="20"/>
                <w:szCs w:val="20"/>
              </w:rPr>
            </w:pPr>
          </w:p>
        </w:tc>
        <w:tc>
          <w:tcPr>
            <w:tcW w:w="1271" w:type="dxa"/>
            <w:shd w:val="clear" w:color="auto" w:fill="D9D9D9" w:themeFill="background1" w:themeFillShade="D9"/>
          </w:tcPr>
          <w:p w14:paraId="2ECDEA9E" w14:textId="77777777" w:rsidR="00763639" w:rsidRPr="001A61C6" w:rsidRDefault="00763639" w:rsidP="004762F5">
            <w:pPr>
              <w:jc w:val="both"/>
              <w:rPr>
                <w:rFonts w:cstheme="minorHAnsi"/>
                <w:sz w:val="20"/>
                <w:szCs w:val="20"/>
              </w:rPr>
            </w:pPr>
          </w:p>
        </w:tc>
        <w:tc>
          <w:tcPr>
            <w:tcW w:w="1268" w:type="dxa"/>
            <w:shd w:val="clear" w:color="auto" w:fill="D9D9D9" w:themeFill="background1" w:themeFillShade="D9"/>
            <w:vAlign w:val="bottom"/>
          </w:tcPr>
          <w:p w14:paraId="2CAE77DB"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Irinotecan</w:t>
            </w:r>
          </w:p>
        </w:tc>
        <w:tc>
          <w:tcPr>
            <w:tcW w:w="1573" w:type="dxa"/>
            <w:shd w:val="clear" w:color="auto" w:fill="D9D9D9" w:themeFill="background1" w:themeFillShade="D9"/>
            <w:vAlign w:val="bottom"/>
          </w:tcPr>
          <w:p w14:paraId="3C38D8D6"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Mercaptopurine</w:t>
            </w:r>
          </w:p>
        </w:tc>
        <w:tc>
          <w:tcPr>
            <w:tcW w:w="1841" w:type="dxa"/>
            <w:shd w:val="clear" w:color="auto" w:fill="D9D9D9" w:themeFill="background1" w:themeFillShade="D9"/>
            <w:vAlign w:val="bottom"/>
          </w:tcPr>
          <w:p w14:paraId="6BE36022"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Capecitabine, fluorouracil</w:t>
            </w:r>
          </w:p>
        </w:tc>
        <w:tc>
          <w:tcPr>
            <w:tcW w:w="1416" w:type="dxa"/>
            <w:shd w:val="clear" w:color="auto" w:fill="D9D9D9" w:themeFill="background1" w:themeFillShade="D9"/>
            <w:vAlign w:val="bottom"/>
          </w:tcPr>
          <w:p w14:paraId="0CEBE2C1" w14:textId="77777777" w:rsidR="00763639" w:rsidRPr="001A61C6" w:rsidRDefault="00763639" w:rsidP="004762F5">
            <w:pPr>
              <w:jc w:val="center"/>
              <w:rPr>
                <w:rFonts w:cstheme="minorHAnsi"/>
                <w:b/>
                <w:sz w:val="20"/>
                <w:szCs w:val="20"/>
                <w:u w:val="single"/>
              </w:rPr>
            </w:pPr>
            <w:proofErr w:type="spellStart"/>
            <w:r w:rsidRPr="001A61C6">
              <w:rPr>
                <w:rFonts w:cstheme="minorHAnsi"/>
                <w:b/>
                <w:sz w:val="20"/>
                <w:szCs w:val="20"/>
                <w:u w:val="single"/>
              </w:rPr>
              <w:t>Rasburicase</w:t>
            </w:r>
            <w:proofErr w:type="spellEnd"/>
          </w:p>
        </w:tc>
        <w:tc>
          <w:tcPr>
            <w:tcW w:w="1840" w:type="dxa"/>
            <w:shd w:val="clear" w:color="auto" w:fill="D9D9D9" w:themeFill="background1" w:themeFillShade="D9"/>
            <w:vAlign w:val="bottom"/>
          </w:tcPr>
          <w:p w14:paraId="5066B6E4" w14:textId="77777777" w:rsidR="00763639" w:rsidRPr="001A61C6" w:rsidRDefault="00763639" w:rsidP="004762F5">
            <w:pPr>
              <w:jc w:val="center"/>
              <w:rPr>
                <w:rFonts w:cstheme="minorHAnsi"/>
                <w:b/>
                <w:sz w:val="20"/>
                <w:szCs w:val="20"/>
                <w:u w:val="single"/>
              </w:rPr>
            </w:pPr>
            <w:r w:rsidRPr="001A61C6">
              <w:rPr>
                <w:rFonts w:cstheme="minorHAnsi"/>
                <w:b/>
                <w:sz w:val="20"/>
                <w:szCs w:val="20"/>
                <w:u w:val="single"/>
              </w:rPr>
              <w:t>Tamoxifen</w:t>
            </w:r>
          </w:p>
        </w:tc>
      </w:tr>
      <w:tr w:rsidR="00763639" w:rsidRPr="001A61C6" w14:paraId="2D4CDA4B" w14:textId="77777777" w:rsidTr="004762F5">
        <w:tc>
          <w:tcPr>
            <w:tcW w:w="3266" w:type="dxa"/>
            <w:vAlign w:val="center"/>
          </w:tcPr>
          <w:p w14:paraId="3642DB5F" w14:textId="77777777" w:rsidR="00763639" w:rsidRPr="001A61C6" w:rsidRDefault="00763639" w:rsidP="004762F5">
            <w:pPr>
              <w:rPr>
                <w:rFonts w:cstheme="minorHAnsi"/>
                <w:sz w:val="20"/>
                <w:szCs w:val="20"/>
              </w:rPr>
            </w:pPr>
            <w:proofErr w:type="spellStart"/>
            <w:r w:rsidRPr="001A61C6">
              <w:rPr>
                <w:rFonts w:cstheme="minorHAnsi"/>
                <w:sz w:val="20"/>
                <w:szCs w:val="20"/>
              </w:rPr>
              <w:t>Chanfreau-Coffinier</w:t>
            </w:r>
            <w:proofErr w:type="spellEnd"/>
            <w:r w:rsidRPr="001A61C6">
              <w:rPr>
                <w:rFonts w:cstheme="minorHAnsi"/>
                <w:sz w:val="20"/>
                <w:szCs w:val="20"/>
              </w:rPr>
              <w:t xml:space="preserve"> </w:t>
            </w:r>
            <w:r w:rsidRPr="001A61C6">
              <w:rPr>
                <w:rFonts w:cstheme="minorHAnsi"/>
                <w:i/>
                <w:sz w:val="20"/>
                <w:szCs w:val="20"/>
              </w:rPr>
              <w:t>et a</w:t>
            </w:r>
            <w:r w:rsidRPr="001A61C6">
              <w:rPr>
                <w:rFonts w:cstheme="minorHAnsi"/>
                <w:sz w:val="20"/>
                <w:szCs w:val="20"/>
              </w:rPr>
              <w:t xml:space="preserve">l 2019 </w:t>
            </w:r>
            <w:r w:rsidRPr="001A61C6">
              <w:rPr>
                <w:rFonts w:cstheme="minorHAnsi"/>
                <w:sz w:val="20"/>
                <w:szCs w:val="20"/>
              </w:rPr>
              <w:fldChar w:fldCharType="begin"/>
            </w:r>
            <w:r w:rsidRPr="001A61C6">
              <w:rPr>
                <w:rFonts w:cstheme="minorHAnsi"/>
                <w:sz w:val="20"/>
                <w:szCs w:val="20"/>
              </w:rPr>
              <w:instrText xml:space="preserve"> ADDIN EN.CITE &lt;EndNote&gt;&lt;Cite&gt;&lt;Author&gt;Chanfreau-Coffinier&lt;/Author&gt;&lt;Year&gt;2019&lt;/Year&gt;&lt;RecNum&gt;469&lt;/RecNum&gt;&lt;DisplayText&gt;[181]&lt;/DisplayText&gt;&lt;record&gt;&lt;rec-number&gt;469&lt;/rec-number&gt;&lt;foreign-keys&gt;&lt;key app="EN" db-id="estrw05vtwaprzeeftl5fdfqztfzftsxftvw" timestamp="1573227247"&gt;469&lt;/key&gt;&lt;/foreign-keys&gt;&lt;ref-type name="Journal Article"&gt;17&lt;/ref-type&gt;&lt;contributors&gt;&lt;authors&gt;&lt;author&gt;Chanfreau-Coffinier, Catherine&lt;/author&gt;&lt;author&gt;Hull, Leland E.&lt;/author&gt;&lt;author&gt;Lynch, Julie A.&lt;/author&gt;&lt;author&gt;DuVall, Scott L.&lt;/author&gt;&lt;author&gt;Damrauer, Scott M.&lt;/author&gt;&lt;author&gt;Cunningham, Francesca E.&lt;/author&gt;&lt;author&gt;Voight, Benjamin F.&lt;/author&gt;&lt;author&gt;Matheny, Michael E.&lt;/author&gt;&lt;author&gt;Oslin, David W.&lt;/author&gt;&lt;author&gt;Icardi, Michael S.&lt;/author&gt;&lt;author&gt;Tuteja, Sony&lt;/author&gt;&lt;/authors&gt;&lt;/contributors&gt;&lt;titles&gt;&lt;title&gt;Projected Prevalence of Actionable Pharmacogenetic Variants and Level A Drugs Prescribed Among US Veterans Health Administration Pharmacy Users&lt;/title&gt;&lt;secondary-title&gt;JAMA Network Open&lt;/secondary-title&gt;&lt;/titles&gt;&lt;periodical&gt;&lt;full-title&gt;JAMA Network Open&lt;/full-title&gt;&lt;/periodical&gt;&lt;pages&gt;e195345-e195345&lt;/pages&gt;&lt;volume&gt;2&lt;/volume&gt;&lt;number&gt;6&lt;/number&gt;&lt;dates&gt;&lt;year&gt;2019&lt;/year&gt;&lt;/dates&gt;&lt;isbn&gt;2574-3805&lt;/isbn&gt;&lt;urls&gt;&lt;related-urls&gt;&lt;url&gt;https://doi.org/10.1001/jamanetworkopen.2019.5345&lt;/url&gt;&lt;/related-urls&gt;&lt;/urls&gt;&lt;electronic-resource-num&gt;10.1001/jamanetworkopen.2019.5345&lt;/electronic-resource-num&gt;&lt;access-date&gt;11/8/2019&lt;/access-date&gt;&lt;/record&gt;&lt;/Cite&gt;&lt;/EndNote&gt;</w:instrText>
            </w:r>
            <w:r w:rsidRPr="001A61C6">
              <w:rPr>
                <w:rFonts w:cstheme="minorHAnsi"/>
                <w:sz w:val="20"/>
                <w:szCs w:val="20"/>
              </w:rPr>
              <w:fldChar w:fldCharType="separate"/>
            </w:r>
            <w:r w:rsidRPr="001A61C6">
              <w:rPr>
                <w:rFonts w:cstheme="minorHAnsi"/>
                <w:noProof/>
                <w:sz w:val="20"/>
                <w:szCs w:val="20"/>
              </w:rPr>
              <w:t>[181]</w:t>
            </w:r>
            <w:r w:rsidRPr="001A61C6">
              <w:rPr>
                <w:rFonts w:cstheme="minorHAnsi"/>
                <w:sz w:val="20"/>
                <w:szCs w:val="20"/>
              </w:rPr>
              <w:fldChar w:fldCharType="end"/>
            </w:r>
          </w:p>
        </w:tc>
        <w:tc>
          <w:tcPr>
            <w:tcW w:w="1271" w:type="dxa"/>
            <w:vAlign w:val="center"/>
          </w:tcPr>
          <w:p w14:paraId="3DE68C40" w14:textId="77777777" w:rsidR="00763639" w:rsidRPr="001A61C6" w:rsidRDefault="00763639" w:rsidP="004762F5">
            <w:pPr>
              <w:jc w:val="center"/>
              <w:rPr>
                <w:rFonts w:cstheme="minorHAnsi"/>
                <w:sz w:val="20"/>
                <w:szCs w:val="20"/>
              </w:rPr>
            </w:pPr>
            <w:r w:rsidRPr="001A61C6">
              <w:rPr>
                <w:rFonts w:cstheme="minorHAnsi"/>
                <w:sz w:val="20"/>
                <w:szCs w:val="20"/>
              </w:rPr>
              <w:t>7,769,359</w:t>
            </w:r>
          </w:p>
        </w:tc>
        <w:tc>
          <w:tcPr>
            <w:tcW w:w="1268" w:type="dxa"/>
            <w:vAlign w:val="center"/>
          </w:tcPr>
          <w:p w14:paraId="509F4AB1" w14:textId="77777777" w:rsidR="00763639" w:rsidRPr="001A61C6" w:rsidRDefault="00763639" w:rsidP="004762F5">
            <w:pPr>
              <w:jc w:val="center"/>
              <w:rPr>
                <w:rFonts w:cstheme="minorHAnsi"/>
                <w:sz w:val="20"/>
                <w:szCs w:val="20"/>
              </w:rPr>
            </w:pPr>
            <w:r w:rsidRPr="001A61C6">
              <w:rPr>
                <w:rFonts w:cstheme="minorHAnsi"/>
                <w:sz w:val="20"/>
                <w:szCs w:val="20"/>
              </w:rPr>
              <w:t>11.2</w:t>
            </w:r>
          </w:p>
        </w:tc>
        <w:tc>
          <w:tcPr>
            <w:tcW w:w="1573" w:type="dxa"/>
            <w:vAlign w:val="center"/>
          </w:tcPr>
          <w:p w14:paraId="0A01412B" w14:textId="77777777" w:rsidR="00763639" w:rsidRPr="001A61C6" w:rsidRDefault="00763639" w:rsidP="004762F5">
            <w:pPr>
              <w:jc w:val="center"/>
              <w:rPr>
                <w:rFonts w:cstheme="minorHAnsi"/>
                <w:sz w:val="20"/>
                <w:szCs w:val="20"/>
              </w:rPr>
            </w:pPr>
            <w:r w:rsidRPr="001A61C6">
              <w:rPr>
                <w:rFonts w:cstheme="minorHAnsi"/>
                <w:sz w:val="20"/>
                <w:szCs w:val="20"/>
              </w:rPr>
              <w:t>5.8</w:t>
            </w:r>
          </w:p>
        </w:tc>
        <w:tc>
          <w:tcPr>
            <w:tcW w:w="1841" w:type="dxa"/>
            <w:vAlign w:val="center"/>
          </w:tcPr>
          <w:p w14:paraId="6D2DD26E" w14:textId="77777777" w:rsidR="00763639" w:rsidRPr="001A61C6" w:rsidRDefault="00763639" w:rsidP="004762F5">
            <w:pPr>
              <w:jc w:val="center"/>
              <w:rPr>
                <w:rFonts w:cstheme="minorHAnsi"/>
                <w:sz w:val="20"/>
                <w:szCs w:val="20"/>
              </w:rPr>
            </w:pPr>
            <w:r w:rsidRPr="001A61C6">
              <w:rPr>
                <w:rFonts w:cstheme="minorHAnsi"/>
                <w:sz w:val="20"/>
                <w:szCs w:val="20"/>
              </w:rPr>
              <w:t>0.9</w:t>
            </w:r>
          </w:p>
        </w:tc>
        <w:tc>
          <w:tcPr>
            <w:tcW w:w="1416" w:type="dxa"/>
            <w:vAlign w:val="center"/>
          </w:tcPr>
          <w:p w14:paraId="11EEAE90" w14:textId="77777777" w:rsidR="00763639" w:rsidRPr="001A61C6" w:rsidRDefault="00763639" w:rsidP="004762F5">
            <w:pPr>
              <w:jc w:val="center"/>
              <w:rPr>
                <w:rFonts w:cstheme="minorHAnsi"/>
                <w:sz w:val="20"/>
                <w:szCs w:val="20"/>
              </w:rPr>
            </w:pPr>
            <w:r w:rsidRPr="001A61C6">
              <w:rPr>
                <w:rFonts w:cstheme="minorHAnsi"/>
                <w:sz w:val="20"/>
                <w:szCs w:val="20"/>
              </w:rPr>
              <w:t>4.9</w:t>
            </w:r>
          </w:p>
        </w:tc>
        <w:tc>
          <w:tcPr>
            <w:tcW w:w="1840" w:type="dxa"/>
            <w:vAlign w:val="center"/>
          </w:tcPr>
          <w:p w14:paraId="0CAB93AC" w14:textId="77777777" w:rsidR="00763639" w:rsidRPr="001A61C6" w:rsidRDefault="00763639" w:rsidP="004762F5">
            <w:pPr>
              <w:jc w:val="center"/>
              <w:rPr>
                <w:rFonts w:cstheme="minorHAnsi"/>
                <w:sz w:val="20"/>
                <w:szCs w:val="20"/>
              </w:rPr>
            </w:pPr>
            <w:r w:rsidRPr="001A61C6">
              <w:rPr>
                <w:rFonts w:cstheme="minorHAnsi"/>
                <w:sz w:val="20"/>
                <w:szCs w:val="20"/>
              </w:rPr>
              <w:t>-</w:t>
            </w:r>
          </w:p>
        </w:tc>
      </w:tr>
      <w:tr w:rsidR="00763639" w:rsidRPr="001A61C6" w14:paraId="5711A25E" w14:textId="77777777" w:rsidTr="004762F5">
        <w:tc>
          <w:tcPr>
            <w:tcW w:w="3266" w:type="dxa"/>
            <w:vAlign w:val="center"/>
          </w:tcPr>
          <w:p w14:paraId="785F3A8C" w14:textId="77777777" w:rsidR="00763639" w:rsidRPr="001A61C6" w:rsidRDefault="00763639" w:rsidP="004762F5">
            <w:pPr>
              <w:rPr>
                <w:rFonts w:cstheme="minorHAnsi"/>
                <w:sz w:val="20"/>
                <w:szCs w:val="20"/>
              </w:rPr>
            </w:pPr>
            <w:r w:rsidRPr="001A61C6">
              <w:rPr>
                <w:rFonts w:cstheme="minorHAnsi"/>
                <w:sz w:val="20"/>
                <w:szCs w:val="20"/>
              </w:rPr>
              <w:t xml:space="preserve">*Bank et al 2019 </w:t>
            </w:r>
            <w:r w:rsidRPr="001A61C6">
              <w:rPr>
                <w:rFonts w:cstheme="minorHAnsi"/>
                <w:sz w:val="20"/>
                <w:szCs w:val="20"/>
              </w:rPr>
              <w:fldChar w:fldCharType="begin"/>
            </w:r>
            <w:r w:rsidRPr="001A61C6">
              <w:rPr>
                <w:rFonts w:cstheme="minorHAnsi"/>
                <w:sz w:val="20"/>
                <w:szCs w:val="20"/>
              </w:rPr>
              <w:instrText xml:space="preserve"> ADDIN EN.CITE &lt;EndNote&gt;&lt;Cite&gt;&lt;Author&gt;Bank&lt;/Author&gt;&lt;Year&gt;2019&lt;/Year&gt;&lt;RecNum&gt;470&lt;/RecNum&gt;&lt;DisplayText&gt;[182]&lt;/DisplayText&gt;&lt;record&gt;&lt;rec-number&gt;470&lt;/rec-number&gt;&lt;foreign-keys&gt;&lt;key app="EN" db-id="estrw05vtwaprzeeftl5fdfqztfzftsxftvw" timestamp="1573549540"&gt;470&lt;/key&gt;&lt;/foreign-keys&gt;&lt;ref-type name="Journal Article"&gt;17&lt;/ref-type&gt;&lt;contributors&gt;&lt;authors&gt;&lt;author&gt;Bank, P. C. D.&lt;/author&gt;&lt;author&gt;Swen, J. J.&lt;/author&gt;&lt;author&gt;Guchelaar, H. J.&lt;/author&gt;&lt;/authors&gt;&lt;/contributors&gt;&lt;auth-address&gt;Department of Clinical Pharmacy and Toxicology, Leiden University Medical Center, P.O Box 9600, 2300 RC, Leiden, The Netherlands.&amp;#xD;Department of Clinical Pharmacy and Toxicology, Leiden University Medical Center, P.O Box 9600, 2300 RC, Leiden, The Netherlands. j.j.swen@lumc.nl.&lt;/auth-address&gt;&lt;titles&gt;&lt;title&gt;Estimated nationwide impact of implementing a preemptive pharmacogenetic panel approach to guide drug prescribing in primary care in The Netherlands&lt;/title&gt;&lt;secondary-title&gt;BMC Med&lt;/secondary-title&gt;&lt;/titles&gt;&lt;periodical&gt;&lt;full-title&gt;BMC Med&lt;/full-title&gt;&lt;/periodical&gt;&lt;pages&gt;110&lt;/pages&gt;&lt;volume&gt;17&lt;/volume&gt;&lt;number&gt;1&lt;/number&gt;&lt;edition&gt;2019/06/15&lt;/edition&gt;&lt;keywords&gt;&lt;keyword&gt;*Clinical practice&lt;/keyword&gt;&lt;keyword&gt;*Community pharmacy&lt;/keyword&gt;&lt;keyword&gt;*General practice&lt;/keyword&gt;&lt;keyword&gt;*Pharmacogenetics&lt;/keyword&gt;&lt;keyword&gt;*Pharmacogenomics&lt;/keyword&gt;&lt;/keywords&gt;&lt;dates&gt;&lt;year&gt;2019&lt;/year&gt;&lt;pub-dates&gt;&lt;date&gt;Jun 14&lt;/date&gt;&lt;/pub-dates&gt;&lt;/dates&gt;&lt;isbn&gt;1741-7015 (Electronic)&amp;#xD;1741-7015 (Linking)&lt;/isbn&gt;&lt;accession-num&gt;31196067&lt;/accession-num&gt;&lt;urls&gt;&lt;related-urls&gt;&lt;url&gt;https://www.ncbi.nlm.nih.gov/pubmed/31196067&lt;/url&gt;&lt;/related-urls&gt;&lt;/urls&gt;&lt;custom2&gt;PMC6567386&lt;/custom2&gt;&lt;electronic-resource-num&gt;10.1186/s12916-019-1342-5&lt;/electronic-resource-num&gt;&lt;/record&gt;&lt;/Cite&gt;&lt;/EndNote&gt;</w:instrText>
            </w:r>
            <w:r w:rsidRPr="001A61C6">
              <w:rPr>
                <w:rFonts w:cstheme="minorHAnsi"/>
                <w:sz w:val="20"/>
                <w:szCs w:val="20"/>
              </w:rPr>
              <w:fldChar w:fldCharType="separate"/>
            </w:r>
            <w:r w:rsidRPr="001A61C6">
              <w:rPr>
                <w:rFonts w:cstheme="minorHAnsi"/>
                <w:noProof/>
                <w:sz w:val="20"/>
                <w:szCs w:val="20"/>
              </w:rPr>
              <w:t>[182]</w:t>
            </w:r>
            <w:r w:rsidRPr="001A61C6">
              <w:rPr>
                <w:rFonts w:cstheme="minorHAnsi"/>
                <w:sz w:val="20"/>
                <w:szCs w:val="20"/>
              </w:rPr>
              <w:fldChar w:fldCharType="end"/>
            </w:r>
          </w:p>
        </w:tc>
        <w:tc>
          <w:tcPr>
            <w:tcW w:w="1271" w:type="dxa"/>
            <w:vAlign w:val="center"/>
          </w:tcPr>
          <w:p w14:paraId="7855FBC0" w14:textId="77777777" w:rsidR="00763639" w:rsidRPr="001A61C6" w:rsidRDefault="00763639" w:rsidP="004762F5">
            <w:pPr>
              <w:jc w:val="center"/>
              <w:rPr>
                <w:rFonts w:cstheme="minorHAnsi"/>
                <w:sz w:val="20"/>
                <w:szCs w:val="20"/>
              </w:rPr>
            </w:pPr>
            <w:r w:rsidRPr="001A61C6">
              <w:rPr>
                <w:rFonts w:cstheme="minorHAnsi"/>
                <w:sz w:val="20"/>
                <w:szCs w:val="20"/>
              </w:rPr>
              <w:t>n/a</w:t>
            </w:r>
          </w:p>
        </w:tc>
        <w:tc>
          <w:tcPr>
            <w:tcW w:w="1268" w:type="dxa"/>
            <w:vAlign w:val="center"/>
          </w:tcPr>
          <w:p w14:paraId="15A7EE5D" w14:textId="77777777" w:rsidR="00763639" w:rsidRPr="001A61C6" w:rsidRDefault="00763639" w:rsidP="004762F5">
            <w:pPr>
              <w:jc w:val="center"/>
              <w:rPr>
                <w:rFonts w:cstheme="minorHAnsi"/>
                <w:sz w:val="20"/>
                <w:szCs w:val="20"/>
              </w:rPr>
            </w:pPr>
            <w:r w:rsidRPr="001A61C6">
              <w:rPr>
                <w:rFonts w:cstheme="minorHAnsi"/>
                <w:sz w:val="20"/>
                <w:szCs w:val="20"/>
              </w:rPr>
              <w:t>-</w:t>
            </w:r>
          </w:p>
        </w:tc>
        <w:tc>
          <w:tcPr>
            <w:tcW w:w="1573" w:type="dxa"/>
            <w:vAlign w:val="center"/>
          </w:tcPr>
          <w:p w14:paraId="667011C4" w14:textId="77777777" w:rsidR="00763639" w:rsidRPr="001A61C6" w:rsidRDefault="00763639" w:rsidP="004762F5">
            <w:pPr>
              <w:jc w:val="center"/>
              <w:rPr>
                <w:rFonts w:cstheme="minorHAnsi"/>
                <w:sz w:val="20"/>
                <w:szCs w:val="20"/>
              </w:rPr>
            </w:pPr>
            <w:r w:rsidRPr="001A61C6">
              <w:rPr>
                <w:rFonts w:cstheme="minorHAnsi"/>
                <w:sz w:val="20"/>
                <w:szCs w:val="20"/>
              </w:rPr>
              <w:t>15.5</w:t>
            </w:r>
          </w:p>
        </w:tc>
        <w:tc>
          <w:tcPr>
            <w:tcW w:w="1841" w:type="dxa"/>
            <w:vAlign w:val="center"/>
          </w:tcPr>
          <w:p w14:paraId="74667DF1" w14:textId="77777777" w:rsidR="00763639" w:rsidRPr="001A61C6" w:rsidRDefault="00763639" w:rsidP="004762F5">
            <w:pPr>
              <w:jc w:val="center"/>
              <w:rPr>
                <w:rFonts w:cstheme="minorHAnsi"/>
                <w:sz w:val="20"/>
                <w:szCs w:val="20"/>
              </w:rPr>
            </w:pPr>
            <w:r w:rsidRPr="001A61C6">
              <w:rPr>
                <w:rFonts w:cstheme="minorHAnsi"/>
                <w:sz w:val="20"/>
                <w:szCs w:val="20"/>
              </w:rPr>
              <w:t>-</w:t>
            </w:r>
          </w:p>
        </w:tc>
        <w:tc>
          <w:tcPr>
            <w:tcW w:w="1416" w:type="dxa"/>
            <w:vAlign w:val="center"/>
          </w:tcPr>
          <w:p w14:paraId="1AFA7C6A" w14:textId="77777777" w:rsidR="00763639" w:rsidRPr="001A61C6" w:rsidRDefault="00763639" w:rsidP="004762F5">
            <w:pPr>
              <w:jc w:val="center"/>
              <w:rPr>
                <w:rFonts w:cstheme="minorHAnsi"/>
                <w:sz w:val="20"/>
                <w:szCs w:val="20"/>
              </w:rPr>
            </w:pPr>
            <w:r w:rsidRPr="001A61C6">
              <w:rPr>
                <w:rFonts w:cstheme="minorHAnsi"/>
                <w:sz w:val="20"/>
                <w:szCs w:val="20"/>
              </w:rPr>
              <w:t>-</w:t>
            </w:r>
          </w:p>
        </w:tc>
        <w:tc>
          <w:tcPr>
            <w:tcW w:w="1840" w:type="dxa"/>
            <w:vAlign w:val="center"/>
          </w:tcPr>
          <w:p w14:paraId="1683BDB6" w14:textId="77777777" w:rsidR="00763639" w:rsidRPr="001A61C6" w:rsidRDefault="00763639" w:rsidP="004762F5">
            <w:pPr>
              <w:jc w:val="center"/>
              <w:rPr>
                <w:rFonts w:cstheme="minorHAnsi"/>
                <w:sz w:val="20"/>
                <w:szCs w:val="20"/>
              </w:rPr>
            </w:pPr>
            <w:r w:rsidRPr="001A61C6">
              <w:rPr>
                <w:rFonts w:cstheme="minorHAnsi"/>
                <w:sz w:val="20"/>
                <w:szCs w:val="20"/>
              </w:rPr>
              <w:t>5.0</w:t>
            </w:r>
          </w:p>
        </w:tc>
      </w:tr>
      <w:tr w:rsidR="00763639" w:rsidRPr="001A61C6" w14:paraId="371394A0" w14:textId="77777777" w:rsidTr="004762F5">
        <w:tc>
          <w:tcPr>
            <w:tcW w:w="3266" w:type="dxa"/>
            <w:vAlign w:val="center"/>
          </w:tcPr>
          <w:p w14:paraId="5A8ED347" w14:textId="77777777" w:rsidR="00763639" w:rsidRPr="001A61C6" w:rsidRDefault="00763639" w:rsidP="004762F5">
            <w:pPr>
              <w:rPr>
                <w:rFonts w:cstheme="minorHAnsi"/>
                <w:sz w:val="20"/>
                <w:szCs w:val="20"/>
              </w:rPr>
            </w:pPr>
            <w:r w:rsidRPr="001A61C6">
              <w:rPr>
                <w:rFonts w:cstheme="minorHAnsi"/>
                <w:sz w:val="20"/>
                <w:szCs w:val="20"/>
              </w:rPr>
              <w:t xml:space="preserve">Van Driest et al 2014 </w:t>
            </w:r>
            <w:r w:rsidRPr="001A61C6">
              <w:rPr>
                <w:rFonts w:cstheme="minorHAnsi"/>
                <w:sz w:val="20"/>
                <w:szCs w:val="20"/>
              </w:rPr>
              <w:fldChar w:fldCharType="begin"/>
            </w:r>
            <w:r w:rsidRPr="001A61C6">
              <w:rPr>
                <w:rFonts w:cstheme="minorHAnsi"/>
                <w:sz w:val="20"/>
                <w:szCs w:val="20"/>
              </w:rPr>
              <w:instrText xml:space="preserve"> ADDIN EN.CITE &lt;EndNote&gt;&lt;Cite&gt;&lt;Author&gt;Van Driest&lt;/Author&gt;&lt;Year&gt;2014&lt;/Year&gt;&lt;RecNum&gt;471&lt;/RecNum&gt;&lt;DisplayText&gt;[183]&lt;/DisplayText&gt;&lt;record&gt;&lt;rec-number&gt;471&lt;/rec-number&gt;&lt;foreign-keys&gt;&lt;key app="EN" db-id="estrw05vtwaprzeeftl5fdfqztfzftsxftvw" timestamp="1573558230"&gt;471&lt;/key&gt;&lt;/foreign-keys&gt;&lt;ref-type name="Journal Article"&gt;17&lt;/ref-type&gt;&lt;contributors&gt;&lt;authors&gt;&lt;author&gt;Van Driest, SL&lt;/author&gt;&lt;author&gt;Shi, Y&lt;/author&gt;&lt;author&gt;Bowton, EA&lt;/author&gt;&lt;author&gt;Schildcrout, JS&lt;/author&gt;&lt;author&gt;Peterson, JF&lt;/author&gt;&lt;author&gt;Pulley, J&lt;/author&gt;&lt;author&gt;Denny, JC&lt;/author&gt;&lt;author&gt;Roden, DM&lt;/author&gt;&lt;/authors&gt;&lt;/contributors&gt;&lt;titles&gt;&lt;title&gt;Clinically Actionable Genotypes Among 10,000 Patients With Preemptive Pharmacogenomic Testing&lt;/title&gt;&lt;secondary-title&gt;Clinical Pharmacology &amp;amp; Therapeutics&lt;/secondary-title&gt;&lt;/titles&gt;&lt;periodical&gt;&lt;full-title&gt;Clinical Pharmacology &amp;amp; Therapeutics&lt;/full-title&gt;&lt;/periodical&gt;&lt;pages&gt;423-431&lt;/pages&gt;&lt;volume&gt;95&lt;/volume&gt;&lt;number&gt;4&lt;/number&gt;&lt;dates&gt;&lt;year&gt;2014&lt;/year&gt;&lt;/dates&gt;&lt;isbn&gt;0009-9236&lt;/isbn&gt;&lt;urls&gt;&lt;related-urls&gt;&lt;url&gt;https://ascpt.onlinelibrary.wiley.com/doi/abs/10.1038/clpt.2013.229&lt;/url&gt;&lt;/related-urls&gt;&lt;/urls&gt;&lt;electronic-resource-num&gt;10.1038/clpt.2013.229&lt;/electronic-resource-num&gt;&lt;/record&gt;&lt;/Cite&gt;&lt;/EndNote&gt;</w:instrText>
            </w:r>
            <w:r w:rsidRPr="001A61C6">
              <w:rPr>
                <w:rFonts w:cstheme="minorHAnsi"/>
                <w:sz w:val="20"/>
                <w:szCs w:val="20"/>
              </w:rPr>
              <w:fldChar w:fldCharType="separate"/>
            </w:r>
            <w:r w:rsidRPr="001A61C6">
              <w:rPr>
                <w:rFonts w:cstheme="minorHAnsi"/>
                <w:noProof/>
                <w:sz w:val="20"/>
                <w:szCs w:val="20"/>
              </w:rPr>
              <w:t>[183]</w:t>
            </w:r>
            <w:r w:rsidRPr="001A61C6">
              <w:rPr>
                <w:rFonts w:cstheme="minorHAnsi"/>
                <w:sz w:val="20"/>
                <w:szCs w:val="20"/>
              </w:rPr>
              <w:fldChar w:fldCharType="end"/>
            </w:r>
          </w:p>
        </w:tc>
        <w:tc>
          <w:tcPr>
            <w:tcW w:w="1271" w:type="dxa"/>
            <w:vAlign w:val="center"/>
          </w:tcPr>
          <w:p w14:paraId="344C308C" w14:textId="77777777" w:rsidR="00763639" w:rsidRPr="001A61C6" w:rsidRDefault="00763639" w:rsidP="004762F5">
            <w:pPr>
              <w:jc w:val="center"/>
              <w:rPr>
                <w:rFonts w:cstheme="minorHAnsi"/>
                <w:sz w:val="20"/>
                <w:szCs w:val="20"/>
              </w:rPr>
            </w:pPr>
            <w:r w:rsidRPr="001A61C6">
              <w:rPr>
                <w:rFonts w:cstheme="minorHAnsi"/>
                <w:sz w:val="20"/>
                <w:szCs w:val="20"/>
              </w:rPr>
              <w:t>9,589</w:t>
            </w:r>
          </w:p>
        </w:tc>
        <w:tc>
          <w:tcPr>
            <w:tcW w:w="1268" w:type="dxa"/>
            <w:vAlign w:val="center"/>
          </w:tcPr>
          <w:p w14:paraId="69EF37F5" w14:textId="77777777" w:rsidR="00763639" w:rsidRPr="001A61C6" w:rsidRDefault="00763639" w:rsidP="004762F5">
            <w:pPr>
              <w:jc w:val="center"/>
              <w:rPr>
                <w:rFonts w:cstheme="minorHAnsi"/>
                <w:sz w:val="20"/>
                <w:szCs w:val="20"/>
              </w:rPr>
            </w:pPr>
            <w:r w:rsidRPr="001A61C6">
              <w:rPr>
                <w:rFonts w:cstheme="minorHAnsi"/>
                <w:sz w:val="20"/>
                <w:szCs w:val="20"/>
              </w:rPr>
              <w:t>-</w:t>
            </w:r>
          </w:p>
        </w:tc>
        <w:tc>
          <w:tcPr>
            <w:tcW w:w="1573" w:type="dxa"/>
            <w:vAlign w:val="center"/>
          </w:tcPr>
          <w:p w14:paraId="1942AEB0" w14:textId="77777777" w:rsidR="00763639" w:rsidRPr="001A61C6" w:rsidRDefault="00763639" w:rsidP="004762F5">
            <w:pPr>
              <w:jc w:val="center"/>
              <w:rPr>
                <w:rFonts w:cstheme="minorHAnsi"/>
                <w:sz w:val="20"/>
                <w:szCs w:val="20"/>
              </w:rPr>
            </w:pPr>
            <w:r w:rsidRPr="001A61C6">
              <w:rPr>
                <w:rFonts w:cstheme="minorHAnsi"/>
                <w:sz w:val="20"/>
                <w:szCs w:val="20"/>
              </w:rPr>
              <w:t>9.1</w:t>
            </w:r>
          </w:p>
        </w:tc>
        <w:tc>
          <w:tcPr>
            <w:tcW w:w="1841" w:type="dxa"/>
            <w:vAlign w:val="center"/>
          </w:tcPr>
          <w:p w14:paraId="2E345301" w14:textId="77777777" w:rsidR="00763639" w:rsidRPr="001A61C6" w:rsidRDefault="00763639" w:rsidP="004762F5">
            <w:pPr>
              <w:jc w:val="center"/>
              <w:rPr>
                <w:rFonts w:cstheme="minorHAnsi"/>
                <w:sz w:val="20"/>
                <w:szCs w:val="20"/>
              </w:rPr>
            </w:pPr>
            <w:r w:rsidRPr="001A61C6">
              <w:rPr>
                <w:rFonts w:cstheme="minorHAnsi"/>
                <w:sz w:val="20"/>
                <w:szCs w:val="20"/>
              </w:rPr>
              <w:t>-</w:t>
            </w:r>
          </w:p>
        </w:tc>
        <w:tc>
          <w:tcPr>
            <w:tcW w:w="1416" w:type="dxa"/>
            <w:vAlign w:val="center"/>
          </w:tcPr>
          <w:p w14:paraId="286128A1" w14:textId="77777777" w:rsidR="00763639" w:rsidRPr="001A61C6" w:rsidRDefault="00763639" w:rsidP="004762F5">
            <w:pPr>
              <w:jc w:val="center"/>
              <w:rPr>
                <w:rFonts w:cstheme="minorHAnsi"/>
                <w:sz w:val="20"/>
                <w:szCs w:val="20"/>
              </w:rPr>
            </w:pPr>
            <w:r w:rsidRPr="001A61C6">
              <w:rPr>
                <w:rFonts w:cstheme="minorHAnsi"/>
                <w:sz w:val="20"/>
                <w:szCs w:val="20"/>
              </w:rPr>
              <w:t>-</w:t>
            </w:r>
          </w:p>
        </w:tc>
        <w:tc>
          <w:tcPr>
            <w:tcW w:w="1840" w:type="dxa"/>
            <w:vAlign w:val="center"/>
          </w:tcPr>
          <w:p w14:paraId="3260651B" w14:textId="77777777" w:rsidR="00763639" w:rsidRPr="001A61C6" w:rsidRDefault="00763639" w:rsidP="004762F5">
            <w:pPr>
              <w:jc w:val="center"/>
              <w:rPr>
                <w:rFonts w:cstheme="minorHAnsi"/>
                <w:sz w:val="20"/>
                <w:szCs w:val="20"/>
              </w:rPr>
            </w:pPr>
          </w:p>
        </w:tc>
      </w:tr>
      <w:tr w:rsidR="00763639" w:rsidRPr="001A61C6" w14:paraId="6EA8C02B" w14:textId="77777777" w:rsidTr="004762F5">
        <w:tc>
          <w:tcPr>
            <w:tcW w:w="3266" w:type="dxa"/>
            <w:vAlign w:val="center"/>
          </w:tcPr>
          <w:p w14:paraId="05399379" w14:textId="77777777" w:rsidR="00763639" w:rsidRPr="001A61C6" w:rsidRDefault="00763639" w:rsidP="004762F5">
            <w:pPr>
              <w:rPr>
                <w:rFonts w:cstheme="minorHAnsi"/>
                <w:sz w:val="20"/>
                <w:szCs w:val="20"/>
              </w:rPr>
            </w:pPr>
            <w:r w:rsidRPr="001A61C6">
              <w:rPr>
                <w:rFonts w:cstheme="minorHAnsi"/>
                <w:sz w:val="20"/>
                <w:szCs w:val="20"/>
              </w:rPr>
              <w:t xml:space="preserve">Reisberg et al 2019 </w:t>
            </w:r>
            <w:r w:rsidRPr="001A61C6">
              <w:rPr>
                <w:rFonts w:cstheme="minorHAnsi"/>
                <w:sz w:val="20"/>
                <w:szCs w:val="20"/>
              </w:rPr>
              <w:fldChar w:fldCharType="begin"/>
            </w:r>
            <w:r w:rsidRPr="001A61C6">
              <w:rPr>
                <w:rFonts w:cstheme="minorHAnsi"/>
                <w:sz w:val="20"/>
                <w:szCs w:val="20"/>
              </w:rPr>
              <w:instrText xml:space="preserve"> ADDIN EN.CITE &lt;EndNote&gt;&lt;Cite&gt;&lt;Author&gt;Reisberg&lt;/Author&gt;&lt;Year&gt;2019&lt;/Year&gt;&lt;RecNum&gt;472&lt;/RecNum&gt;&lt;DisplayText&gt;[184]&lt;/DisplayText&gt;&lt;record&gt;&lt;rec-number&gt;472&lt;/rec-number&gt;&lt;foreign-keys&gt;&lt;key app="EN" db-id="estrw05vtwaprzeeftl5fdfqztfzftsxftvw" timestamp="1573559133"&gt;472&lt;/key&gt;&lt;/foreign-keys&gt;&lt;ref-type name="Journal Article"&gt;17&lt;/ref-type&gt;&lt;contributors&gt;&lt;authors&gt;&lt;author&gt;Reisberg, Sulev&lt;/author&gt;&lt;author&gt;Krebs, Kristi&lt;/author&gt;&lt;author&gt;Lepamets, Maarja&lt;/author&gt;&lt;author&gt;Kals, Mart&lt;/author&gt;&lt;author&gt;Mägi, Reedik&lt;/author&gt;&lt;author&gt;Metsalu, Kristjan&lt;/author&gt;&lt;author&gt;Lauschke, Volker M.&lt;/author&gt;&lt;author&gt;Vilo, Jaak&lt;/author&gt;&lt;author&gt;Milani, Lili&lt;/author&gt;&lt;/authors&gt;&lt;/contributors&gt;&lt;titles&gt;&lt;title&gt;Translating genotype data of 44,000 biobank participants into clinical pharmacogenetic recommendations: challenges and solutions&lt;/title&gt;&lt;secondary-title&gt;Genetics in Medicine&lt;/secondary-title&gt;&lt;/titles&gt;&lt;periodical&gt;&lt;full-title&gt;Genetics in Medicine&lt;/full-title&gt;&lt;/periodical&gt;&lt;pages&gt;1345-1354&lt;/pages&gt;&lt;volume&gt;21&lt;/volume&gt;&lt;number&gt;6&lt;/number&gt;&lt;dates&gt;&lt;year&gt;2019&lt;/year&gt;&lt;pub-dates&gt;&lt;date&gt;2019/06/01&lt;/date&gt;&lt;/pub-dates&gt;&lt;/dates&gt;&lt;isbn&gt;1530-0366&lt;/isbn&gt;&lt;urls&gt;&lt;related-urls&gt;&lt;url&gt;https://doi.org/10.1038/s41436-018-0337-5&lt;/url&gt;&lt;/related-urls&gt;&lt;/urls&gt;&lt;electronic-resource-num&gt;10.1038/s41436-018-0337-5&lt;/electronic-resource-num&gt;&lt;/record&gt;&lt;/Cite&gt;&lt;/EndNote&gt;</w:instrText>
            </w:r>
            <w:r w:rsidRPr="001A61C6">
              <w:rPr>
                <w:rFonts w:cstheme="minorHAnsi"/>
                <w:sz w:val="20"/>
                <w:szCs w:val="20"/>
              </w:rPr>
              <w:fldChar w:fldCharType="separate"/>
            </w:r>
            <w:r w:rsidRPr="001A61C6">
              <w:rPr>
                <w:rFonts w:cstheme="minorHAnsi"/>
                <w:noProof/>
                <w:sz w:val="20"/>
                <w:szCs w:val="20"/>
              </w:rPr>
              <w:t>[184]</w:t>
            </w:r>
            <w:r w:rsidRPr="001A61C6">
              <w:rPr>
                <w:rFonts w:cstheme="minorHAnsi"/>
                <w:sz w:val="20"/>
                <w:szCs w:val="20"/>
              </w:rPr>
              <w:fldChar w:fldCharType="end"/>
            </w:r>
          </w:p>
        </w:tc>
        <w:tc>
          <w:tcPr>
            <w:tcW w:w="1271" w:type="dxa"/>
            <w:vAlign w:val="center"/>
          </w:tcPr>
          <w:p w14:paraId="0CDB382A" w14:textId="77777777" w:rsidR="00763639" w:rsidRPr="001A61C6" w:rsidRDefault="00763639" w:rsidP="004762F5">
            <w:pPr>
              <w:jc w:val="center"/>
              <w:rPr>
                <w:rFonts w:cstheme="minorHAnsi"/>
                <w:sz w:val="20"/>
                <w:szCs w:val="20"/>
              </w:rPr>
            </w:pPr>
            <w:r w:rsidRPr="001A61C6">
              <w:rPr>
                <w:rFonts w:cstheme="minorHAnsi"/>
                <w:sz w:val="20"/>
                <w:szCs w:val="20"/>
              </w:rPr>
              <w:t>44,000</w:t>
            </w:r>
          </w:p>
        </w:tc>
        <w:tc>
          <w:tcPr>
            <w:tcW w:w="1268" w:type="dxa"/>
            <w:vAlign w:val="center"/>
          </w:tcPr>
          <w:p w14:paraId="5106675E" w14:textId="77777777" w:rsidR="00763639" w:rsidRPr="001A61C6" w:rsidRDefault="00763639" w:rsidP="004762F5">
            <w:pPr>
              <w:jc w:val="center"/>
              <w:rPr>
                <w:rFonts w:cstheme="minorHAnsi"/>
                <w:sz w:val="20"/>
                <w:szCs w:val="20"/>
              </w:rPr>
            </w:pPr>
            <w:r w:rsidRPr="001A61C6">
              <w:rPr>
                <w:rFonts w:cstheme="minorHAnsi"/>
                <w:sz w:val="20"/>
                <w:szCs w:val="20"/>
              </w:rPr>
              <w:t>12.3-13.1</w:t>
            </w:r>
          </w:p>
        </w:tc>
        <w:tc>
          <w:tcPr>
            <w:tcW w:w="1573" w:type="dxa"/>
            <w:vAlign w:val="center"/>
          </w:tcPr>
          <w:p w14:paraId="7DB85F41" w14:textId="77777777" w:rsidR="00763639" w:rsidRPr="001A61C6" w:rsidRDefault="00763639" w:rsidP="004762F5">
            <w:pPr>
              <w:jc w:val="center"/>
              <w:rPr>
                <w:rFonts w:cstheme="minorHAnsi"/>
                <w:sz w:val="20"/>
                <w:szCs w:val="20"/>
              </w:rPr>
            </w:pPr>
            <w:r w:rsidRPr="001A61C6">
              <w:rPr>
                <w:rFonts w:cstheme="minorHAnsi"/>
                <w:sz w:val="20"/>
                <w:szCs w:val="20"/>
              </w:rPr>
              <w:t>6.4</w:t>
            </w:r>
          </w:p>
        </w:tc>
        <w:tc>
          <w:tcPr>
            <w:tcW w:w="1841" w:type="dxa"/>
            <w:vAlign w:val="center"/>
          </w:tcPr>
          <w:p w14:paraId="252B4636" w14:textId="77777777" w:rsidR="00763639" w:rsidRPr="001A61C6" w:rsidRDefault="00763639" w:rsidP="004762F5">
            <w:pPr>
              <w:jc w:val="center"/>
              <w:rPr>
                <w:rFonts w:cstheme="minorHAnsi"/>
                <w:sz w:val="20"/>
                <w:szCs w:val="20"/>
              </w:rPr>
            </w:pPr>
            <w:r w:rsidRPr="001A61C6">
              <w:rPr>
                <w:rFonts w:cstheme="minorHAnsi"/>
                <w:sz w:val="20"/>
                <w:szCs w:val="20"/>
              </w:rPr>
              <w:t>0.9</w:t>
            </w:r>
          </w:p>
        </w:tc>
        <w:tc>
          <w:tcPr>
            <w:tcW w:w="1416" w:type="dxa"/>
            <w:vAlign w:val="center"/>
          </w:tcPr>
          <w:p w14:paraId="08315A5D" w14:textId="77777777" w:rsidR="00763639" w:rsidRPr="001A61C6" w:rsidRDefault="00763639" w:rsidP="004762F5">
            <w:pPr>
              <w:jc w:val="center"/>
              <w:rPr>
                <w:rFonts w:cstheme="minorHAnsi"/>
                <w:sz w:val="20"/>
                <w:szCs w:val="20"/>
              </w:rPr>
            </w:pPr>
            <w:r w:rsidRPr="001A61C6">
              <w:rPr>
                <w:rFonts w:cstheme="minorHAnsi"/>
                <w:sz w:val="20"/>
                <w:szCs w:val="20"/>
              </w:rPr>
              <w:t>-</w:t>
            </w:r>
          </w:p>
        </w:tc>
        <w:tc>
          <w:tcPr>
            <w:tcW w:w="1840" w:type="dxa"/>
            <w:vAlign w:val="center"/>
          </w:tcPr>
          <w:p w14:paraId="686465F8" w14:textId="77777777" w:rsidR="00763639" w:rsidRPr="001A61C6" w:rsidRDefault="00763639" w:rsidP="004762F5">
            <w:pPr>
              <w:jc w:val="center"/>
              <w:rPr>
                <w:rFonts w:cstheme="minorHAnsi"/>
                <w:sz w:val="20"/>
                <w:szCs w:val="20"/>
              </w:rPr>
            </w:pPr>
            <w:r w:rsidRPr="001A61C6">
              <w:rPr>
                <w:rFonts w:cstheme="minorHAnsi"/>
                <w:sz w:val="20"/>
                <w:szCs w:val="20"/>
              </w:rPr>
              <w:t>4.1</w:t>
            </w:r>
          </w:p>
        </w:tc>
      </w:tr>
      <w:tr w:rsidR="00763639" w:rsidRPr="001A61C6" w14:paraId="153B64B1" w14:textId="77777777" w:rsidTr="004762F5">
        <w:tc>
          <w:tcPr>
            <w:tcW w:w="3266" w:type="dxa"/>
            <w:vAlign w:val="center"/>
          </w:tcPr>
          <w:p w14:paraId="5AE13319" w14:textId="77777777" w:rsidR="00763639" w:rsidRPr="001A61C6" w:rsidRDefault="00763639" w:rsidP="004762F5">
            <w:pPr>
              <w:rPr>
                <w:rFonts w:cstheme="minorHAnsi"/>
                <w:sz w:val="20"/>
                <w:szCs w:val="20"/>
              </w:rPr>
            </w:pPr>
            <w:proofErr w:type="spellStart"/>
            <w:r w:rsidRPr="001A61C6">
              <w:rPr>
                <w:rFonts w:cstheme="minorHAnsi"/>
                <w:sz w:val="20"/>
                <w:szCs w:val="20"/>
              </w:rPr>
              <w:t>Mostaf</w:t>
            </w:r>
            <w:proofErr w:type="spellEnd"/>
            <w:r w:rsidRPr="001A61C6">
              <w:rPr>
                <w:rFonts w:cstheme="minorHAnsi"/>
                <w:sz w:val="20"/>
                <w:szCs w:val="20"/>
              </w:rPr>
              <w:t xml:space="preserve"> et al 2018 </w:t>
            </w:r>
            <w:r w:rsidRPr="001A61C6">
              <w:rPr>
                <w:rFonts w:cstheme="minorHAnsi"/>
                <w:sz w:val="20"/>
                <w:szCs w:val="20"/>
              </w:rPr>
              <w:fldChar w:fldCharType="begin"/>
            </w:r>
            <w:r w:rsidRPr="001A61C6">
              <w:rPr>
                <w:rFonts w:cstheme="minorHAnsi"/>
                <w:sz w:val="20"/>
                <w:szCs w:val="20"/>
              </w:rPr>
              <w:instrText xml:space="preserve"> ADDIN EN.CITE &lt;EndNote&gt;&lt;Cite&gt;&lt;Author&gt;Mostafa&lt;/Author&gt;&lt;Year&gt;2019&lt;/Year&gt;&lt;RecNum&gt;473&lt;/RecNum&gt;&lt;DisplayText&gt;[185]&lt;/DisplayText&gt;&lt;record&gt;&lt;rec-number&gt;473&lt;/rec-number&gt;&lt;foreign-keys&gt;&lt;key app="EN" db-id="estrw05vtwaprzeeftl5fdfqztfzftsxftvw" timestamp="1573643469"&gt;473&lt;/key&gt;&lt;/foreign-keys&gt;&lt;ref-type name="Journal Article"&gt;17&lt;/ref-type&gt;&lt;contributors&gt;&lt;authors&gt;&lt;author&gt;Mostafa, S.&lt;/author&gt;&lt;author&gt;Kirkpatrick, C. M. J.&lt;/author&gt;&lt;author&gt;Byron, K.&lt;/author&gt;&lt;author&gt;Sheffield, L.&lt;/author&gt;&lt;/authors&gt;&lt;/contributors&gt;&lt;auth-address&gt;Centre for Medicine Use and Safety, Monash University, Parkville, VIC, Australia. sam.mostafa@mydna.life.&amp;#xD;MyDNA Life, Australia Limited, South Yarra, VIC, Australia. sam.mostafa@mydna.life.&amp;#xD;Centre for Medicine Use and Safety, Monash University, Parkville, VIC, Australia.&amp;#xD;Australian Clinical Labs, Clayton, VIC, Australia.&amp;#xD;MyDNA Life, Australia Limited, South Yarra, VIC, Australia.&lt;/auth-address&gt;&lt;titles&gt;&lt;title&gt;An analysis of allele, genotype and phenotype frequencies, actionable pharmacogenomic (PGx) variants and phenoconversion in 5408 Australian patients genotyped for CYP2D6, CYP2C19, CYP2C9 and VKORC1 genes&lt;/title&gt;&lt;secondary-title&gt;J Neural Transm (Vienna)&lt;/secondary-title&gt;&lt;/titles&gt;&lt;periodical&gt;&lt;full-title&gt;J Neural Transm (Vienna)&lt;/full-title&gt;&lt;/periodical&gt;&lt;pages&gt;5-18&lt;/pages&gt;&lt;volume&gt;126&lt;/volume&gt;&lt;number&gt;1&lt;/number&gt;&lt;edition&gt;2018/09/08&lt;/edition&gt;&lt;keywords&gt;&lt;keyword&gt;Actionable&lt;/keyword&gt;&lt;keyword&gt;Cyp2c19&lt;/keyword&gt;&lt;keyword&gt;Cyp2c9&lt;/keyword&gt;&lt;keyword&gt;Cyp2d6&lt;/keyword&gt;&lt;keyword&gt;Pharmacogenomic&lt;/keyword&gt;&lt;keyword&gt;Phenoconversion&lt;/keyword&gt;&lt;keyword&gt;Vkorc1&lt;/keyword&gt;&lt;/keywords&gt;&lt;dates&gt;&lt;year&gt;2019&lt;/year&gt;&lt;pub-dates&gt;&lt;date&gt;Jan&lt;/date&gt;&lt;/pub-dates&gt;&lt;/dates&gt;&lt;isbn&gt;1435-1463 (Electronic)&amp;#xD;0300-9564 (Linking)&lt;/isbn&gt;&lt;accession-num&gt;30191366&lt;/accession-num&gt;&lt;urls&gt;&lt;related-urls&gt;&lt;url&gt;https://www.ncbi.nlm.nih.gov/pubmed/30191366&lt;/url&gt;&lt;/related-urls&gt;&lt;/urls&gt;&lt;electronic-resource-num&gt;10.1007/s00702-018-1922-0&lt;/electronic-resource-num&gt;&lt;/record&gt;&lt;/Cite&gt;&lt;/EndNote&gt;</w:instrText>
            </w:r>
            <w:r w:rsidRPr="001A61C6">
              <w:rPr>
                <w:rFonts w:cstheme="minorHAnsi"/>
                <w:sz w:val="20"/>
                <w:szCs w:val="20"/>
              </w:rPr>
              <w:fldChar w:fldCharType="separate"/>
            </w:r>
            <w:r w:rsidRPr="001A61C6">
              <w:rPr>
                <w:rFonts w:cstheme="minorHAnsi"/>
                <w:noProof/>
                <w:sz w:val="20"/>
                <w:szCs w:val="20"/>
              </w:rPr>
              <w:t>[185]</w:t>
            </w:r>
            <w:r w:rsidRPr="001A61C6">
              <w:rPr>
                <w:rFonts w:cstheme="minorHAnsi"/>
                <w:sz w:val="20"/>
                <w:szCs w:val="20"/>
              </w:rPr>
              <w:fldChar w:fldCharType="end"/>
            </w:r>
          </w:p>
        </w:tc>
        <w:tc>
          <w:tcPr>
            <w:tcW w:w="1271" w:type="dxa"/>
            <w:vAlign w:val="center"/>
          </w:tcPr>
          <w:p w14:paraId="0C721B21" w14:textId="77777777" w:rsidR="00763639" w:rsidRPr="001A61C6" w:rsidRDefault="00763639" w:rsidP="004762F5">
            <w:pPr>
              <w:jc w:val="center"/>
              <w:rPr>
                <w:rFonts w:cstheme="minorHAnsi"/>
                <w:sz w:val="20"/>
                <w:szCs w:val="20"/>
              </w:rPr>
            </w:pPr>
            <w:r w:rsidRPr="001A61C6">
              <w:rPr>
                <w:rFonts w:cstheme="minorHAnsi"/>
                <w:sz w:val="20"/>
                <w:szCs w:val="20"/>
              </w:rPr>
              <w:t>5,408</w:t>
            </w:r>
          </w:p>
        </w:tc>
        <w:tc>
          <w:tcPr>
            <w:tcW w:w="1268" w:type="dxa"/>
            <w:vAlign w:val="center"/>
          </w:tcPr>
          <w:p w14:paraId="10877AB0" w14:textId="77777777" w:rsidR="00763639" w:rsidRPr="001A61C6" w:rsidRDefault="00763639" w:rsidP="004762F5">
            <w:pPr>
              <w:jc w:val="center"/>
              <w:rPr>
                <w:rFonts w:cstheme="minorHAnsi"/>
                <w:sz w:val="20"/>
                <w:szCs w:val="20"/>
              </w:rPr>
            </w:pPr>
            <w:r w:rsidRPr="001A61C6">
              <w:rPr>
                <w:rFonts w:cstheme="minorHAnsi"/>
                <w:sz w:val="20"/>
                <w:szCs w:val="20"/>
              </w:rPr>
              <w:t>-</w:t>
            </w:r>
          </w:p>
        </w:tc>
        <w:tc>
          <w:tcPr>
            <w:tcW w:w="1573" w:type="dxa"/>
            <w:vAlign w:val="center"/>
          </w:tcPr>
          <w:p w14:paraId="387A602B" w14:textId="77777777" w:rsidR="00763639" w:rsidRPr="001A61C6" w:rsidRDefault="00763639" w:rsidP="004762F5">
            <w:pPr>
              <w:jc w:val="center"/>
              <w:rPr>
                <w:rFonts w:cstheme="minorHAnsi"/>
                <w:sz w:val="20"/>
                <w:szCs w:val="20"/>
              </w:rPr>
            </w:pPr>
            <w:r w:rsidRPr="001A61C6">
              <w:rPr>
                <w:rFonts w:cstheme="minorHAnsi"/>
                <w:sz w:val="20"/>
                <w:szCs w:val="20"/>
              </w:rPr>
              <w:t>-</w:t>
            </w:r>
          </w:p>
        </w:tc>
        <w:tc>
          <w:tcPr>
            <w:tcW w:w="1841" w:type="dxa"/>
            <w:vAlign w:val="center"/>
          </w:tcPr>
          <w:p w14:paraId="49C82E3B" w14:textId="77777777" w:rsidR="00763639" w:rsidRPr="001A61C6" w:rsidRDefault="00763639" w:rsidP="004762F5">
            <w:pPr>
              <w:jc w:val="center"/>
              <w:rPr>
                <w:rFonts w:cstheme="minorHAnsi"/>
                <w:sz w:val="20"/>
                <w:szCs w:val="20"/>
              </w:rPr>
            </w:pPr>
            <w:r w:rsidRPr="001A61C6">
              <w:rPr>
                <w:rFonts w:cstheme="minorHAnsi"/>
                <w:sz w:val="20"/>
                <w:szCs w:val="20"/>
              </w:rPr>
              <w:t>-</w:t>
            </w:r>
          </w:p>
        </w:tc>
        <w:tc>
          <w:tcPr>
            <w:tcW w:w="1416" w:type="dxa"/>
            <w:vAlign w:val="center"/>
          </w:tcPr>
          <w:p w14:paraId="1FA27AC2" w14:textId="77777777" w:rsidR="00763639" w:rsidRPr="001A61C6" w:rsidRDefault="00763639" w:rsidP="004762F5">
            <w:pPr>
              <w:jc w:val="center"/>
              <w:rPr>
                <w:rFonts w:cstheme="minorHAnsi"/>
                <w:sz w:val="20"/>
                <w:szCs w:val="20"/>
              </w:rPr>
            </w:pPr>
            <w:r w:rsidRPr="001A61C6">
              <w:rPr>
                <w:rFonts w:cstheme="minorHAnsi"/>
                <w:sz w:val="20"/>
                <w:szCs w:val="20"/>
              </w:rPr>
              <w:t>-</w:t>
            </w:r>
          </w:p>
        </w:tc>
        <w:tc>
          <w:tcPr>
            <w:tcW w:w="1840" w:type="dxa"/>
            <w:vAlign w:val="center"/>
          </w:tcPr>
          <w:p w14:paraId="374C187A" w14:textId="77777777" w:rsidR="00763639" w:rsidRPr="001A61C6" w:rsidRDefault="00763639" w:rsidP="004762F5">
            <w:pPr>
              <w:jc w:val="center"/>
              <w:rPr>
                <w:rFonts w:cstheme="minorHAnsi"/>
                <w:sz w:val="20"/>
                <w:szCs w:val="20"/>
              </w:rPr>
            </w:pPr>
            <w:r w:rsidRPr="001A61C6">
              <w:rPr>
                <w:rFonts w:cstheme="minorHAnsi"/>
                <w:sz w:val="20"/>
                <w:szCs w:val="20"/>
              </w:rPr>
              <w:t>5.7</w:t>
            </w:r>
          </w:p>
          <w:p w14:paraId="7D53DC67" w14:textId="77777777" w:rsidR="00763639" w:rsidRPr="001A61C6" w:rsidRDefault="00763639" w:rsidP="004762F5">
            <w:pPr>
              <w:jc w:val="center"/>
              <w:rPr>
                <w:rFonts w:cstheme="minorHAnsi"/>
                <w:sz w:val="20"/>
                <w:szCs w:val="20"/>
              </w:rPr>
            </w:pPr>
            <w:r w:rsidRPr="001A61C6">
              <w:rPr>
                <w:rFonts w:cstheme="minorHAnsi"/>
                <w:sz w:val="20"/>
                <w:szCs w:val="20"/>
              </w:rPr>
              <w:t>2.8</w:t>
            </w:r>
          </w:p>
        </w:tc>
      </w:tr>
      <w:tr w:rsidR="00763639" w:rsidRPr="001A61C6" w14:paraId="7CE2E8C5" w14:textId="77777777" w:rsidTr="004762F5">
        <w:tc>
          <w:tcPr>
            <w:tcW w:w="3266" w:type="dxa"/>
          </w:tcPr>
          <w:p w14:paraId="229284CA" w14:textId="77777777" w:rsidR="00763639" w:rsidRPr="001A61C6" w:rsidRDefault="00763639" w:rsidP="004762F5">
            <w:pPr>
              <w:jc w:val="both"/>
              <w:rPr>
                <w:rFonts w:cstheme="minorHAnsi"/>
                <w:sz w:val="20"/>
                <w:szCs w:val="20"/>
              </w:rPr>
            </w:pPr>
          </w:p>
        </w:tc>
        <w:tc>
          <w:tcPr>
            <w:tcW w:w="1271" w:type="dxa"/>
          </w:tcPr>
          <w:p w14:paraId="69FCEC7B" w14:textId="77777777" w:rsidR="00763639" w:rsidRPr="001A61C6" w:rsidRDefault="00763639" w:rsidP="004762F5">
            <w:pPr>
              <w:jc w:val="center"/>
              <w:rPr>
                <w:rFonts w:cstheme="minorHAnsi"/>
                <w:sz w:val="20"/>
                <w:szCs w:val="20"/>
              </w:rPr>
            </w:pPr>
          </w:p>
        </w:tc>
        <w:tc>
          <w:tcPr>
            <w:tcW w:w="1268" w:type="dxa"/>
          </w:tcPr>
          <w:p w14:paraId="2709263E" w14:textId="77777777" w:rsidR="00763639" w:rsidRPr="001A61C6" w:rsidRDefault="00763639" w:rsidP="004762F5">
            <w:pPr>
              <w:jc w:val="center"/>
              <w:rPr>
                <w:rFonts w:cstheme="minorHAnsi"/>
                <w:sz w:val="20"/>
                <w:szCs w:val="20"/>
              </w:rPr>
            </w:pPr>
          </w:p>
        </w:tc>
        <w:tc>
          <w:tcPr>
            <w:tcW w:w="1573" w:type="dxa"/>
          </w:tcPr>
          <w:p w14:paraId="250CE028" w14:textId="77777777" w:rsidR="00763639" w:rsidRPr="001A61C6" w:rsidRDefault="00763639" w:rsidP="004762F5">
            <w:pPr>
              <w:jc w:val="center"/>
              <w:rPr>
                <w:rFonts w:cstheme="minorHAnsi"/>
                <w:sz w:val="20"/>
                <w:szCs w:val="20"/>
              </w:rPr>
            </w:pPr>
          </w:p>
        </w:tc>
        <w:tc>
          <w:tcPr>
            <w:tcW w:w="1841" w:type="dxa"/>
          </w:tcPr>
          <w:p w14:paraId="7A002AE1" w14:textId="77777777" w:rsidR="00763639" w:rsidRPr="001A61C6" w:rsidRDefault="00763639" w:rsidP="004762F5">
            <w:pPr>
              <w:jc w:val="center"/>
              <w:rPr>
                <w:rFonts w:cstheme="minorHAnsi"/>
                <w:sz w:val="20"/>
                <w:szCs w:val="20"/>
              </w:rPr>
            </w:pPr>
          </w:p>
        </w:tc>
        <w:tc>
          <w:tcPr>
            <w:tcW w:w="1416" w:type="dxa"/>
          </w:tcPr>
          <w:p w14:paraId="7379FD76" w14:textId="77777777" w:rsidR="00763639" w:rsidRPr="001A61C6" w:rsidRDefault="00763639" w:rsidP="004762F5">
            <w:pPr>
              <w:jc w:val="center"/>
              <w:rPr>
                <w:rFonts w:cstheme="minorHAnsi"/>
                <w:sz w:val="20"/>
                <w:szCs w:val="20"/>
              </w:rPr>
            </w:pPr>
          </w:p>
        </w:tc>
        <w:tc>
          <w:tcPr>
            <w:tcW w:w="1840" w:type="dxa"/>
          </w:tcPr>
          <w:p w14:paraId="29FD7E4C" w14:textId="77777777" w:rsidR="00763639" w:rsidRPr="001A61C6" w:rsidRDefault="00763639" w:rsidP="004762F5">
            <w:pPr>
              <w:jc w:val="center"/>
              <w:rPr>
                <w:rFonts w:cstheme="minorHAnsi"/>
                <w:sz w:val="20"/>
                <w:szCs w:val="20"/>
              </w:rPr>
            </w:pPr>
          </w:p>
        </w:tc>
      </w:tr>
    </w:tbl>
    <w:p w14:paraId="2808D27E" w14:textId="77777777" w:rsidR="00763639" w:rsidRPr="004E5963" w:rsidRDefault="00763639" w:rsidP="00763639">
      <w:pPr>
        <w:jc w:val="both"/>
      </w:pPr>
      <w:r w:rsidRPr="001A61C6">
        <w:t>PM= poor metaboliser, IM= intermediate metaboliser, UR= ultra-rapid metaboliser. *Estimates based on percentage actionable phenotypes for count incident prescriptions of specific drug.</w:t>
      </w:r>
      <w:bookmarkStart w:id="1" w:name="_GoBack"/>
      <w:bookmarkEnd w:id="1"/>
    </w:p>
    <w:p w14:paraId="1267FB6B" w14:textId="6A49EB9E" w:rsidR="00763639" w:rsidRDefault="00763639" w:rsidP="00CE050E">
      <w:pPr>
        <w:jc w:val="both"/>
      </w:pPr>
    </w:p>
    <w:sectPr w:rsidR="00763639" w:rsidSect="00763639">
      <w:pgSz w:w="16838" w:h="11906" w:orient="landscape"/>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26359" w16cex:dateUtc="2020-05-10T10:2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684788"/>
    <w:multiLevelType w:val="hybridMultilevel"/>
    <w:tmpl w:val="977C1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9844D2"/>
    <w:multiLevelType w:val="hybridMultilevel"/>
    <w:tmpl w:val="F8CC66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AB1750"/>
    <w:multiLevelType w:val="hybridMultilevel"/>
    <w:tmpl w:val="3C6C5E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Clinical Phar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trw05vtwaprzeeftl5fdfqztfzftsxftvw&quot;&gt;MASTER_LIBRARY&lt;record-ids&gt;&lt;item&gt;186&lt;/item&gt;&lt;item&gt;427&lt;/item&gt;&lt;item&gt;428&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1&lt;/item&gt;&lt;item&gt;452&lt;/item&gt;&lt;item&gt;453&lt;/item&gt;&lt;item&gt;454&lt;/item&gt;&lt;item&gt;455&lt;/item&gt;&lt;item&gt;456&lt;/item&gt;&lt;item&gt;457&lt;/item&gt;&lt;item&gt;458&lt;/item&gt;&lt;item&gt;459&lt;/item&gt;&lt;item&gt;465&lt;/item&gt;&lt;item&gt;466&lt;/item&gt;&lt;item&gt;469&lt;/item&gt;&lt;item&gt;470&lt;/item&gt;&lt;item&gt;471&lt;/item&gt;&lt;item&gt;472&lt;/item&gt;&lt;item&gt;473&lt;/item&gt;&lt;item&gt;474&lt;/item&gt;&lt;item&gt;475&lt;/item&gt;&lt;item&gt;476&lt;/item&gt;&lt;item&gt;477&lt;/item&gt;&lt;item&gt;494&lt;/item&gt;&lt;item&gt;495&lt;/item&gt;&lt;item&gt;496&lt;/item&gt;&lt;item&gt;497&lt;/item&gt;&lt;item&gt;498&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8&lt;/item&gt;&lt;item&gt;562&lt;/item&gt;&lt;item&gt;572&lt;/item&gt;&lt;item&gt;573&lt;/item&gt;&lt;item&gt;574&lt;/item&gt;&lt;item&gt;575&lt;/item&gt;&lt;item&gt;578&lt;/item&gt;&lt;item&gt;580&lt;/item&gt;&lt;/record-ids&gt;&lt;/item&gt;&lt;/Libraries&gt;"/>
  </w:docVars>
  <w:rsids>
    <w:rsidRoot w:val="00120DA4"/>
    <w:rsid w:val="00002F0D"/>
    <w:rsid w:val="00011B80"/>
    <w:rsid w:val="000208B0"/>
    <w:rsid w:val="00021E46"/>
    <w:rsid w:val="000274C4"/>
    <w:rsid w:val="00027D2E"/>
    <w:rsid w:val="000318F5"/>
    <w:rsid w:val="000412C0"/>
    <w:rsid w:val="000463C7"/>
    <w:rsid w:val="0005142B"/>
    <w:rsid w:val="000570D7"/>
    <w:rsid w:val="00057F18"/>
    <w:rsid w:val="00061B2D"/>
    <w:rsid w:val="00063A1B"/>
    <w:rsid w:val="000707CC"/>
    <w:rsid w:val="00073AFA"/>
    <w:rsid w:val="000741BA"/>
    <w:rsid w:val="000840C5"/>
    <w:rsid w:val="00085333"/>
    <w:rsid w:val="00086B42"/>
    <w:rsid w:val="00092469"/>
    <w:rsid w:val="00092A44"/>
    <w:rsid w:val="000956BD"/>
    <w:rsid w:val="00095D25"/>
    <w:rsid w:val="000A2850"/>
    <w:rsid w:val="000A3CA5"/>
    <w:rsid w:val="000A7BFA"/>
    <w:rsid w:val="000B1601"/>
    <w:rsid w:val="000B6D3D"/>
    <w:rsid w:val="000B7593"/>
    <w:rsid w:val="000C39A9"/>
    <w:rsid w:val="000C57F7"/>
    <w:rsid w:val="000C5EFF"/>
    <w:rsid w:val="000D592D"/>
    <w:rsid w:val="000D6E75"/>
    <w:rsid w:val="000D7B80"/>
    <w:rsid w:val="000E0626"/>
    <w:rsid w:val="000E291C"/>
    <w:rsid w:val="000E2AE9"/>
    <w:rsid w:val="000E6000"/>
    <w:rsid w:val="000F2E91"/>
    <w:rsid w:val="000F6B82"/>
    <w:rsid w:val="000F7D3F"/>
    <w:rsid w:val="00104CB5"/>
    <w:rsid w:val="00105009"/>
    <w:rsid w:val="00105836"/>
    <w:rsid w:val="0011099B"/>
    <w:rsid w:val="00112B6E"/>
    <w:rsid w:val="001172AD"/>
    <w:rsid w:val="00117843"/>
    <w:rsid w:val="00120DA4"/>
    <w:rsid w:val="00123BCF"/>
    <w:rsid w:val="00124AD0"/>
    <w:rsid w:val="001253D3"/>
    <w:rsid w:val="00130915"/>
    <w:rsid w:val="00135825"/>
    <w:rsid w:val="00136DA3"/>
    <w:rsid w:val="00151871"/>
    <w:rsid w:val="00151BA2"/>
    <w:rsid w:val="00151EAF"/>
    <w:rsid w:val="00154EE9"/>
    <w:rsid w:val="00164E34"/>
    <w:rsid w:val="00165652"/>
    <w:rsid w:val="001679A8"/>
    <w:rsid w:val="00171B0C"/>
    <w:rsid w:val="00176B42"/>
    <w:rsid w:val="00176EF3"/>
    <w:rsid w:val="00180E53"/>
    <w:rsid w:val="00181A1C"/>
    <w:rsid w:val="001842AB"/>
    <w:rsid w:val="001858EB"/>
    <w:rsid w:val="001A08F0"/>
    <w:rsid w:val="001A4DB4"/>
    <w:rsid w:val="001A61C6"/>
    <w:rsid w:val="001B20D3"/>
    <w:rsid w:val="001B7783"/>
    <w:rsid w:val="001C1CC6"/>
    <w:rsid w:val="001C55D3"/>
    <w:rsid w:val="001D40B4"/>
    <w:rsid w:val="001D4159"/>
    <w:rsid w:val="001D6E43"/>
    <w:rsid w:val="001F29DD"/>
    <w:rsid w:val="001F3E91"/>
    <w:rsid w:val="001F41A2"/>
    <w:rsid w:val="001F4339"/>
    <w:rsid w:val="001F6521"/>
    <w:rsid w:val="00200CD0"/>
    <w:rsid w:val="0020757A"/>
    <w:rsid w:val="00215518"/>
    <w:rsid w:val="00215E11"/>
    <w:rsid w:val="00223ECA"/>
    <w:rsid w:val="00226254"/>
    <w:rsid w:val="00227C4A"/>
    <w:rsid w:val="00227E6D"/>
    <w:rsid w:val="0023646B"/>
    <w:rsid w:val="002367A5"/>
    <w:rsid w:val="00236B6C"/>
    <w:rsid w:val="00246222"/>
    <w:rsid w:val="002503ED"/>
    <w:rsid w:val="002513B2"/>
    <w:rsid w:val="00253093"/>
    <w:rsid w:val="00253F75"/>
    <w:rsid w:val="002552BE"/>
    <w:rsid w:val="0026462A"/>
    <w:rsid w:val="00265327"/>
    <w:rsid w:val="00265615"/>
    <w:rsid w:val="00270AC9"/>
    <w:rsid w:val="00271635"/>
    <w:rsid w:val="00271B74"/>
    <w:rsid w:val="00273E8D"/>
    <w:rsid w:val="00276D61"/>
    <w:rsid w:val="00281526"/>
    <w:rsid w:val="002817C6"/>
    <w:rsid w:val="00283B52"/>
    <w:rsid w:val="00285432"/>
    <w:rsid w:val="0029194B"/>
    <w:rsid w:val="00291955"/>
    <w:rsid w:val="0029559B"/>
    <w:rsid w:val="002A279A"/>
    <w:rsid w:val="002A5A70"/>
    <w:rsid w:val="002B0391"/>
    <w:rsid w:val="002B2092"/>
    <w:rsid w:val="002B6421"/>
    <w:rsid w:val="002B69EA"/>
    <w:rsid w:val="002C5193"/>
    <w:rsid w:val="002C5750"/>
    <w:rsid w:val="002C6771"/>
    <w:rsid w:val="002D02F7"/>
    <w:rsid w:val="002D0865"/>
    <w:rsid w:val="002D1F0B"/>
    <w:rsid w:val="002D658D"/>
    <w:rsid w:val="002D6748"/>
    <w:rsid w:val="002F597C"/>
    <w:rsid w:val="002F716B"/>
    <w:rsid w:val="003023D2"/>
    <w:rsid w:val="003055F6"/>
    <w:rsid w:val="003061ED"/>
    <w:rsid w:val="00306F14"/>
    <w:rsid w:val="00307FFE"/>
    <w:rsid w:val="003113A1"/>
    <w:rsid w:val="00312F9A"/>
    <w:rsid w:val="00315B1A"/>
    <w:rsid w:val="00321D34"/>
    <w:rsid w:val="003266F2"/>
    <w:rsid w:val="00326C9F"/>
    <w:rsid w:val="003279BA"/>
    <w:rsid w:val="003312AF"/>
    <w:rsid w:val="00331A29"/>
    <w:rsid w:val="003327EC"/>
    <w:rsid w:val="00333E08"/>
    <w:rsid w:val="00340CF1"/>
    <w:rsid w:val="003478A7"/>
    <w:rsid w:val="00350965"/>
    <w:rsid w:val="0035134D"/>
    <w:rsid w:val="00362B35"/>
    <w:rsid w:val="003654A5"/>
    <w:rsid w:val="00370BFB"/>
    <w:rsid w:val="00372016"/>
    <w:rsid w:val="003763FB"/>
    <w:rsid w:val="00377C1B"/>
    <w:rsid w:val="0038305B"/>
    <w:rsid w:val="0038309D"/>
    <w:rsid w:val="0038473C"/>
    <w:rsid w:val="00384EF9"/>
    <w:rsid w:val="00386BF3"/>
    <w:rsid w:val="00387BAB"/>
    <w:rsid w:val="0039363F"/>
    <w:rsid w:val="003A113D"/>
    <w:rsid w:val="003A2F0F"/>
    <w:rsid w:val="003B2A3C"/>
    <w:rsid w:val="003B6542"/>
    <w:rsid w:val="003C2B95"/>
    <w:rsid w:val="003C5839"/>
    <w:rsid w:val="003D0986"/>
    <w:rsid w:val="003D5AAC"/>
    <w:rsid w:val="003D6D4C"/>
    <w:rsid w:val="003D72A5"/>
    <w:rsid w:val="003E1CE2"/>
    <w:rsid w:val="003E27EC"/>
    <w:rsid w:val="003E35BB"/>
    <w:rsid w:val="003E6756"/>
    <w:rsid w:val="003E6BEF"/>
    <w:rsid w:val="003E7077"/>
    <w:rsid w:val="003F279A"/>
    <w:rsid w:val="003F3788"/>
    <w:rsid w:val="003F5374"/>
    <w:rsid w:val="003F63D1"/>
    <w:rsid w:val="003F748E"/>
    <w:rsid w:val="00402345"/>
    <w:rsid w:val="00413261"/>
    <w:rsid w:val="00414203"/>
    <w:rsid w:val="004158B7"/>
    <w:rsid w:val="00423845"/>
    <w:rsid w:val="0042624A"/>
    <w:rsid w:val="00431D0C"/>
    <w:rsid w:val="00432C1B"/>
    <w:rsid w:val="00443AB9"/>
    <w:rsid w:val="00446B21"/>
    <w:rsid w:val="00453456"/>
    <w:rsid w:val="00454669"/>
    <w:rsid w:val="00455CDC"/>
    <w:rsid w:val="00460410"/>
    <w:rsid w:val="004610B1"/>
    <w:rsid w:val="00467C50"/>
    <w:rsid w:val="004721D7"/>
    <w:rsid w:val="00472DF8"/>
    <w:rsid w:val="004762E3"/>
    <w:rsid w:val="004762F5"/>
    <w:rsid w:val="00486A80"/>
    <w:rsid w:val="0049146F"/>
    <w:rsid w:val="00492420"/>
    <w:rsid w:val="00494DA2"/>
    <w:rsid w:val="00496526"/>
    <w:rsid w:val="004971B5"/>
    <w:rsid w:val="004A14F5"/>
    <w:rsid w:val="004A32ED"/>
    <w:rsid w:val="004A4B54"/>
    <w:rsid w:val="004B433C"/>
    <w:rsid w:val="004B4FF5"/>
    <w:rsid w:val="004C1540"/>
    <w:rsid w:val="004C16C5"/>
    <w:rsid w:val="004C3A84"/>
    <w:rsid w:val="004D1678"/>
    <w:rsid w:val="004D2AEF"/>
    <w:rsid w:val="004D34BF"/>
    <w:rsid w:val="004E3B7E"/>
    <w:rsid w:val="004E5963"/>
    <w:rsid w:val="004E7B31"/>
    <w:rsid w:val="004F0A2D"/>
    <w:rsid w:val="004F1CF8"/>
    <w:rsid w:val="004F272F"/>
    <w:rsid w:val="004F329D"/>
    <w:rsid w:val="004F5706"/>
    <w:rsid w:val="004F7C6C"/>
    <w:rsid w:val="00501199"/>
    <w:rsid w:val="00507E69"/>
    <w:rsid w:val="00507EE2"/>
    <w:rsid w:val="0051703D"/>
    <w:rsid w:val="00523C7B"/>
    <w:rsid w:val="00535A8C"/>
    <w:rsid w:val="00536A30"/>
    <w:rsid w:val="00541C39"/>
    <w:rsid w:val="00541C8C"/>
    <w:rsid w:val="00547A2B"/>
    <w:rsid w:val="00551280"/>
    <w:rsid w:val="00552729"/>
    <w:rsid w:val="00552919"/>
    <w:rsid w:val="00553263"/>
    <w:rsid w:val="0056048D"/>
    <w:rsid w:val="00564271"/>
    <w:rsid w:val="005654FF"/>
    <w:rsid w:val="00567CB3"/>
    <w:rsid w:val="005706E6"/>
    <w:rsid w:val="0057176C"/>
    <w:rsid w:val="0057492F"/>
    <w:rsid w:val="00575DB1"/>
    <w:rsid w:val="00576E2E"/>
    <w:rsid w:val="00580C44"/>
    <w:rsid w:val="005864CF"/>
    <w:rsid w:val="00590BA3"/>
    <w:rsid w:val="00592F5F"/>
    <w:rsid w:val="005947AA"/>
    <w:rsid w:val="005958BB"/>
    <w:rsid w:val="005B15F6"/>
    <w:rsid w:val="005B17A2"/>
    <w:rsid w:val="005B2DCC"/>
    <w:rsid w:val="005B3DF8"/>
    <w:rsid w:val="005C2C90"/>
    <w:rsid w:val="005C4D00"/>
    <w:rsid w:val="005C74C7"/>
    <w:rsid w:val="005C7B57"/>
    <w:rsid w:val="005D0FE3"/>
    <w:rsid w:val="005D2E98"/>
    <w:rsid w:val="005D3FAB"/>
    <w:rsid w:val="005D57B7"/>
    <w:rsid w:val="005F119B"/>
    <w:rsid w:val="005F2CBD"/>
    <w:rsid w:val="005F44E6"/>
    <w:rsid w:val="00602F94"/>
    <w:rsid w:val="006056A8"/>
    <w:rsid w:val="0061191F"/>
    <w:rsid w:val="00613736"/>
    <w:rsid w:val="00615094"/>
    <w:rsid w:val="0061603B"/>
    <w:rsid w:val="00621E0E"/>
    <w:rsid w:val="00630046"/>
    <w:rsid w:val="00632E2A"/>
    <w:rsid w:val="006348FB"/>
    <w:rsid w:val="0063784D"/>
    <w:rsid w:val="006414DC"/>
    <w:rsid w:val="00641828"/>
    <w:rsid w:val="00653C01"/>
    <w:rsid w:val="00656CE0"/>
    <w:rsid w:val="00661E98"/>
    <w:rsid w:val="00661FFA"/>
    <w:rsid w:val="00670D60"/>
    <w:rsid w:val="00672786"/>
    <w:rsid w:val="00672939"/>
    <w:rsid w:val="0068256D"/>
    <w:rsid w:val="00683667"/>
    <w:rsid w:val="00690C90"/>
    <w:rsid w:val="006A7848"/>
    <w:rsid w:val="006B2E70"/>
    <w:rsid w:val="006C3C03"/>
    <w:rsid w:val="006D0F5D"/>
    <w:rsid w:val="006D5719"/>
    <w:rsid w:val="006E0411"/>
    <w:rsid w:val="006E6FB2"/>
    <w:rsid w:val="00703418"/>
    <w:rsid w:val="007043A6"/>
    <w:rsid w:val="007043D4"/>
    <w:rsid w:val="00713385"/>
    <w:rsid w:val="00720E19"/>
    <w:rsid w:val="007228AA"/>
    <w:rsid w:val="007259B6"/>
    <w:rsid w:val="00744CB1"/>
    <w:rsid w:val="007459C5"/>
    <w:rsid w:val="007463DA"/>
    <w:rsid w:val="00750618"/>
    <w:rsid w:val="00754F2E"/>
    <w:rsid w:val="007610B1"/>
    <w:rsid w:val="007633AE"/>
    <w:rsid w:val="00763639"/>
    <w:rsid w:val="00767117"/>
    <w:rsid w:val="00770D4B"/>
    <w:rsid w:val="00772A98"/>
    <w:rsid w:val="0077436D"/>
    <w:rsid w:val="00780B5B"/>
    <w:rsid w:val="00780C34"/>
    <w:rsid w:val="0078209B"/>
    <w:rsid w:val="007955DA"/>
    <w:rsid w:val="00796EDF"/>
    <w:rsid w:val="007A35AF"/>
    <w:rsid w:val="007A3754"/>
    <w:rsid w:val="007B6482"/>
    <w:rsid w:val="007C099A"/>
    <w:rsid w:val="007D263E"/>
    <w:rsid w:val="007D3F2D"/>
    <w:rsid w:val="007D442B"/>
    <w:rsid w:val="007D5939"/>
    <w:rsid w:val="007E0343"/>
    <w:rsid w:val="007E350A"/>
    <w:rsid w:val="007F11F8"/>
    <w:rsid w:val="007F61DC"/>
    <w:rsid w:val="007F654D"/>
    <w:rsid w:val="00806E12"/>
    <w:rsid w:val="00815A56"/>
    <w:rsid w:val="008276CE"/>
    <w:rsid w:val="00832278"/>
    <w:rsid w:val="00841082"/>
    <w:rsid w:val="00843C45"/>
    <w:rsid w:val="00844072"/>
    <w:rsid w:val="00844FB5"/>
    <w:rsid w:val="00846668"/>
    <w:rsid w:val="008472DD"/>
    <w:rsid w:val="00855A2A"/>
    <w:rsid w:val="008577C2"/>
    <w:rsid w:val="008713A7"/>
    <w:rsid w:val="008951B6"/>
    <w:rsid w:val="008A533A"/>
    <w:rsid w:val="008A56EF"/>
    <w:rsid w:val="008B306E"/>
    <w:rsid w:val="008B3E3F"/>
    <w:rsid w:val="008B41F0"/>
    <w:rsid w:val="008C0B54"/>
    <w:rsid w:val="008C4654"/>
    <w:rsid w:val="008C492D"/>
    <w:rsid w:val="008C5850"/>
    <w:rsid w:val="008D2862"/>
    <w:rsid w:val="008D61D1"/>
    <w:rsid w:val="008D7519"/>
    <w:rsid w:val="008D761A"/>
    <w:rsid w:val="008E35FC"/>
    <w:rsid w:val="008E6A0B"/>
    <w:rsid w:val="009105A6"/>
    <w:rsid w:val="009200A7"/>
    <w:rsid w:val="00921546"/>
    <w:rsid w:val="00922164"/>
    <w:rsid w:val="009256A4"/>
    <w:rsid w:val="00931397"/>
    <w:rsid w:val="009360C5"/>
    <w:rsid w:val="00936D51"/>
    <w:rsid w:val="00940029"/>
    <w:rsid w:val="00940370"/>
    <w:rsid w:val="009431FD"/>
    <w:rsid w:val="00951261"/>
    <w:rsid w:val="009516AE"/>
    <w:rsid w:val="00956994"/>
    <w:rsid w:val="00963612"/>
    <w:rsid w:val="009652AF"/>
    <w:rsid w:val="00965A6A"/>
    <w:rsid w:val="00972B51"/>
    <w:rsid w:val="009768AE"/>
    <w:rsid w:val="0098105E"/>
    <w:rsid w:val="00981950"/>
    <w:rsid w:val="009855CF"/>
    <w:rsid w:val="0099174B"/>
    <w:rsid w:val="0099230A"/>
    <w:rsid w:val="00992C10"/>
    <w:rsid w:val="00992E03"/>
    <w:rsid w:val="00993D77"/>
    <w:rsid w:val="00995C18"/>
    <w:rsid w:val="00996294"/>
    <w:rsid w:val="009A4BC1"/>
    <w:rsid w:val="009B77C9"/>
    <w:rsid w:val="009C2936"/>
    <w:rsid w:val="009C2C45"/>
    <w:rsid w:val="009C5147"/>
    <w:rsid w:val="009C52DD"/>
    <w:rsid w:val="009D5BF5"/>
    <w:rsid w:val="009E0E9E"/>
    <w:rsid w:val="009E26A2"/>
    <w:rsid w:val="009E591B"/>
    <w:rsid w:val="009E64F3"/>
    <w:rsid w:val="009F00C5"/>
    <w:rsid w:val="009F06F2"/>
    <w:rsid w:val="009F1FC2"/>
    <w:rsid w:val="009F4760"/>
    <w:rsid w:val="009F4EB9"/>
    <w:rsid w:val="00A0421B"/>
    <w:rsid w:val="00A04E95"/>
    <w:rsid w:val="00A04EBB"/>
    <w:rsid w:val="00A06B35"/>
    <w:rsid w:val="00A118C4"/>
    <w:rsid w:val="00A11AF8"/>
    <w:rsid w:val="00A1288B"/>
    <w:rsid w:val="00A15E53"/>
    <w:rsid w:val="00A20336"/>
    <w:rsid w:val="00A2035A"/>
    <w:rsid w:val="00A230EC"/>
    <w:rsid w:val="00A23438"/>
    <w:rsid w:val="00A26BD5"/>
    <w:rsid w:val="00A26D0B"/>
    <w:rsid w:val="00A3317E"/>
    <w:rsid w:val="00A40600"/>
    <w:rsid w:val="00A42C4F"/>
    <w:rsid w:val="00A451BD"/>
    <w:rsid w:val="00A46154"/>
    <w:rsid w:val="00A5502C"/>
    <w:rsid w:val="00A56737"/>
    <w:rsid w:val="00A57BF2"/>
    <w:rsid w:val="00A623F9"/>
    <w:rsid w:val="00A67080"/>
    <w:rsid w:val="00A7235D"/>
    <w:rsid w:val="00A734D5"/>
    <w:rsid w:val="00A74F85"/>
    <w:rsid w:val="00A75646"/>
    <w:rsid w:val="00A76634"/>
    <w:rsid w:val="00A816EF"/>
    <w:rsid w:val="00A8183B"/>
    <w:rsid w:val="00A83849"/>
    <w:rsid w:val="00A852FE"/>
    <w:rsid w:val="00A85E5D"/>
    <w:rsid w:val="00A904C1"/>
    <w:rsid w:val="00A904F2"/>
    <w:rsid w:val="00A90BFF"/>
    <w:rsid w:val="00AA1DC3"/>
    <w:rsid w:val="00AA2C78"/>
    <w:rsid w:val="00AB05F0"/>
    <w:rsid w:val="00AC0D1D"/>
    <w:rsid w:val="00AC4E58"/>
    <w:rsid w:val="00AC5009"/>
    <w:rsid w:val="00AC6A5D"/>
    <w:rsid w:val="00AD17AF"/>
    <w:rsid w:val="00AD259F"/>
    <w:rsid w:val="00AE049C"/>
    <w:rsid w:val="00AF6DFE"/>
    <w:rsid w:val="00AF701E"/>
    <w:rsid w:val="00B063DE"/>
    <w:rsid w:val="00B10694"/>
    <w:rsid w:val="00B11B5C"/>
    <w:rsid w:val="00B130CB"/>
    <w:rsid w:val="00B1417C"/>
    <w:rsid w:val="00B14609"/>
    <w:rsid w:val="00B14ABF"/>
    <w:rsid w:val="00B15383"/>
    <w:rsid w:val="00B23002"/>
    <w:rsid w:val="00B23C49"/>
    <w:rsid w:val="00B26273"/>
    <w:rsid w:val="00B336FF"/>
    <w:rsid w:val="00B35746"/>
    <w:rsid w:val="00B37446"/>
    <w:rsid w:val="00B42C4B"/>
    <w:rsid w:val="00B45327"/>
    <w:rsid w:val="00B529F4"/>
    <w:rsid w:val="00B6216A"/>
    <w:rsid w:val="00B63B2D"/>
    <w:rsid w:val="00B64BC8"/>
    <w:rsid w:val="00B7107C"/>
    <w:rsid w:val="00B741FC"/>
    <w:rsid w:val="00B77FE7"/>
    <w:rsid w:val="00B9048F"/>
    <w:rsid w:val="00B92753"/>
    <w:rsid w:val="00B92D1A"/>
    <w:rsid w:val="00B93A33"/>
    <w:rsid w:val="00B95043"/>
    <w:rsid w:val="00BA5720"/>
    <w:rsid w:val="00BB23B2"/>
    <w:rsid w:val="00BB7865"/>
    <w:rsid w:val="00BC22BE"/>
    <w:rsid w:val="00BD1600"/>
    <w:rsid w:val="00BD1F8F"/>
    <w:rsid w:val="00BE3D1D"/>
    <w:rsid w:val="00BE54E8"/>
    <w:rsid w:val="00BE558C"/>
    <w:rsid w:val="00BE6CCA"/>
    <w:rsid w:val="00BE6E7E"/>
    <w:rsid w:val="00BF6062"/>
    <w:rsid w:val="00C04FAD"/>
    <w:rsid w:val="00C126B0"/>
    <w:rsid w:val="00C17BA4"/>
    <w:rsid w:val="00C2169D"/>
    <w:rsid w:val="00C25055"/>
    <w:rsid w:val="00C25179"/>
    <w:rsid w:val="00C25BEB"/>
    <w:rsid w:val="00C27CD0"/>
    <w:rsid w:val="00C30733"/>
    <w:rsid w:val="00C30E94"/>
    <w:rsid w:val="00C31149"/>
    <w:rsid w:val="00C40A92"/>
    <w:rsid w:val="00C44FAA"/>
    <w:rsid w:val="00C56C2D"/>
    <w:rsid w:val="00C60FDF"/>
    <w:rsid w:val="00C61AB1"/>
    <w:rsid w:val="00C63E4D"/>
    <w:rsid w:val="00C64605"/>
    <w:rsid w:val="00C652F9"/>
    <w:rsid w:val="00C6620E"/>
    <w:rsid w:val="00C71FEE"/>
    <w:rsid w:val="00C820B5"/>
    <w:rsid w:val="00C82801"/>
    <w:rsid w:val="00C83426"/>
    <w:rsid w:val="00C83FF1"/>
    <w:rsid w:val="00C84115"/>
    <w:rsid w:val="00C855F2"/>
    <w:rsid w:val="00C85ADB"/>
    <w:rsid w:val="00C86726"/>
    <w:rsid w:val="00C92442"/>
    <w:rsid w:val="00CA6218"/>
    <w:rsid w:val="00CB11C7"/>
    <w:rsid w:val="00CB56F3"/>
    <w:rsid w:val="00CB7905"/>
    <w:rsid w:val="00CC0825"/>
    <w:rsid w:val="00CC39AD"/>
    <w:rsid w:val="00CD37BB"/>
    <w:rsid w:val="00CD37D6"/>
    <w:rsid w:val="00CD7482"/>
    <w:rsid w:val="00CD76AD"/>
    <w:rsid w:val="00CE050E"/>
    <w:rsid w:val="00CE2FBE"/>
    <w:rsid w:val="00CE371F"/>
    <w:rsid w:val="00CE5D9C"/>
    <w:rsid w:val="00CF3379"/>
    <w:rsid w:val="00CF7455"/>
    <w:rsid w:val="00D00E34"/>
    <w:rsid w:val="00D03EC0"/>
    <w:rsid w:val="00D1781C"/>
    <w:rsid w:val="00D250EB"/>
    <w:rsid w:val="00D2636F"/>
    <w:rsid w:val="00D3296D"/>
    <w:rsid w:val="00D32C03"/>
    <w:rsid w:val="00D3374B"/>
    <w:rsid w:val="00D41124"/>
    <w:rsid w:val="00D41160"/>
    <w:rsid w:val="00D46F67"/>
    <w:rsid w:val="00D579C8"/>
    <w:rsid w:val="00D660C4"/>
    <w:rsid w:val="00D67686"/>
    <w:rsid w:val="00D72407"/>
    <w:rsid w:val="00D75222"/>
    <w:rsid w:val="00D8278C"/>
    <w:rsid w:val="00D8306A"/>
    <w:rsid w:val="00D83EB4"/>
    <w:rsid w:val="00D84403"/>
    <w:rsid w:val="00D85461"/>
    <w:rsid w:val="00D87425"/>
    <w:rsid w:val="00D9010B"/>
    <w:rsid w:val="00D90B91"/>
    <w:rsid w:val="00D91560"/>
    <w:rsid w:val="00D97036"/>
    <w:rsid w:val="00DA1625"/>
    <w:rsid w:val="00DA6375"/>
    <w:rsid w:val="00DA7FB4"/>
    <w:rsid w:val="00DB147E"/>
    <w:rsid w:val="00DB2153"/>
    <w:rsid w:val="00DB29C1"/>
    <w:rsid w:val="00DB6854"/>
    <w:rsid w:val="00DB7537"/>
    <w:rsid w:val="00DC0D75"/>
    <w:rsid w:val="00DC15BB"/>
    <w:rsid w:val="00DD5027"/>
    <w:rsid w:val="00DE5E42"/>
    <w:rsid w:val="00DE605D"/>
    <w:rsid w:val="00DE6B9E"/>
    <w:rsid w:val="00DE7402"/>
    <w:rsid w:val="00DF072F"/>
    <w:rsid w:val="00DF1A19"/>
    <w:rsid w:val="00DF27F9"/>
    <w:rsid w:val="00E13A00"/>
    <w:rsid w:val="00E22AC0"/>
    <w:rsid w:val="00E2446A"/>
    <w:rsid w:val="00E32353"/>
    <w:rsid w:val="00E41110"/>
    <w:rsid w:val="00E4420C"/>
    <w:rsid w:val="00E50623"/>
    <w:rsid w:val="00E5244A"/>
    <w:rsid w:val="00E54E54"/>
    <w:rsid w:val="00E62718"/>
    <w:rsid w:val="00E63FCE"/>
    <w:rsid w:val="00E67495"/>
    <w:rsid w:val="00E715AF"/>
    <w:rsid w:val="00E72A1A"/>
    <w:rsid w:val="00E72B77"/>
    <w:rsid w:val="00E83884"/>
    <w:rsid w:val="00E86608"/>
    <w:rsid w:val="00E90624"/>
    <w:rsid w:val="00E927E3"/>
    <w:rsid w:val="00EA0095"/>
    <w:rsid w:val="00EA0BEB"/>
    <w:rsid w:val="00EA0D74"/>
    <w:rsid w:val="00EA364B"/>
    <w:rsid w:val="00EA3C1B"/>
    <w:rsid w:val="00EA6757"/>
    <w:rsid w:val="00EA7B40"/>
    <w:rsid w:val="00EB4341"/>
    <w:rsid w:val="00EB51EF"/>
    <w:rsid w:val="00EC2353"/>
    <w:rsid w:val="00ED32C8"/>
    <w:rsid w:val="00ED5B39"/>
    <w:rsid w:val="00EF2F2B"/>
    <w:rsid w:val="00EF3797"/>
    <w:rsid w:val="00EF5EBA"/>
    <w:rsid w:val="00F04F7D"/>
    <w:rsid w:val="00F16F60"/>
    <w:rsid w:val="00F26C61"/>
    <w:rsid w:val="00F31972"/>
    <w:rsid w:val="00F36CA3"/>
    <w:rsid w:val="00F37570"/>
    <w:rsid w:val="00F41EFF"/>
    <w:rsid w:val="00F426EF"/>
    <w:rsid w:val="00F502BB"/>
    <w:rsid w:val="00F524B4"/>
    <w:rsid w:val="00F621D5"/>
    <w:rsid w:val="00F738C2"/>
    <w:rsid w:val="00F74B4C"/>
    <w:rsid w:val="00F75B46"/>
    <w:rsid w:val="00F84573"/>
    <w:rsid w:val="00F87C0A"/>
    <w:rsid w:val="00F91FAE"/>
    <w:rsid w:val="00F925F6"/>
    <w:rsid w:val="00F9581D"/>
    <w:rsid w:val="00F976B7"/>
    <w:rsid w:val="00FA03F7"/>
    <w:rsid w:val="00FA0B6D"/>
    <w:rsid w:val="00FA1325"/>
    <w:rsid w:val="00FA2A8E"/>
    <w:rsid w:val="00FA315F"/>
    <w:rsid w:val="00FA4A1E"/>
    <w:rsid w:val="00FC113F"/>
    <w:rsid w:val="00FC39F4"/>
    <w:rsid w:val="00FC4BC9"/>
    <w:rsid w:val="00FC640E"/>
    <w:rsid w:val="00FD12D5"/>
    <w:rsid w:val="00FD76AA"/>
    <w:rsid w:val="00FF0F12"/>
    <w:rsid w:val="00FF179D"/>
    <w:rsid w:val="00FF31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A3868"/>
  <w15:chartTrackingRefBased/>
  <w15:docId w15:val="{43549168-91AD-40FD-B487-2CB04AE43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0208B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A816E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9504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5043"/>
    <w:rPr>
      <w:b/>
      <w:bCs/>
    </w:rPr>
  </w:style>
  <w:style w:type="character" w:customStyle="1" w:styleId="badgevip">
    <w:name w:val="badgevip"/>
    <w:basedOn w:val="DefaultParagraphFont"/>
    <w:rsid w:val="00B95043"/>
  </w:style>
  <w:style w:type="character" w:styleId="Hyperlink">
    <w:name w:val="Hyperlink"/>
    <w:basedOn w:val="DefaultParagraphFont"/>
    <w:uiPriority w:val="99"/>
    <w:unhideWhenUsed/>
    <w:rsid w:val="00B95043"/>
    <w:rPr>
      <w:color w:val="0000FF"/>
      <w:u w:val="single"/>
    </w:rPr>
  </w:style>
  <w:style w:type="paragraph" w:styleId="ListParagraph">
    <w:name w:val="List Paragraph"/>
    <w:basedOn w:val="Normal"/>
    <w:uiPriority w:val="34"/>
    <w:qFormat/>
    <w:rsid w:val="00423845"/>
    <w:pPr>
      <w:ind w:left="720"/>
      <w:contextualSpacing/>
    </w:pPr>
  </w:style>
  <w:style w:type="character" w:styleId="CommentReference">
    <w:name w:val="annotation reference"/>
    <w:basedOn w:val="DefaultParagraphFont"/>
    <w:uiPriority w:val="99"/>
    <w:semiHidden/>
    <w:unhideWhenUsed/>
    <w:rsid w:val="003279BA"/>
    <w:rPr>
      <w:sz w:val="16"/>
      <w:szCs w:val="16"/>
    </w:rPr>
  </w:style>
  <w:style w:type="paragraph" w:styleId="CommentText">
    <w:name w:val="annotation text"/>
    <w:basedOn w:val="Normal"/>
    <w:link w:val="CommentTextChar"/>
    <w:uiPriority w:val="99"/>
    <w:semiHidden/>
    <w:unhideWhenUsed/>
    <w:rsid w:val="003279BA"/>
    <w:pPr>
      <w:spacing w:line="240" w:lineRule="auto"/>
    </w:pPr>
    <w:rPr>
      <w:sz w:val="20"/>
      <w:szCs w:val="20"/>
    </w:rPr>
  </w:style>
  <w:style w:type="character" w:customStyle="1" w:styleId="CommentTextChar">
    <w:name w:val="Comment Text Char"/>
    <w:basedOn w:val="DefaultParagraphFont"/>
    <w:link w:val="CommentText"/>
    <w:uiPriority w:val="99"/>
    <w:semiHidden/>
    <w:rsid w:val="003279BA"/>
    <w:rPr>
      <w:sz w:val="20"/>
      <w:szCs w:val="20"/>
    </w:rPr>
  </w:style>
  <w:style w:type="paragraph" w:styleId="CommentSubject">
    <w:name w:val="annotation subject"/>
    <w:basedOn w:val="CommentText"/>
    <w:next w:val="CommentText"/>
    <w:link w:val="CommentSubjectChar"/>
    <w:uiPriority w:val="99"/>
    <w:semiHidden/>
    <w:unhideWhenUsed/>
    <w:rsid w:val="003279BA"/>
    <w:rPr>
      <w:b/>
      <w:bCs/>
    </w:rPr>
  </w:style>
  <w:style w:type="character" w:customStyle="1" w:styleId="CommentSubjectChar">
    <w:name w:val="Comment Subject Char"/>
    <w:basedOn w:val="CommentTextChar"/>
    <w:link w:val="CommentSubject"/>
    <w:uiPriority w:val="99"/>
    <w:semiHidden/>
    <w:rsid w:val="003279BA"/>
    <w:rPr>
      <w:b/>
      <w:bCs/>
      <w:sz w:val="20"/>
      <w:szCs w:val="20"/>
    </w:rPr>
  </w:style>
  <w:style w:type="paragraph" w:styleId="BalloonText">
    <w:name w:val="Balloon Text"/>
    <w:basedOn w:val="Normal"/>
    <w:link w:val="BalloonTextChar"/>
    <w:uiPriority w:val="99"/>
    <w:semiHidden/>
    <w:unhideWhenUsed/>
    <w:rsid w:val="003279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79BA"/>
    <w:rPr>
      <w:rFonts w:ascii="Segoe UI" w:hAnsi="Segoe UI" w:cs="Segoe UI"/>
      <w:sz w:val="18"/>
      <w:szCs w:val="18"/>
    </w:rPr>
  </w:style>
  <w:style w:type="paragraph" w:customStyle="1" w:styleId="EndNoteBibliographyTitle">
    <w:name w:val="EndNote Bibliography Title"/>
    <w:basedOn w:val="Normal"/>
    <w:link w:val="EndNoteBibliographyTitleChar"/>
    <w:rsid w:val="00D83EB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83EB4"/>
    <w:rPr>
      <w:rFonts w:ascii="Calibri" w:hAnsi="Calibri" w:cs="Calibri"/>
      <w:noProof/>
      <w:lang w:val="en-US"/>
    </w:rPr>
  </w:style>
  <w:style w:type="paragraph" w:customStyle="1" w:styleId="EndNoteBibliography">
    <w:name w:val="EndNote Bibliography"/>
    <w:basedOn w:val="Normal"/>
    <w:link w:val="EndNoteBibliographyChar"/>
    <w:rsid w:val="00D83EB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83EB4"/>
    <w:rPr>
      <w:rFonts w:ascii="Calibri" w:hAnsi="Calibri" w:cs="Calibri"/>
      <w:noProof/>
      <w:lang w:val="en-US"/>
    </w:rPr>
  </w:style>
  <w:style w:type="character" w:customStyle="1" w:styleId="Heading3Char">
    <w:name w:val="Heading 3 Char"/>
    <w:basedOn w:val="DefaultParagraphFont"/>
    <w:link w:val="Heading3"/>
    <w:uiPriority w:val="9"/>
    <w:rsid w:val="000208B0"/>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semiHidden/>
    <w:rsid w:val="00A816EF"/>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431D0C"/>
    <w:rPr>
      <w:i/>
      <w:iCs/>
    </w:rPr>
  </w:style>
  <w:style w:type="table" w:styleId="TableGrid">
    <w:name w:val="Table Grid"/>
    <w:basedOn w:val="TableNormal"/>
    <w:uiPriority w:val="39"/>
    <w:rsid w:val="001B77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90C90"/>
    <w:rPr>
      <w:color w:val="954F72" w:themeColor="followedHyperlink"/>
      <w:u w:val="single"/>
    </w:rPr>
  </w:style>
  <w:style w:type="character" w:customStyle="1" w:styleId="st1">
    <w:name w:val="st1"/>
    <w:basedOn w:val="DefaultParagraphFont"/>
    <w:rsid w:val="00A1288B"/>
  </w:style>
  <w:style w:type="paragraph" w:styleId="BodyText">
    <w:name w:val="Body Text"/>
    <w:basedOn w:val="Normal"/>
    <w:link w:val="BodyTextChar"/>
    <w:uiPriority w:val="99"/>
    <w:semiHidden/>
    <w:unhideWhenUsed/>
    <w:rsid w:val="001F3E91"/>
    <w:pPr>
      <w:spacing w:after="120"/>
    </w:pPr>
  </w:style>
  <w:style w:type="character" w:customStyle="1" w:styleId="BodyTextChar">
    <w:name w:val="Body Text Char"/>
    <w:basedOn w:val="DefaultParagraphFont"/>
    <w:link w:val="BodyText"/>
    <w:uiPriority w:val="99"/>
    <w:semiHidden/>
    <w:rsid w:val="001F3E91"/>
  </w:style>
  <w:style w:type="character" w:styleId="UnresolvedMention">
    <w:name w:val="Unresolved Mention"/>
    <w:basedOn w:val="DefaultParagraphFont"/>
    <w:uiPriority w:val="99"/>
    <w:semiHidden/>
    <w:unhideWhenUsed/>
    <w:rsid w:val="00C126B0"/>
    <w:rPr>
      <w:color w:val="605E5C"/>
      <w:shd w:val="clear" w:color="auto" w:fill="E1DFDD"/>
    </w:rPr>
  </w:style>
  <w:style w:type="paragraph" w:styleId="PlainText">
    <w:name w:val="Plain Text"/>
    <w:basedOn w:val="Normal"/>
    <w:link w:val="PlainTextChar"/>
    <w:uiPriority w:val="99"/>
    <w:unhideWhenUsed/>
    <w:rsid w:val="001172A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172AD"/>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957995">
      <w:bodyDiv w:val="1"/>
      <w:marLeft w:val="0"/>
      <w:marRight w:val="0"/>
      <w:marTop w:val="0"/>
      <w:marBottom w:val="0"/>
      <w:divBdr>
        <w:top w:val="none" w:sz="0" w:space="0" w:color="auto"/>
        <w:left w:val="none" w:sz="0" w:space="0" w:color="auto"/>
        <w:bottom w:val="none" w:sz="0" w:space="0" w:color="auto"/>
        <w:right w:val="none" w:sz="0" w:space="0" w:color="auto"/>
      </w:divBdr>
    </w:div>
    <w:div w:id="698504152">
      <w:bodyDiv w:val="1"/>
      <w:marLeft w:val="0"/>
      <w:marRight w:val="0"/>
      <w:marTop w:val="0"/>
      <w:marBottom w:val="0"/>
      <w:divBdr>
        <w:top w:val="none" w:sz="0" w:space="0" w:color="auto"/>
        <w:left w:val="none" w:sz="0" w:space="0" w:color="auto"/>
        <w:bottom w:val="none" w:sz="0" w:space="0" w:color="auto"/>
        <w:right w:val="none" w:sz="0" w:space="0" w:color="auto"/>
      </w:divBdr>
    </w:div>
    <w:div w:id="894319704">
      <w:bodyDiv w:val="1"/>
      <w:marLeft w:val="0"/>
      <w:marRight w:val="0"/>
      <w:marTop w:val="0"/>
      <w:marBottom w:val="0"/>
      <w:divBdr>
        <w:top w:val="none" w:sz="0" w:space="0" w:color="auto"/>
        <w:left w:val="none" w:sz="0" w:space="0" w:color="auto"/>
        <w:bottom w:val="none" w:sz="0" w:space="0" w:color="auto"/>
        <w:right w:val="none" w:sz="0" w:space="0" w:color="auto"/>
      </w:divBdr>
    </w:div>
    <w:div w:id="1177112520">
      <w:bodyDiv w:val="1"/>
      <w:marLeft w:val="0"/>
      <w:marRight w:val="0"/>
      <w:marTop w:val="0"/>
      <w:marBottom w:val="0"/>
      <w:divBdr>
        <w:top w:val="none" w:sz="0" w:space="0" w:color="auto"/>
        <w:left w:val="none" w:sz="0" w:space="0" w:color="auto"/>
        <w:bottom w:val="none" w:sz="0" w:space="0" w:color="auto"/>
        <w:right w:val="none" w:sz="0" w:space="0" w:color="auto"/>
      </w:divBdr>
    </w:div>
    <w:div w:id="1304117792">
      <w:bodyDiv w:val="1"/>
      <w:marLeft w:val="0"/>
      <w:marRight w:val="0"/>
      <w:marTop w:val="0"/>
      <w:marBottom w:val="0"/>
      <w:divBdr>
        <w:top w:val="none" w:sz="0" w:space="0" w:color="auto"/>
        <w:left w:val="none" w:sz="0" w:space="0" w:color="auto"/>
        <w:bottom w:val="none" w:sz="0" w:space="0" w:color="auto"/>
        <w:right w:val="none" w:sz="0" w:space="0" w:color="auto"/>
      </w:divBdr>
    </w:div>
    <w:div w:id="1385718159">
      <w:bodyDiv w:val="1"/>
      <w:marLeft w:val="0"/>
      <w:marRight w:val="0"/>
      <w:marTop w:val="0"/>
      <w:marBottom w:val="0"/>
      <w:divBdr>
        <w:top w:val="none" w:sz="0" w:space="0" w:color="auto"/>
        <w:left w:val="none" w:sz="0" w:space="0" w:color="auto"/>
        <w:bottom w:val="none" w:sz="0" w:space="0" w:color="auto"/>
        <w:right w:val="none" w:sz="0" w:space="0" w:color="auto"/>
      </w:divBdr>
    </w:div>
    <w:div w:id="1529291454">
      <w:bodyDiv w:val="1"/>
      <w:marLeft w:val="0"/>
      <w:marRight w:val="0"/>
      <w:marTop w:val="0"/>
      <w:marBottom w:val="0"/>
      <w:divBdr>
        <w:top w:val="none" w:sz="0" w:space="0" w:color="auto"/>
        <w:left w:val="none" w:sz="0" w:space="0" w:color="auto"/>
        <w:bottom w:val="none" w:sz="0" w:space="0" w:color="auto"/>
        <w:right w:val="none" w:sz="0" w:space="0" w:color="auto"/>
      </w:divBdr>
    </w:div>
    <w:div w:id="1549561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uidetopharmacology.org/GRAC/ObjectDisplayForward?objectId=1329" TargetMode="External"/><Relationship Id="rId18" Type="http://schemas.openxmlformats.org/officeDocument/2006/relationships/hyperlink" Target="https://www.guidetopharmacology.org/GRAC/LigandDisplayForward?ligandId=6809" TargetMode="External"/><Relationship Id="rId26" Type="http://schemas.openxmlformats.org/officeDocument/2006/relationships/hyperlink" Target="https://www.guidetopharmacology.org/GRAC/LigandDisplayForward?ligandId=4802" TargetMode="External"/><Relationship Id="rId39" Type="http://schemas.openxmlformats.org/officeDocument/2006/relationships/hyperlink" Target="https://www.accessdata.fda.gov/drugsatfda_docs/label/2019/202806s013lbl.pdf" TargetMode="External"/><Relationship Id="rId21" Type="http://schemas.openxmlformats.org/officeDocument/2006/relationships/hyperlink" Target="https://www.guidetopharmacology.org/GRAC/LigandDisplayForward?ligandId=5678" TargetMode="External"/><Relationship Id="rId34" Type="http://schemas.openxmlformats.org/officeDocument/2006/relationships/hyperlink" Target="https://www.guidetopharmacology.org/GRAC/LigandDisplayForward?ligandId=2955" TargetMode="External"/><Relationship Id="rId42" Type="http://schemas.openxmlformats.org/officeDocument/2006/relationships/hyperlink" Target="https://www.accessdata.fda.gov/drugsatfda_docs/label/2019/125377s104lbl.pdf" TargetMode="External"/><Relationship Id="rId7" Type="http://schemas.openxmlformats.org/officeDocument/2006/relationships/hyperlink" Target="https://www.guidetopharmacology.org/GRAC/LigandDisplayForward?ligandId=7226" TargetMode="External"/><Relationship Id="rId2" Type="http://schemas.openxmlformats.org/officeDocument/2006/relationships/numbering" Target="numbering.xml"/><Relationship Id="rId16" Type="http://schemas.openxmlformats.org/officeDocument/2006/relationships/hyperlink" Target="https://www.guidetopharmacology.org/GRAC/ObjectDisplayForward?objectId=768" TargetMode="External"/><Relationship Id="rId29" Type="http://schemas.openxmlformats.org/officeDocument/2006/relationships/hyperlink" Target="https://www.guidetopharmacology.org/GRAC/FamilyDisplayForward?familyId=263" TargetMode="External"/><Relationship Id="rId1" Type="http://schemas.openxmlformats.org/officeDocument/2006/relationships/customXml" Target="../customXml/item1.xml"/><Relationship Id="rId6" Type="http://schemas.openxmlformats.org/officeDocument/2006/relationships/hyperlink" Target="https://www.guidetopharmacology.org/GRAC/LigandDisplayForward?ligandId=7467" TargetMode="External"/><Relationship Id="rId11" Type="http://schemas.openxmlformats.org/officeDocument/2006/relationships/hyperlink" Target="https://www.guidetopharmacology.org/GRAC/LigandDisplayForward?ligandId=6823" TargetMode="External"/><Relationship Id="rId24" Type="http://schemas.openxmlformats.org/officeDocument/2006/relationships/hyperlink" Target="https://www.guidetopharmacology.org/GRAC/LigandDisplayForward?ligandId=7154" TargetMode="External"/><Relationship Id="rId32" Type="http://schemas.openxmlformats.org/officeDocument/2006/relationships/hyperlink" Target="https://www.guidetopharmacology.org/GRAC/LigandDisplayForward?ligandId=4815" TargetMode="External"/><Relationship Id="rId37" Type="http://schemas.openxmlformats.org/officeDocument/2006/relationships/hyperlink" Target="https://www.guidetopharmacology.org/GRAC/ObjectDisplayForward?objectId=1326" TargetMode="External"/><Relationship Id="rId40" Type="http://schemas.openxmlformats.org/officeDocument/2006/relationships/hyperlink" Target="https://www.accessdata.fda.gov/drugsatfda_docs/label/2001/18554s23lbl.pdf"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guidetopharmacology.org/GRAC/LigandDisplayForward?ligandId=10203" TargetMode="External"/><Relationship Id="rId23" Type="http://schemas.openxmlformats.org/officeDocument/2006/relationships/hyperlink" Target="https://www.guidetopharmacology.org/GRAC/LigandDisplayForward?ligandId=5697" TargetMode="External"/><Relationship Id="rId28" Type="http://schemas.openxmlformats.org/officeDocument/2006/relationships/hyperlink" Target="https://www.guidetopharmacology.org/GRAC/FamilyDisplayForward?familyId=263" TargetMode="External"/><Relationship Id="rId36" Type="http://schemas.openxmlformats.org/officeDocument/2006/relationships/hyperlink" Target="https://www.guidetopharmacology.org/GRAC/ObjectDisplayForward?objectId=2743" TargetMode="External"/><Relationship Id="rId10" Type="http://schemas.openxmlformats.org/officeDocument/2006/relationships/hyperlink" Target="https://www.guidetopharmacology.org/GRAC/ObjectDisplayForward?objectId=2990" TargetMode="External"/><Relationship Id="rId19" Type="http://schemas.openxmlformats.org/officeDocument/2006/relationships/hyperlink" Target="https://www.guidetopharmacology.org/GRAC/LigandDisplayForward?ligandId=2770" TargetMode="External"/><Relationship Id="rId31" Type="http://schemas.openxmlformats.org/officeDocument/2006/relationships/hyperlink" Target="https://www.guidetopharmacology.org/GRAC/LigandDisplayForward?ligandId=6784"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uidetopharmacology.org/GRAC/ObjectDisplayForward?objectId=3102" TargetMode="External"/><Relationship Id="rId14" Type="http://schemas.openxmlformats.org/officeDocument/2006/relationships/hyperlink" Target="https://www.guidetopharmacology.org/GRAC/LigandDisplayForward?ligandId=1016" TargetMode="External"/><Relationship Id="rId22" Type="http://schemas.openxmlformats.org/officeDocument/2006/relationships/hyperlink" Target="https://www.guidetopharmacology.org/GRAC/LigandDisplayForward?ligandId=5687" TargetMode="External"/><Relationship Id="rId27" Type="http://schemas.openxmlformats.org/officeDocument/2006/relationships/hyperlink" Target="https://www.guidetopharmacology.org/GRAC/ObjectDisplayForward?objectId=1337&amp;familyId=263&amp;familyType=ENZYME" TargetMode="External"/><Relationship Id="rId30" Type="http://schemas.openxmlformats.org/officeDocument/2006/relationships/hyperlink" Target="https://www.guidetopharmacology.org/GRAC/FamilyDisplayForward?familyId=263" TargetMode="External"/><Relationship Id="rId35" Type="http://schemas.openxmlformats.org/officeDocument/2006/relationships/hyperlink" Target="https://www.guidetopharmacology.org/GRAC/LigandDisplayForward?ligandId=6888" TargetMode="External"/><Relationship Id="rId43" Type="http://schemas.openxmlformats.org/officeDocument/2006/relationships/hyperlink" Target="https://www.accessdata.fda.gov/drugsatfda_docs/label/2019/210498s001lbl.pdf" TargetMode="External"/><Relationship Id="rId8" Type="http://schemas.openxmlformats.org/officeDocument/2006/relationships/hyperlink" Target="https://www.guidetopharmacology.org/GRAC/LigandDisplayForward?ligandId=4789" TargetMode="External"/><Relationship Id="rId3" Type="http://schemas.openxmlformats.org/officeDocument/2006/relationships/styles" Target="styles.xml"/><Relationship Id="rId12" Type="http://schemas.openxmlformats.org/officeDocument/2006/relationships/hyperlink" Target="https://www.guidetopharmacology.org/GRAC/LigandDisplayForward?ligandId=6925" TargetMode="External"/><Relationship Id="rId17" Type="http://schemas.openxmlformats.org/officeDocument/2006/relationships/hyperlink" Target="https://www.guidetopharmacology.org/GRAC/LigandDisplayForward?ligandId=7069" TargetMode="External"/><Relationship Id="rId25" Type="http://schemas.openxmlformats.org/officeDocument/2006/relationships/hyperlink" Target="https://www.guidetopharmacology.org/GRAC/ObjectDisplayForward?objectId=1324" TargetMode="External"/><Relationship Id="rId33" Type="http://schemas.openxmlformats.org/officeDocument/2006/relationships/hyperlink" Target="https://www.guidetopharmacology.org/GRAC/FamilyDisplayForward?familyId=238" TargetMode="External"/><Relationship Id="rId38" Type="http://schemas.openxmlformats.org/officeDocument/2006/relationships/hyperlink" Target="https://www.guidetopharmacology.org/GRAC/FamilyDisplayForward?familyId=262" TargetMode="External"/><Relationship Id="rId46" Type="http://schemas.microsoft.com/office/2018/08/relationships/commentsExtensible" Target="commentsExtensible.xml"/><Relationship Id="rId20" Type="http://schemas.openxmlformats.org/officeDocument/2006/relationships/hyperlink" Target="https://www.guidetopharmacology.org/GRAC/LigandDisplayForward?ligandId=6785" TargetMode="External"/><Relationship Id="rId41" Type="http://schemas.openxmlformats.org/officeDocument/2006/relationships/hyperlink" Target="https://www.accessdata.fda.gov/drugsatfda_docs/label/2019/204114s013lb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0D259-EBA4-4C21-A04E-713C59893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4</Pages>
  <Words>33415</Words>
  <Characters>190472</Characters>
  <Application>Microsoft Office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23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 Dan</dc:creator>
  <cp:keywords/>
  <dc:description/>
  <cp:lastModifiedBy>Carr, Dan</cp:lastModifiedBy>
  <cp:revision>10</cp:revision>
  <dcterms:created xsi:type="dcterms:W3CDTF">2020-05-27T12:59:00Z</dcterms:created>
  <dcterms:modified xsi:type="dcterms:W3CDTF">2020-06-09T10:33:00Z</dcterms:modified>
</cp:coreProperties>
</file>